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Open Sans" w:hAnsi="Open Sans" w:cs="Open Sans"/>
          <w:sz w:val="22"/>
          <w:szCs w:val="22"/>
        </w:rPr>
        <w:id w:val="610174930"/>
        <w:docPartObj>
          <w:docPartGallery w:val="Cover Pages"/>
          <w:docPartUnique/>
        </w:docPartObj>
      </w:sdtPr>
      <w:sdtEndPr>
        <w:rPr>
          <w:rFonts w:asciiTheme="minorHAnsi" w:hAnsiTheme="minorHAnsi" w:cstheme="minorBidi"/>
          <w:b/>
        </w:rPr>
      </w:sdtEndPr>
      <w:sdtContent>
        <w:p w14:paraId="56A9ECF9" w14:textId="77777777" w:rsidR="00823BA1" w:rsidRPr="00180AD5" w:rsidRDefault="00823BA1" w:rsidP="00725B48">
          <w:pPr>
            <w:pStyle w:val="Vysokkola"/>
            <w:ind w:left="709" w:firstLine="709"/>
            <w:jc w:val="both"/>
            <w:rPr>
              <w:rFonts w:ascii="Open Sans" w:hAnsi="Open Sans" w:cs="Open Sans"/>
            </w:rPr>
          </w:pPr>
          <w:r w:rsidRPr="00180AD5">
            <w:rPr>
              <w:rFonts w:ascii="Open Sans" w:hAnsi="Open Sans" w:cs="Open Sans"/>
            </w:rPr>
            <w:t xml:space="preserve">Vysoká škola ekonomická v Praze </w:t>
          </w:r>
        </w:p>
        <w:p w14:paraId="4FF4DE34" w14:textId="77777777" w:rsidR="00823BA1" w:rsidRDefault="00823BA1" w:rsidP="00450AE9">
          <w:pPr>
            <w:pStyle w:val="Fakulta"/>
            <w:rPr>
              <w:rFonts w:ascii="Open Sans" w:hAnsi="Open Sans" w:cs="Open Sans"/>
            </w:rPr>
          </w:pPr>
          <w:r w:rsidRPr="00180AD5">
            <w:rPr>
              <w:rFonts w:ascii="Open Sans" w:hAnsi="Open Sans" w:cs="Open Sans"/>
            </w:rPr>
            <w:t xml:space="preserve">Fakulta informatiky a statistiky </w:t>
          </w:r>
        </w:p>
        <w:p w14:paraId="7FFD513F" w14:textId="77777777" w:rsidR="006A5584" w:rsidRPr="006A5584" w:rsidRDefault="006A5584" w:rsidP="006A5584"/>
        <w:p w14:paraId="3422CE5B" w14:textId="77777777" w:rsidR="006A5584" w:rsidRPr="006A5584" w:rsidRDefault="006A5584" w:rsidP="006A5584">
          <w:pPr>
            <w:jc w:val="center"/>
          </w:pPr>
          <w:r>
            <w:rPr>
              <w:noProof/>
              <w:lang w:eastAsia="cs-CZ"/>
            </w:rPr>
            <w:drawing>
              <wp:inline distT="0" distB="0" distL="0" distR="0" wp14:anchorId="301577FD" wp14:editId="42A8FE26">
                <wp:extent cx="1685925" cy="1666875"/>
                <wp:effectExtent l="0" t="0" r="9525" b="9525"/>
                <wp:docPr id="1382607669" name="Obrázek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8"/>
                        <pic:cNvPicPr/>
                      </pic:nvPicPr>
                      <pic:blipFill>
                        <a:blip r:embed="rId11">
                          <a:extLst>
                            <a:ext uri="{28A0092B-C50C-407E-A947-70E740481C1C}">
                              <a14:useLocalDpi xmlns:a14="http://schemas.microsoft.com/office/drawing/2010/main" val="0"/>
                            </a:ext>
                          </a:extLst>
                        </a:blip>
                        <a:stretch>
                          <a:fillRect/>
                        </a:stretch>
                      </pic:blipFill>
                      <pic:spPr>
                        <a:xfrm>
                          <a:off x="0" y="0"/>
                          <a:ext cx="1685925" cy="1666875"/>
                        </a:xfrm>
                        <a:prstGeom prst="rect">
                          <a:avLst/>
                        </a:prstGeom>
                      </pic:spPr>
                    </pic:pic>
                  </a:graphicData>
                </a:graphic>
              </wp:inline>
            </w:drawing>
          </w:r>
        </w:p>
        <w:p w14:paraId="36534543" w14:textId="77777777" w:rsidR="00823BA1" w:rsidRPr="00180AD5" w:rsidRDefault="00EE47DB" w:rsidP="006A5584">
          <w:pPr>
            <w:pStyle w:val="NzevBP"/>
            <w:spacing w:before="2000"/>
            <w:rPr>
              <w:rFonts w:ascii="Open Sans" w:hAnsi="Open Sans" w:cs="Open Sans"/>
            </w:rPr>
          </w:pPr>
          <w:bookmarkStart w:id="0" w:name="_Hlk33545697"/>
          <w:r w:rsidRPr="00EE47DB">
            <w:rPr>
              <w:rFonts w:ascii="Open Sans" w:hAnsi="Open Sans" w:cs="Open Sans"/>
            </w:rPr>
            <w:t>Tvorba webové aplikace pro organizaci sběru výpočetní techniky při rozsáhlých akcích</w:t>
          </w:r>
        </w:p>
        <w:bookmarkEnd w:id="0"/>
        <w:p w14:paraId="3394EAC4" w14:textId="77777777" w:rsidR="00823BA1" w:rsidRPr="00180AD5" w:rsidRDefault="00823BA1" w:rsidP="00450AE9">
          <w:pPr>
            <w:pStyle w:val="TypprceBP"/>
            <w:rPr>
              <w:rFonts w:ascii="Open Sans" w:hAnsi="Open Sans" w:cs="Open Sans"/>
            </w:rPr>
          </w:pPr>
          <w:r w:rsidRPr="00180AD5">
            <w:rPr>
              <w:rFonts w:ascii="Open Sans" w:hAnsi="Open Sans" w:cs="Open Sans"/>
            </w:rPr>
            <w:t xml:space="preserve">BAKALÁŘSKÁ PRÁCE </w:t>
          </w:r>
        </w:p>
        <w:p w14:paraId="72FF295B" w14:textId="77777777" w:rsidR="00823BA1" w:rsidRPr="00180AD5" w:rsidRDefault="00823BA1" w:rsidP="00770F63">
          <w:pPr>
            <w:pStyle w:val="Studijnprogram"/>
            <w:spacing w:after="220"/>
            <w:rPr>
              <w:rFonts w:ascii="Open Sans" w:hAnsi="Open Sans" w:cs="Open Sans"/>
            </w:rPr>
          </w:pPr>
          <w:r w:rsidRPr="00180AD5">
            <w:rPr>
              <w:rFonts w:ascii="Open Sans" w:hAnsi="Open Sans" w:cs="Open Sans"/>
            </w:rPr>
            <w:t>Studijní program:</w:t>
          </w:r>
          <w:r w:rsidR="007B6F4C">
            <w:rPr>
              <w:rFonts w:ascii="Open Sans" w:hAnsi="Open Sans" w:cs="Open Sans"/>
            </w:rPr>
            <w:t xml:space="preserve"> Aplikovaná Informatika</w:t>
          </w:r>
        </w:p>
        <w:p w14:paraId="41E28530" w14:textId="77777777" w:rsidR="00823BA1" w:rsidRPr="00180AD5" w:rsidRDefault="00823BA1" w:rsidP="006A5584">
          <w:pPr>
            <w:pStyle w:val="Studijnprogram"/>
            <w:spacing w:after="1600"/>
            <w:rPr>
              <w:rFonts w:ascii="Open Sans" w:hAnsi="Open Sans" w:cs="Open Sans"/>
            </w:rPr>
          </w:pPr>
          <w:r w:rsidRPr="00180AD5">
            <w:rPr>
              <w:rFonts w:ascii="Open Sans" w:hAnsi="Open Sans" w:cs="Open Sans"/>
            </w:rPr>
            <w:t xml:space="preserve">Studijní obor: </w:t>
          </w:r>
          <w:proofErr w:type="spellStart"/>
          <w:r w:rsidR="00EE47DB">
            <w:rPr>
              <w:rFonts w:ascii="Open Sans" w:hAnsi="Open Sans" w:cs="Open Sans"/>
              <w:lang w:val="en-GB"/>
            </w:rPr>
            <w:t>Aplikovaná</w:t>
          </w:r>
          <w:proofErr w:type="spellEnd"/>
          <w:r w:rsidR="003F6390">
            <w:rPr>
              <w:rFonts w:ascii="Open Sans" w:hAnsi="Open Sans" w:cs="Open Sans"/>
              <w:lang w:val="en-GB"/>
            </w:rPr>
            <w:t xml:space="preserve"> </w:t>
          </w:r>
          <w:proofErr w:type="spellStart"/>
          <w:r w:rsidR="00EE47DB">
            <w:rPr>
              <w:rFonts w:ascii="Open Sans" w:hAnsi="Open Sans" w:cs="Open Sans"/>
              <w:lang w:val="en-GB"/>
            </w:rPr>
            <w:t>Informatika</w:t>
          </w:r>
          <w:proofErr w:type="spellEnd"/>
        </w:p>
        <w:p w14:paraId="2A1C6977" w14:textId="77777777" w:rsidR="00823BA1" w:rsidRPr="00180AD5" w:rsidRDefault="00823BA1" w:rsidP="00450AE9">
          <w:pPr>
            <w:pStyle w:val="Autor"/>
            <w:rPr>
              <w:rFonts w:ascii="Open Sans" w:hAnsi="Open Sans" w:cs="Open Sans"/>
            </w:rPr>
          </w:pPr>
          <w:r w:rsidRPr="00180AD5">
            <w:rPr>
              <w:rFonts w:ascii="Open Sans" w:hAnsi="Open Sans" w:cs="Open Sans"/>
            </w:rPr>
            <w:t xml:space="preserve">Autor: </w:t>
          </w:r>
          <w:r w:rsidR="00EE47DB">
            <w:rPr>
              <w:rFonts w:ascii="Open Sans" w:hAnsi="Open Sans" w:cs="Open Sans"/>
              <w:lang w:val="en-GB"/>
            </w:rPr>
            <w:t>Zeman Petr</w:t>
          </w:r>
        </w:p>
        <w:p w14:paraId="1F06CAB5" w14:textId="77777777" w:rsidR="00823BA1" w:rsidRDefault="00823BA1" w:rsidP="00450AE9">
          <w:pPr>
            <w:pStyle w:val="VedoucBP"/>
            <w:rPr>
              <w:rFonts w:ascii="Open Sans" w:hAnsi="Open Sans" w:cs="Open Sans"/>
            </w:rPr>
          </w:pPr>
          <w:r w:rsidRPr="00180AD5">
            <w:rPr>
              <w:rFonts w:ascii="Open Sans" w:hAnsi="Open Sans" w:cs="Open Sans"/>
            </w:rPr>
            <w:t xml:space="preserve">Vedoucí bakalářské práce: </w:t>
          </w:r>
          <w:r w:rsidR="00634159" w:rsidRPr="00634159">
            <w:rPr>
              <w:rFonts w:ascii="Open Sans" w:hAnsi="Open Sans" w:cs="Open Sans"/>
            </w:rPr>
            <w:t>Ing. Jan Kučera, Ph.D.</w:t>
          </w:r>
        </w:p>
        <w:p w14:paraId="629B3860" w14:textId="77777777" w:rsidR="006C7E28" w:rsidRPr="00180AD5" w:rsidRDefault="006C7E28" w:rsidP="006C7E28">
          <w:pPr>
            <w:pStyle w:val="VedoucBP"/>
            <w:rPr>
              <w:rFonts w:ascii="Open Sans" w:hAnsi="Open Sans" w:cs="Open Sans"/>
            </w:rPr>
          </w:pPr>
          <w:r>
            <w:rPr>
              <w:rFonts w:ascii="Open Sans" w:hAnsi="Open Sans" w:cs="Open Sans"/>
            </w:rPr>
            <w:t>Konzultant</w:t>
          </w:r>
          <w:r w:rsidRPr="00180AD5">
            <w:rPr>
              <w:rFonts w:ascii="Open Sans" w:hAnsi="Open Sans" w:cs="Open Sans"/>
            </w:rPr>
            <w:t xml:space="preserve"> bakalářské práce: </w:t>
          </w:r>
          <w:r w:rsidR="00634159" w:rsidRPr="00634159">
            <w:rPr>
              <w:rFonts w:ascii="Open Sans" w:hAnsi="Open Sans" w:cs="Open Sans"/>
            </w:rPr>
            <w:t>Ing. Jan Kučera, Ph.D.</w:t>
          </w:r>
        </w:p>
        <w:p w14:paraId="77CEA4AC" w14:textId="77777777" w:rsidR="00823BA1" w:rsidRDefault="00823BA1" w:rsidP="00435DE9">
          <w:pPr>
            <w:pStyle w:val="Kdeakdyodevzdno"/>
          </w:pPr>
          <w:r w:rsidRPr="00180AD5">
            <w:rPr>
              <w:rFonts w:ascii="Open Sans" w:hAnsi="Open Sans" w:cs="Open Sans"/>
            </w:rPr>
            <w:lastRenderedPageBreak/>
            <w:t xml:space="preserve">Praha, </w:t>
          </w:r>
          <w:r w:rsidR="009F0881">
            <w:rPr>
              <w:rFonts w:ascii="Open Sans" w:hAnsi="Open Sans" w:cs="Open Sans"/>
            </w:rPr>
            <w:t>b</w:t>
          </w:r>
          <w:r w:rsidR="00EE47DB">
            <w:rPr>
              <w:rFonts w:ascii="Open Sans" w:hAnsi="Open Sans" w:cs="Open Sans"/>
            </w:rPr>
            <w:t>řezen 2020</w:t>
          </w:r>
        </w:p>
        <w:p w14:paraId="4D90469B" w14:textId="77777777" w:rsidR="00823BA1" w:rsidRDefault="00823BA1">
          <w:pPr>
            <w:spacing w:after="160" w:line="259" w:lineRule="auto"/>
            <w:jc w:val="left"/>
          </w:pPr>
          <w:r>
            <w:rPr>
              <w:b/>
            </w:rPr>
            <w:br w:type="page"/>
          </w:r>
        </w:p>
      </w:sdtContent>
    </w:sdt>
    <w:p w14:paraId="32F18658" w14:textId="77777777" w:rsidR="004F66B1" w:rsidRDefault="00393B71" w:rsidP="002823F2">
      <w:pPr>
        <w:pStyle w:val="Nadpisnzvyjin"/>
      </w:pPr>
      <w:r>
        <w:lastRenderedPageBreak/>
        <w:t>P</w:t>
      </w:r>
      <w:r w:rsidR="004F66B1">
        <w:t>rohlášení</w:t>
      </w:r>
    </w:p>
    <w:p w14:paraId="76BBB63B" w14:textId="77777777" w:rsidR="009B7EEF" w:rsidRPr="00481BA6" w:rsidRDefault="009B7EEF" w:rsidP="000117BB">
      <w:pPr>
        <w:spacing w:after="322"/>
      </w:pPr>
      <w:r w:rsidRPr="00481BA6">
        <w:t xml:space="preserve">Prohlašuji, že jsem bakalářskou práci </w:t>
      </w:r>
      <w:r w:rsidR="00EE47DB">
        <w:t>„</w:t>
      </w:r>
      <w:r w:rsidR="00EE47DB" w:rsidRPr="00EE47DB">
        <w:t>Tvorba webové aplikace pro organizaci sběru výpočetní techniky při rozsáhlých akcích</w:t>
      </w:r>
      <w:r w:rsidR="00EE47DB">
        <w:t>“</w:t>
      </w:r>
      <w:r w:rsidRPr="00481BA6">
        <w:t xml:space="preserve"> vypracoval samostatně za použití v práci uvedených pramenů a literatury.</w:t>
      </w:r>
    </w:p>
    <w:p w14:paraId="1A4AF497" w14:textId="77777777" w:rsidR="000117BB" w:rsidRPr="00481BA6" w:rsidRDefault="000117BB" w:rsidP="00CF6ED5">
      <w:pPr>
        <w:tabs>
          <w:tab w:val="left" w:pos="5103"/>
          <w:tab w:val="right" w:leader="dot" w:pos="8505"/>
        </w:tabs>
        <w:spacing w:after="120"/>
      </w:pPr>
      <w:r w:rsidRPr="00481BA6">
        <w:t>V </w:t>
      </w:r>
      <w:r w:rsidR="00BC59BD">
        <w:t>Praze</w:t>
      </w:r>
      <w:r w:rsidRPr="00481BA6">
        <w:t xml:space="preserve"> dne </w:t>
      </w:r>
      <w:r w:rsidRPr="00481BA6">
        <w:tab/>
      </w:r>
      <w:r w:rsidRPr="00481BA6">
        <w:tab/>
      </w:r>
    </w:p>
    <w:p w14:paraId="489601C6" w14:textId="77777777" w:rsidR="008C2CB9" w:rsidRDefault="000117BB" w:rsidP="00CF6ED5">
      <w:pPr>
        <w:tabs>
          <w:tab w:val="center" w:pos="6804"/>
        </w:tabs>
      </w:pPr>
      <w:r w:rsidRPr="00481BA6">
        <w:tab/>
      </w:r>
      <w:r w:rsidR="00481BA6" w:rsidRPr="00481BA6">
        <w:t>[jméno a příjmení autora]</w:t>
      </w:r>
    </w:p>
    <w:p w14:paraId="3DCED642" w14:textId="77777777" w:rsidR="00FA34B3" w:rsidRDefault="00FA34B3" w:rsidP="00CF6ED5">
      <w:pPr>
        <w:tabs>
          <w:tab w:val="center" w:pos="6804"/>
        </w:tabs>
      </w:pPr>
    </w:p>
    <w:p w14:paraId="42FE66D6" w14:textId="77777777" w:rsidR="00FA34B3" w:rsidRDefault="00FA34B3" w:rsidP="00CF6ED5">
      <w:pPr>
        <w:tabs>
          <w:tab w:val="center" w:pos="6804"/>
        </w:tabs>
        <w:sectPr w:rsidR="00FA34B3" w:rsidSect="00823BA1">
          <w:footerReference w:type="default" r:id="rId12"/>
          <w:footerReference w:type="first" r:id="rId13"/>
          <w:pgSz w:w="11906" w:h="16838" w:code="9"/>
          <w:pgMar w:top="1418" w:right="1418" w:bottom="1418" w:left="1418" w:header="709" w:footer="709" w:gutter="284"/>
          <w:cols w:space="708"/>
          <w:vAlign w:val="bottom"/>
          <w:titlePg/>
          <w:docGrid w:linePitch="360"/>
        </w:sectPr>
      </w:pPr>
    </w:p>
    <w:p w14:paraId="34BBF6CF" w14:textId="77777777" w:rsidR="00D12A51" w:rsidRDefault="004F66B1" w:rsidP="002823F2">
      <w:pPr>
        <w:pStyle w:val="Nadpisnzvyjin"/>
      </w:pPr>
      <w:r>
        <w:lastRenderedPageBreak/>
        <w:t>Poděkování</w:t>
      </w:r>
    </w:p>
    <w:p w14:paraId="29F83F96" w14:textId="77777777" w:rsidR="007B6F4C" w:rsidRPr="00952644" w:rsidRDefault="007B6F4C" w:rsidP="00F14F65">
      <w:pPr>
        <w:pStyle w:val="Textkomente"/>
        <w:rPr>
          <w:sz w:val="22"/>
          <w:szCs w:val="22"/>
        </w:rPr>
      </w:pPr>
      <w:r w:rsidRPr="00952644">
        <w:rPr>
          <w:sz w:val="22"/>
          <w:szCs w:val="22"/>
        </w:rPr>
        <w:t>Tuto práci věnuji</w:t>
      </w:r>
      <w:r w:rsidR="006C19E5" w:rsidRPr="00952644">
        <w:rPr>
          <w:sz w:val="22"/>
          <w:szCs w:val="22"/>
        </w:rPr>
        <w:t xml:space="preserve"> svým</w:t>
      </w:r>
      <w:r w:rsidRPr="00952644">
        <w:rPr>
          <w:sz w:val="22"/>
          <w:szCs w:val="22"/>
        </w:rPr>
        <w:t xml:space="preserve"> rodičům, kteří</w:t>
      </w:r>
      <w:r w:rsidR="00952644" w:rsidRPr="00952644">
        <w:rPr>
          <w:sz w:val="22"/>
          <w:szCs w:val="22"/>
        </w:rPr>
        <w:t xml:space="preserve"> mě, i přes všechny problémy během mých studií, vždy podporovali a nepřestali mi věřit. </w:t>
      </w:r>
    </w:p>
    <w:p w14:paraId="33AC35E9" w14:textId="77777777" w:rsidR="008C2CB9" w:rsidRDefault="001C0AFD" w:rsidP="00481BA6">
      <w:r>
        <w:t>Tímto také</w:t>
      </w:r>
      <w:r w:rsidR="007B6F4C">
        <w:t xml:space="preserve"> děkuji vedoucímu mé bakalářské práce panu doktor</w:t>
      </w:r>
      <w:r w:rsidR="00100A80">
        <w:t>u</w:t>
      </w:r>
      <w:r w:rsidR="009F63E5">
        <w:t xml:space="preserve"> </w:t>
      </w:r>
      <w:r w:rsidR="007B6F4C" w:rsidRPr="007B6F4C">
        <w:t>Ing. Jan</w:t>
      </w:r>
      <w:r w:rsidR="007B6F4C">
        <w:t>u</w:t>
      </w:r>
      <w:r w:rsidR="007B6F4C" w:rsidRPr="007B6F4C">
        <w:t xml:space="preserve"> Kučer</w:t>
      </w:r>
      <w:r w:rsidR="007B6F4C">
        <w:t>ovi</w:t>
      </w:r>
      <w:r w:rsidR="007B6F4C" w:rsidRPr="007B6F4C">
        <w:t>, Ph.D.</w:t>
      </w:r>
      <w:r w:rsidR="007B6F4C">
        <w:t>, který vždy poradil</w:t>
      </w:r>
      <w:r w:rsidR="00D44AEB">
        <w:t xml:space="preserve"> a</w:t>
      </w:r>
      <w:r w:rsidR="007B6F4C">
        <w:t xml:space="preserve"> byl kdykoliv k</w:t>
      </w:r>
      <w:r w:rsidR="00D44AEB">
        <w:t> </w:t>
      </w:r>
      <w:r w:rsidR="007B6F4C">
        <w:t>dispozici</w:t>
      </w:r>
      <w:r w:rsidR="00D44AEB">
        <w:t xml:space="preserve"> ke konzultaci.</w:t>
      </w:r>
    </w:p>
    <w:p w14:paraId="709CEC01" w14:textId="77777777" w:rsidR="00D44AEB" w:rsidRDefault="007E77C3" w:rsidP="00481BA6">
      <w:r>
        <w:t>Nakonec</w:t>
      </w:r>
      <w:r w:rsidR="00D44AEB">
        <w:t xml:space="preserve"> bych rád poděkoval mému nadřízenému, který m</w:t>
      </w:r>
      <w:r w:rsidR="009F63E5">
        <w:t xml:space="preserve">i věnoval svůj čas a informace </w:t>
      </w:r>
      <w:r w:rsidR="00D44AEB">
        <w:t>potřebné pro vytvoření kvalitní analýzy pro tuto práci.</w:t>
      </w:r>
    </w:p>
    <w:p w14:paraId="4F16E3B0" w14:textId="77777777" w:rsidR="00900413" w:rsidRPr="008C2CB9" w:rsidRDefault="00900413" w:rsidP="00481BA6"/>
    <w:p w14:paraId="3C29C48F" w14:textId="77777777" w:rsidR="002823F2" w:rsidRDefault="002823F2" w:rsidP="00D12A51">
      <w:pPr>
        <w:rPr>
          <w:lang w:eastAsia="cs-CZ"/>
        </w:rPr>
        <w:sectPr w:rsidR="002823F2" w:rsidSect="008C2CB9">
          <w:footerReference w:type="default" r:id="rId14"/>
          <w:pgSz w:w="11906" w:h="16838" w:code="9"/>
          <w:pgMar w:top="1418" w:right="1418" w:bottom="1418" w:left="1418" w:header="709" w:footer="709" w:gutter="284"/>
          <w:cols w:space="708"/>
          <w:vAlign w:val="bottom"/>
          <w:docGrid w:linePitch="360"/>
        </w:sectPr>
      </w:pPr>
    </w:p>
    <w:p w14:paraId="296671D3" w14:textId="77777777" w:rsidR="00D12A51" w:rsidRPr="00823BA1" w:rsidRDefault="00D12A51" w:rsidP="00900413">
      <w:pPr>
        <w:pStyle w:val="Nadpisnzvyjin"/>
      </w:pPr>
      <w:r w:rsidRPr="00823BA1">
        <w:lastRenderedPageBreak/>
        <w:t>Abstrakt</w:t>
      </w:r>
    </w:p>
    <w:p w14:paraId="5A297741" w14:textId="77777777" w:rsidR="003A52BB" w:rsidRDefault="00BE17AF" w:rsidP="003A52BB">
      <w:r>
        <w:t>Tato práce je zaměřena na analýzu a vývoj webové aplikace asistující při logistice rozsáhlých akcí vyžadující</w:t>
      </w:r>
      <w:r w:rsidR="0049351F">
        <w:t>ch</w:t>
      </w:r>
      <w:r>
        <w:t xml:space="preserve"> dodávku a pozdější </w:t>
      </w:r>
      <w:r w:rsidR="0036789F">
        <w:t>s</w:t>
      </w:r>
      <w:r>
        <w:t xml:space="preserve">běr vybavení na rozdílné lokace. </w:t>
      </w:r>
      <w:r w:rsidR="005E2FBD">
        <w:t xml:space="preserve">Pro </w:t>
      </w:r>
      <w:r w:rsidR="00C629F4">
        <w:t xml:space="preserve">zjednodušení přístupu k této aplikaci v terénu </w:t>
      </w:r>
      <w:r w:rsidR="005E2FBD">
        <w:t>je zapotřebí, aby tato aplikace byla optimalizována pro mobilní telefony. Jak této optimalizace bylo dosaženo si zde přiblížíme z pohledu teorie i praxe.</w:t>
      </w:r>
    </w:p>
    <w:p w14:paraId="03D0DD05" w14:textId="77777777" w:rsidR="005E2FBD" w:rsidRDefault="005E2FBD" w:rsidP="003A52BB">
      <w:r>
        <w:t>V první části této práce nejdříve zanalyzujeme existující alternativy, jejich silné a slabé stránky</w:t>
      </w:r>
      <w:r w:rsidR="002768B6">
        <w:t>,</w:t>
      </w:r>
      <w:r>
        <w:t xml:space="preserve"> a odůvodníme vývoj nové aplikace oproti využití již existujících alternativ.</w:t>
      </w:r>
    </w:p>
    <w:p w14:paraId="7EBBCB93" w14:textId="6E6C5B18" w:rsidR="00FB72BF" w:rsidRDefault="005E2FBD" w:rsidP="003A52BB">
      <w:r>
        <w:t xml:space="preserve">V další </w:t>
      </w:r>
      <w:r w:rsidR="00FB72BF">
        <w:t>části</w:t>
      </w:r>
      <w:r>
        <w:t xml:space="preserve"> </w:t>
      </w:r>
      <w:r w:rsidR="00F42A6E">
        <w:t>je uvedeno</w:t>
      </w:r>
      <w:r>
        <w:t>, jaká metodika byla využita pro vývoj a jak bylo postupováno</w:t>
      </w:r>
      <w:r w:rsidR="00F42A6E">
        <w:t xml:space="preserve">, </w:t>
      </w:r>
      <w:r w:rsidR="00F42A6E" w:rsidRPr="00F42A6E">
        <w:t>ale také popisuje optimalizaci webové aplikace pro chytré mobilní telefony a postup při vývoji těchto aplikací</w:t>
      </w:r>
    </w:p>
    <w:p w14:paraId="057DC08A" w14:textId="77777777" w:rsidR="00FB72BF" w:rsidRDefault="00FB72BF" w:rsidP="003A52BB">
      <w:r>
        <w:t>Zbytek práce se věnuje jednotlivým krokům vývoje této aplikace: analýz</w:t>
      </w:r>
      <w:r w:rsidR="00FA3AAB">
        <w:t>e</w:t>
      </w:r>
      <w:r>
        <w:t xml:space="preserve"> požadavků, návrh</w:t>
      </w:r>
      <w:r w:rsidR="00FA3AAB">
        <w:t>u</w:t>
      </w:r>
      <w:r>
        <w:t xml:space="preserve"> aplikace, její</w:t>
      </w:r>
      <w:r w:rsidR="00FA3AAB">
        <w:t>ho</w:t>
      </w:r>
      <w:r>
        <w:t xml:space="preserve"> vývo</w:t>
      </w:r>
      <w:r w:rsidR="00FA3AAB">
        <w:t>je</w:t>
      </w:r>
      <w:r>
        <w:t xml:space="preserve"> a konečné</w:t>
      </w:r>
      <w:r w:rsidR="00FA3AAB">
        <w:t>ho</w:t>
      </w:r>
      <w:r>
        <w:t xml:space="preserve"> testování.</w:t>
      </w:r>
    </w:p>
    <w:p w14:paraId="4450249B" w14:textId="77777777" w:rsidR="00FB72BF" w:rsidRDefault="00FB72BF" w:rsidP="003A52BB">
      <w:r>
        <w:t xml:space="preserve">Cílem této práce je seznámit čtenáře s postupem vývoje webové aplikace zaměřené na logistiku a </w:t>
      </w:r>
      <w:r w:rsidR="005C75CF">
        <w:t>definováním způsobů optimalizace této aplikace pro mobilní telefony.</w:t>
      </w:r>
    </w:p>
    <w:p w14:paraId="51992A2C" w14:textId="77777777" w:rsidR="00D12A51" w:rsidRPr="00481BA6" w:rsidRDefault="00D12A51" w:rsidP="00D12A51">
      <w:pPr>
        <w:pStyle w:val="Klovslova"/>
      </w:pPr>
      <w:r w:rsidRPr="00481BA6">
        <w:t>Klíčová slova</w:t>
      </w:r>
    </w:p>
    <w:p w14:paraId="7BF3A7FB" w14:textId="77777777" w:rsidR="00823BA1" w:rsidRDefault="005C75CF" w:rsidP="00823BA1">
      <w:r>
        <w:t>Logistika, Mobile-</w:t>
      </w:r>
      <w:proofErr w:type="spellStart"/>
      <w:r>
        <w:t>First</w:t>
      </w:r>
      <w:proofErr w:type="spellEnd"/>
      <w:r>
        <w:t xml:space="preserve">, Vývoj, Analýza, Optimalizace, </w:t>
      </w:r>
      <w:proofErr w:type="gramStart"/>
      <w:r>
        <w:t>Web</w:t>
      </w:r>
      <w:proofErr w:type="gramEnd"/>
      <w:r>
        <w:t>, Aplikace</w:t>
      </w:r>
    </w:p>
    <w:p w14:paraId="4D804BC2" w14:textId="77777777" w:rsidR="00B85579" w:rsidRDefault="00B85579" w:rsidP="00B85579">
      <w:pPr>
        <w:pStyle w:val="Klovslova"/>
      </w:pPr>
      <w:r>
        <w:t>JEL klasifikace</w:t>
      </w:r>
    </w:p>
    <w:p w14:paraId="4DE729D1" w14:textId="77777777" w:rsidR="00B85579" w:rsidRDefault="005C75CF" w:rsidP="00B85579">
      <w:r>
        <w:t>O30</w:t>
      </w:r>
    </w:p>
    <w:p w14:paraId="383C16AF" w14:textId="77777777" w:rsidR="00B85579" w:rsidRPr="00B85579" w:rsidRDefault="00B85579" w:rsidP="00B85579"/>
    <w:p w14:paraId="743F16A8" w14:textId="77777777" w:rsidR="003A52BB" w:rsidRPr="00C629F4" w:rsidRDefault="003A52BB" w:rsidP="00900413">
      <w:pPr>
        <w:pStyle w:val="Nadpisnzvyjin"/>
      </w:pPr>
      <w:proofErr w:type="spellStart"/>
      <w:r w:rsidRPr="00C629F4">
        <w:lastRenderedPageBreak/>
        <w:t>Abstract</w:t>
      </w:r>
      <w:proofErr w:type="spellEnd"/>
    </w:p>
    <w:p w14:paraId="33551821" w14:textId="77777777" w:rsidR="00C629F4" w:rsidRDefault="005C75CF" w:rsidP="003A52BB">
      <w:pPr>
        <w:rPr>
          <w:lang w:val="en-GB"/>
        </w:rPr>
      </w:pPr>
      <w:r>
        <w:rPr>
          <w:lang w:val="en-GB"/>
        </w:rPr>
        <w:t xml:space="preserve">This work </w:t>
      </w:r>
      <w:r w:rsidR="00C629F4">
        <w:rPr>
          <w:lang w:val="en-GB"/>
        </w:rPr>
        <w:t>focuses</w:t>
      </w:r>
      <w:r>
        <w:rPr>
          <w:lang w:val="en-GB"/>
        </w:rPr>
        <w:t xml:space="preserve"> on analysis and development of a web application that would assist with logistics of wide-spread events requiring supply and later retrieval of necessary requirement to varied locations. To </w:t>
      </w:r>
      <w:r w:rsidR="00C629F4">
        <w:rPr>
          <w:lang w:val="en-GB"/>
        </w:rPr>
        <w:t>ease access to this application during fieldwork it is required to optimise this application for smart telephones. How this optimisation was reached will be defined from both theoretical and practical standpoint.</w:t>
      </w:r>
    </w:p>
    <w:p w14:paraId="628B6F72" w14:textId="77777777" w:rsidR="00C629F4" w:rsidRDefault="00C629F4" w:rsidP="003A52BB">
      <w:pPr>
        <w:rPr>
          <w:lang w:val="en-GB"/>
        </w:rPr>
      </w:pPr>
      <w:r>
        <w:rPr>
          <w:lang w:val="en-GB"/>
        </w:rPr>
        <w:t>In first part of this work we will begin with analysis of existing alternatives. Their strong and weak points will be defined and through analysis we will define why instead of utilising already existing alternatives a new application was developed.</w:t>
      </w:r>
    </w:p>
    <w:p w14:paraId="1A3F50DE" w14:textId="77777777" w:rsidR="00C629F4" w:rsidRDefault="00C629F4" w:rsidP="003A52BB">
      <w:pPr>
        <w:rPr>
          <w:lang w:val="en-GB"/>
        </w:rPr>
      </w:pPr>
      <w:r>
        <w:rPr>
          <w:lang w:val="en-GB"/>
        </w:rPr>
        <w:t xml:space="preserve">The work will continue with defining which design methodology was utilised for development and which steps were taken during development for smooth progress. Right afterwards a special chapter will be </w:t>
      </w:r>
      <w:r w:rsidR="00FF0CCB">
        <w:rPr>
          <w:lang w:val="en-GB"/>
        </w:rPr>
        <w:t>dedicated for defining what it means to have a web application optimised for smartphones and which steps to take during development.</w:t>
      </w:r>
    </w:p>
    <w:p w14:paraId="0A0E1012" w14:textId="77777777" w:rsidR="00FF0CCB" w:rsidRDefault="00FF0CCB" w:rsidP="003A52BB">
      <w:pPr>
        <w:rPr>
          <w:lang w:val="en-GB"/>
        </w:rPr>
      </w:pPr>
      <w:r>
        <w:rPr>
          <w:lang w:val="en-GB"/>
        </w:rPr>
        <w:t>Rest of the work is focused on different parts of application development: Requirements analysis, application design, application development and final testing.</w:t>
      </w:r>
    </w:p>
    <w:p w14:paraId="588B3796" w14:textId="77777777" w:rsidR="00FF0CCB" w:rsidRDefault="00FF0CCB" w:rsidP="003A52BB">
      <w:pPr>
        <w:rPr>
          <w:lang w:val="en-GB"/>
        </w:rPr>
      </w:pPr>
      <w:r>
        <w:rPr>
          <w:lang w:val="en-GB"/>
        </w:rPr>
        <w:t>The goal of this work is to show readers how to develop a web application focused on logistics and defining ways to optimise web applications for smartphones.</w:t>
      </w:r>
    </w:p>
    <w:p w14:paraId="6FE06668" w14:textId="77777777" w:rsidR="003A52BB" w:rsidRPr="00B85579" w:rsidRDefault="003A52BB" w:rsidP="003A52BB">
      <w:pPr>
        <w:rPr>
          <w:lang w:val="en-GB"/>
        </w:rPr>
      </w:pPr>
    </w:p>
    <w:p w14:paraId="0EC599B9" w14:textId="77777777" w:rsidR="003A52BB" w:rsidRPr="00B85579" w:rsidRDefault="003A52BB" w:rsidP="00481BA6">
      <w:pPr>
        <w:pStyle w:val="Klovslova"/>
        <w:rPr>
          <w:lang w:val="en-GB"/>
        </w:rPr>
      </w:pPr>
      <w:r w:rsidRPr="00B85579">
        <w:rPr>
          <w:lang w:val="en-GB"/>
        </w:rPr>
        <w:t>Keywords</w:t>
      </w:r>
    </w:p>
    <w:p w14:paraId="4DA6FE16" w14:textId="77777777" w:rsidR="003A52BB" w:rsidRPr="00B85579" w:rsidRDefault="00FF0CCB" w:rsidP="003A52BB">
      <w:pPr>
        <w:rPr>
          <w:lang w:val="en-GB"/>
        </w:rPr>
      </w:pPr>
      <w:r>
        <w:rPr>
          <w:lang w:val="en-GB"/>
        </w:rPr>
        <w:t xml:space="preserve">Logistics, Mobile-First, Development, Analysis, </w:t>
      </w:r>
      <w:proofErr w:type="spellStart"/>
      <w:r>
        <w:rPr>
          <w:lang w:val="en-GB"/>
        </w:rPr>
        <w:t>Optimalisation</w:t>
      </w:r>
      <w:proofErr w:type="spellEnd"/>
      <w:r>
        <w:rPr>
          <w:lang w:val="en-GB"/>
        </w:rPr>
        <w:t>, Web, Application</w:t>
      </w:r>
    </w:p>
    <w:p w14:paraId="1A6E6E75" w14:textId="77777777" w:rsidR="00B85579" w:rsidRPr="00B85579" w:rsidRDefault="00B85579" w:rsidP="00B85579">
      <w:pPr>
        <w:pStyle w:val="Klovslova"/>
        <w:rPr>
          <w:lang w:val="en-GB"/>
        </w:rPr>
      </w:pPr>
      <w:r w:rsidRPr="00B85579">
        <w:rPr>
          <w:lang w:val="en-GB"/>
        </w:rPr>
        <w:t xml:space="preserve">JEL </w:t>
      </w:r>
      <w:r w:rsidR="000C1326">
        <w:rPr>
          <w:lang w:val="en-GB"/>
        </w:rPr>
        <w:t>C</w:t>
      </w:r>
      <w:r w:rsidRPr="00B85579">
        <w:rPr>
          <w:lang w:val="en-GB"/>
        </w:rPr>
        <w:t>lassification</w:t>
      </w:r>
    </w:p>
    <w:p w14:paraId="19903787" w14:textId="77777777" w:rsidR="00B85579" w:rsidRPr="00B85579" w:rsidRDefault="00FF0CCB" w:rsidP="00B85579">
      <w:pPr>
        <w:rPr>
          <w:lang w:val="en-GB"/>
        </w:rPr>
      </w:pPr>
      <w:r>
        <w:rPr>
          <w:lang w:val="en-GB"/>
        </w:rPr>
        <w:t>O30</w:t>
      </w:r>
    </w:p>
    <w:p w14:paraId="4CAEF249" w14:textId="77777777" w:rsidR="00B85579" w:rsidRPr="003A52BB" w:rsidRDefault="00B85579" w:rsidP="003A52BB"/>
    <w:sdt>
      <w:sdtPr>
        <w:rPr>
          <w:rFonts w:asciiTheme="minorHAnsi" w:eastAsiaTheme="minorHAnsi" w:hAnsiTheme="minorHAnsi" w:cstheme="minorBidi"/>
          <w:b w:val="0"/>
          <w:sz w:val="22"/>
          <w:szCs w:val="22"/>
          <w:lang w:eastAsia="en-US"/>
        </w:rPr>
        <w:id w:val="-705179236"/>
        <w:docPartObj>
          <w:docPartGallery w:val="Table of Contents"/>
          <w:docPartUnique/>
        </w:docPartObj>
      </w:sdtPr>
      <w:sdtEndPr>
        <w:rPr>
          <w:bCs/>
        </w:rPr>
      </w:sdtEndPr>
      <w:sdtContent>
        <w:p w14:paraId="6E91B5DB" w14:textId="77777777" w:rsidR="00D9373F" w:rsidRPr="00481BA6" w:rsidRDefault="00D9373F">
          <w:pPr>
            <w:pStyle w:val="Nadpisobsahu"/>
            <w:rPr>
              <w:rFonts w:hint="eastAsia"/>
            </w:rPr>
          </w:pPr>
          <w:r w:rsidRPr="00481BA6">
            <w:t>Obsah</w:t>
          </w:r>
        </w:p>
        <w:p w14:paraId="0721E739" w14:textId="600A44B1" w:rsidR="00CE08F5" w:rsidRDefault="00062F81">
          <w:pPr>
            <w:pStyle w:val="Obsah1"/>
            <w:tabs>
              <w:tab w:val="right" w:leader="dot" w:pos="8776"/>
            </w:tabs>
            <w:rPr>
              <w:rFonts w:eastAsiaTheme="minorEastAsia"/>
              <w:noProof/>
              <w:lang w:eastAsia="ja-JP"/>
            </w:rPr>
          </w:pPr>
          <w:r w:rsidRPr="00FE05C5">
            <w:rPr>
              <w:b/>
              <w:bCs/>
              <w:highlight w:val="cyan"/>
            </w:rPr>
            <w:fldChar w:fldCharType="begin"/>
          </w:r>
          <w:r w:rsidR="00D9373F" w:rsidRPr="00FE05C5">
            <w:rPr>
              <w:b/>
              <w:bCs/>
              <w:highlight w:val="cyan"/>
            </w:rPr>
            <w:instrText xml:space="preserve"> TOC \o "1-3" \h \z \u </w:instrText>
          </w:r>
          <w:r w:rsidRPr="00FE05C5">
            <w:rPr>
              <w:b/>
              <w:bCs/>
              <w:highlight w:val="cyan"/>
            </w:rPr>
            <w:fldChar w:fldCharType="separate"/>
          </w:r>
          <w:hyperlink w:anchor="_Toc40002612" w:history="1">
            <w:r w:rsidR="00CE08F5" w:rsidRPr="0096799B">
              <w:rPr>
                <w:rStyle w:val="Hypertextovodkaz"/>
                <w:noProof/>
              </w:rPr>
              <w:t>Použité zkratky</w:t>
            </w:r>
            <w:r w:rsidR="00CE08F5">
              <w:rPr>
                <w:noProof/>
                <w:webHidden/>
              </w:rPr>
              <w:tab/>
            </w:r>
            <w:r w:rsidR="00CE08F5">
              <w:rPr>
                <w:noProof/>
                <w:webHidden/>
              </w:rPr>
              <w:fldChar w:fldCharType="begin"/>
            </w:r>
            <w:r w:rsidR="00CE08F5">
              <w:rPr>
                <w:noProof/>
                <w:webHidden/>
              </w:rPr>
              <w:instrText xml:space="preserve"> PAGEREF _Toc40002612 \h </w:instrText>
            </w:r>
            <w:r w:rsidR="00CE08F5">
              <w:rPr>
                <w:noProof/>
                <w:webHidden/>
              </w:rPr>
            </w:r>
            <w:r w:rsidR="00CE08F5">
              <w:rPr>
                <w:noProof/>
                <w:webHidden/>
              </w:rPr>
              <w:fldChar w:fldCharType="separate"/>
            </w:r>
            <w:r w:rsidR="007D09D0">
              <w:rPr>
                <w:noProof/>
                <w:webHidden/>
              </w:rPr>
              <w:t>9</w:t>
            </w:r>
            <w:r w:rsidR="00CE08F5">
              <w:rPr>
                <w:noProof/>
                <w:webHidden/>
              </w:rPr>
              <w:fldChar w:fldCharType="end"/>
            </w:r>
          </w:hyperlink>
        </w:p>
        <w:p w14:paraId="3AB01F0D" w14:textId="42053B38" w:rsidR="00CE08F5" w:rsidRDefault="00CE08F5">
          <w:pPr>
            <w:pStyle w:val="Obsah1"/>
            <w:tabs>
              <w:tab w:val="right" w:leader="dot" w:pos="8776"/>
            </w:tabs>
            <w:rPr>
              <w:rFonts w:eastAsiaTheme="minorEastAsia"/>
              <w:noProof/>
              <w:lang w:eastAsia="ja-JP"/>
            </w:rPr>
          </w:pPr>
          <w:hyperlink w:anchor="_Toc40002613" w:history="1">
            <w:r w:rsidRPr="0096799B">
              <w:rPr>
                <w:rStyle w:val="Hypertextovodkaz"/>
                <w:noProof/>
              </w:rPr>
              <w:t>Úvod</w:t>
            </w:r>
            <w:r>
              <w:rPr>
                <w:noProof/>
                <w:webHidden/>
              </w:rPr>
              <w:tab/>
            </w:r>
            <w:r>
              <w:rPr>
                <w:noProof/>
                <w:webHidden/>
              </w:rPr>
              <w:fldChar w:fldCharType="begin"/>
            </w:r>
            <w:r>
              <w:rPr>
                <w:noProof/>
                <w:webHidden/>
              </w:rPr>
              <w:instrText xml:space="preserve"> PAGEREF _Toc40002613 \h </w:instrText>
            </w:r>
            <w:r>
              <w:rPr>
                <w:noProof/>
                <w:webHidden/>
              </w:rPr>
            </w:r>
            <w:r>
              <w:rPr>
                <w:noProof/>
                <w:webHidden/>
              </w:rPr>
              <w:fldChar w:fldCharType="separate"/>
            </w:r>
            <w:r w:rsidR="007D09D0">
              <w:rPr>
                <w:noProof/>
                <w:webHidden/>
              </w:rPr>
              <w:t>11</w:t>
            </w:r>
            <w:r>
              <w:rPr>
                <w:noProof/>
                <w:webHidden/>
              </w:rPr>
              <w:fldChar w:fldCharType="end"/>
            </w:r>
          </w:hyperlink>
        </w:p>
        <w:p w14:paraId="11A3FB3E" w14:textId="4ED52AD3" w:rsidR="00CE08F5" w:rsidRDefault="00CE08F5">
          <w:pPr>
            <w:pStyle w:val="Obsah1"/>
            <w:tabs>
              <w:tab w:val="right" w:leader="dot" w:pos="8776"/>
            </w:tabs>
            <w:rPr>
              <w:rFonts w:eastAsiaTheme="minorEastAsia"/>
              <w:noProof/>
              <w:lang w:eastAsia="ja-JP"/>
            </w:rPr>
          </w:pPr>
          <w:hyperlink w:anchor="_Toc40002614" w:history="1">
            <w:r w:rsidRPr="0096799B">
              <w:rPr>
                <w:rStyle w:val="Hypertextovodkaz"/>
                <w:noProof/>
              </w:rPr>
              <w:t>1 Analýza souvisejících prací</w:t>
            </w:r>
            <w:r>
              <w:rPr>
                <w:noProof/>
                <w:webHidden/>
              </w:rPr>
              <w:tab/>
            </w:r>
            <w:r>
              <w:rPr>
                <w:noProof/>
                <w:webHidden/>
              </w:rPr>
              <w:fldChar w:fldCharType="begin"/>
            </w:r>
            <w:r>
              <w:rPr>
                <w:noProof/>
                <w:webHidden/>
              </w:rPr>
              <w:instrText xml:space="preserve"> PAGEREF _Toc40002614 \h </w:instrText>
            </w:r>
            <w:r>
              <w:rPr>
                <w:noProof/>
                <w:webHidden/>
              </w:rPr>
            </w:r>
            <w:r>
              <w:rPr>
                <w:noProof/>
                <w:webHidden/>
              </w:rPr>
              <w:fldChar w:fldCharType="separate"/>
            </w:r>
            <w:r w:rsidR="007D09D0">
              <w:rPr>
                <w:noProof/>
                <w:webHidden/>
              </w:rPr>
              <w:t>12</w:t>
            </w:r>
            <w:r>
              <w:rPr>
                <w:noProof/>
                <w:webHidden/>
              </w:rPr>
              <w:fldChar w:fldCharType="end"/>
            </w:r>
          </w:hyperlink>
        </w:p>
        <w:p w14:paraId="5AEA2415" w14:textId="32544478" w:rsidR="00CE08F5" w:rsidRDefault="00CE08F5">
          <w:pPr>
            <w:pStyle w:val="Obsah2"/>
            <w:tabs>
              <w:tab w:val="right" w:leader="dot" w:pos="8776"/>
            </w:tabs>
            <w:rPr>
              <w:rFonts w:eastAsiaTheme="minorEastAsia"/>
              <w:noProof/>
              <w:lang w:eastAsia="ja-JP"/>
            </w:rPr>
          </w:pPr>
          <w:hyperlink w:anchor="_Toc40002615" w:history="1">
            <w:r w:rsidRPr="0096799B">
              <w:rPr>
                <w:rStyle w:val="Hypertextovodkaz"/>
                <w:noProof/>
              </w:rPr>
              <w:t>1.1 Analýza souvisejících závěrečných prací</w:t>
            </w:r>
            <w:r>
              <w:rPr>
                <w:noProof/>
                <w:webHidden/>
              </w:rPr>
              <w:tab/>
            </w:r>
            <w:r>
              <w:rPr>
                <w:noProof/>
                <w:webHidden/>
              </w:rPr>
              <w:fldChar w:fldCharType="begin"/>
            </w:r>
            <w:r>
              <w:rPr>
                <w:noProof/>
                <w:webHidden/>
              </w:rPr>
              <w:instrText xml:space="preserve"> PAGEREF _Toc40002615 \h </w:instrText>
            </w:r>
            <w:r>
              <w:rPr>
                <w:noProof/>
                <w:webHidden/>
              </w:rPr>
            </w:r>
            <w:r>
              <w:rPr>
                <w:noProof/>
                <w:webHidden/>
              </w:rPr>
              <w:fldChar w:fldCharType="separate"/>
            </w:r>
            <w:r w:rsidR="007D09D0">
              <w:rPr>
                <w:noProof/>
                <w:webHidden/>
              </w:rPr>
              <w:t>12</w:t>
            </w:r>
            <w:r>
              <w:rPr>
                <w:noProof/>
                <w:webHidden/>
              </w:rPr>
              <w:fldChar w:fldCharType="end"/>
            </w:r>
          </w:hyperlink>
        </w:p>
        <w:p w14:paraId="63771A0F" w14:textId="7CF933C3" w:rsidR="00CE08F5" w:rsidRDefault="00CE08F5">
          <w:pPr>
            <w:pStyle w:val="Obsah2"/>
            <w:tabs>
              <w:tab w:val="right" w:leader="dot" w:pos="8776"/>
            </w:tabs>
            <w:rPr>
              <w:rFonts w:eastAsiaTheme="minorEastAsia"/>
              <w:noProof/>
              <w:lang w:eastAsia="ja-JP"/>
            </w:rPr>
          </w:pPr>
          <w:hyperlink w:anchor="_Toc40002616" w:history="1">
            <w:r w:rsidRPr="0096799B">
              <w:rPr>
                <w:rStyle w:val="Hypertextovodkaz"/>
                <w:noProof/>
              </w:rPr>
              <w:t>1.2 Analýza související literatury</w:t>
            </w:r>
            <w:r>
              <w:rPr>
                <w:noProof/>
                <w:webHidden/>
              </w:rPr>
              <w:tab/>
            </w:r>
            <w:r>
              <w:rPr>
                <w:noProof/>
                <w:webHidden/>
              </w:rPr>
              <w:fldChar w:fldCharType="begin"/>
            </w:r>
            <w:r>
              <w:rPr>
                <w:noProof/>
                <w:webHidden/>
              </w:rPr>
              <w:instrText xml:space="preserve"> PAGEREF _Toc40002616 \h </w:instrText>
            </w:r>
            <w:r>
              <w:rPr>
                <w:noProof/>
                <w:webHidden/>
              </w:rPr>
            </w:r>
            <w:r>
              <w:rPr>
                <w:noProof/>
                <w:webHidden/>
              </w:rPr>
              <w:fldChar w:fldCharType="separate"/>
            </w:r>
            <w:r w:rsidR="007D09D0">
              <w:rPr>
                <w:noProof/>
                <w:webHidden/>
              </w:rPr>
              <w:t>13</w:t>
            </w:r>
            <w:r>
              <w:rPr>
                <w:noProof/>
                <w:webHidden/>
              </w:rPr>
              <w:fldChar w:fldCharType="end"/>
            </w:r>
          </w:hyperlink>
        </w:p>
        <w:p w14:paraId="6B2FA8E2" w14:textId="6675C8F1" w:rsidR="00CE08F5" w:rsidRDefault="00CE08F5">
          <w:pPr>
            <w:pStyle w:val="Obsah2"/>
            <w:tabs>
              <w:tab w:val="right" w:leader="dot" w:pos="8776"/>
            </w:tabs>
            <w:rPr>
              <w:rFonts w:eastAsiaTheme="minorEastAsia"/>
              <w:noProof/>
              <w:lang w:eastAsia="ja-JP"/>
            </w:rPr>
          </w:pPr>
          <w:hyperlink w:anchor="_Toc40002617" w:history="1">
            <w:r w:rsidRPr="0096799B">
              <w:rPr>
                <w:rStyle w:val="Hypertextovodkaz"/>
                <w:noProof/>
              </w:rPr>
              <w:t>1.3 Závěr analýzy</w:t>
            </w:r>
            <w:r>
              <w:rPr>
                <w:noProof/>
                <w:webHidden/>
              </w:rPr>
              <w:tab/>
            </w:r>
            <w:r>
              <w:rPr>
                <w:noProof/>
                <w:webHidden/>
              </w:rPr>
              <w:fldChar w:fldCharType="begin"/>
            </w:r>
            <w:r>
              <w:rPr>
                <w:noProof/>
                <w:webHidden/>
              </w:rPr>
              <w:instrText xml:space="preserve"> PAGEREF _Toc40002617 \h </w:instrText>
            </w:r>
            <w:r>
              <w:rPr>
                <w:noProof/>
                <w:webHidden/>
              </w:rPr>
            </w:r>
            <w:r>
              <w:rPr>
                <w:noProof/>
                <w:webHidden/>
              </w:rPr>
              <w:fldChar w:fldCharType="separate"/>
            </w:r>
            <w:r w:rsidR="007D09D0">
              <w:rPr>
                <w:noProof/>
                <w:webHidden/>
              </w:rPr>
              <w:t>13</w:t>
            </w:r>
            <w:r>
              <w:rPr>
                <w:noProof/>
                <w:webHidden/>
              </w:rPr>
              <w:fldChar w:fldCharType="end"/>
            </w:r>
          </w:hyperlink>
        </w:p>
        <w:p w14:paraId="1E6ED479" w14:textId="65714EC8" w:rsidR="00CE08F5" w:rsidRDefault="00CE08F5">
          <w:pPr>
            <w:pStyle w:val="Obsah1"/>
            <w:tabs>
              <w:tab w:val="right" w:leader="dot" w:pos="8776"/>
            </w:tabs>
            <w:rPr>
              <w:rFonts w:eastAsiaTheme="minorEastAsia"/>
              <w:noProof/>
              <w:lang w:eastAsia="ja-JP"/>
            </w:rPr>
          </w:pPr>
          <w:hyperlink w:anchor="_Toc40002618" w:history="1">
            <w:r w:rsidRPr="0096799B">
              <w:rPr>
                <w:rStyle w:val="Hypertextovodkaz"/>
                <w:noProof/>
              </w:rPr>
              <w:t>2 Analýza existujících aplikací</w:t>
            </w:r>
            <w:r>
              <w:rPr>
                <w:noProof/>
                <w:webHidden/>
              </w:rPr>
              <w:tab/>
            </w:r>
            <w:r>
              <w:rPr>
                <w:noProof/>
                <w:webHidden/>
              </w:rPr>
              <w:fldChar w:fldCharType="begin"/>
            </w:r>
            <w:r>
              <w:rPr>
                <w:noProof/>
                <w:webHidden/>
              </w:rPr>
              <w:instrText xml:space="preserve"> PAGEREF _Toc40002618 \h </w:instrText>
            </w:r>
            <w:r>
              <w:rPr>
                <w:noProof/>
                <w:webHidden/>
              </w:rPr>
            </w:r>
            <w:r>
              <w:rPr>
                <w:noProof/>
                <w:webHidden/>
              </w:rPr>
              <w:fldChar w:fldCharType="separate"/>
            </w:r>
            <w:r w:rsidR="007D09D0">
              <w:rPr>
                <w:noProof/>
                <w:webHidden/>
              </w:rPr>
              <w:t>14</w:t>
            </w:r>
            <w:r>
              <w:rPr>
                <w:noProof/>
                <w:webHidden/>
              </w:rPr>
              <w:fldChar w:fldCharType="end"/>
            </w:r>
          </w:hyperlink>
        </w:p>
        <w:p w14:paraId="1CD9EEDD" w14:textId="5914E05E" w:rsidR="00CE08F5" w:rsidRDefault="00CE08F5">
          <w:pPr>
            <w:pStyle w:val="Obsah2"/>
            <w:tabs>
              <w:tab w:val="right" w:leader="dot" w:pos="8776"/>
            </w:tabs>
            <w:rPr>
              <w:rFonts w:eastAsiaTheme="minorEastAsia"/>
              <w:noProof/>
              <w:lang w:eastAsia="ja-JP"/>
            </w:rPr>
          </w:pPr>
          <w:hyperlink w:anchor="_Toc40002619" w:history="1">
            <w:r w:rsidRPr="0096799B">
              <w:rPr>
                <w:rStyle w:val="Hypertextovodkaz"/>
                <w:noProof/>
              </w:rPr>
              <w:t>2.1 Monday.com</w:t>
            </w:r>
            <w:r>
              <w:rPr>
                <w:noProof/>
                <w:webHidden/>
              </w:rPr>
              <w:tab/>
            </w:r>
            <w:r>
              <w:rPr>
                <w:noProof/>
                <w:webHidden/>
              </w:rPr>
              <w:fldChar w:fldCharType="begin"/>
            </w:r>
            <w:r>
              <w:rPr>
                <w:noProof/>
                <w:webHidden/>
              </w:rPr>
              <w:instrText xml:space="preserve"> PAGEREF _Toc40002619 \h </w:instrText>
            </w:r>
            <w:r>
              <w:rPr>
                <w:noProof/>
                <w:webHidden/>
              </w:rPr>
            </w:r>
            <w:r>
              <w:rPr>
                <w:noProof/>
                <w:webHidden/>
              </w:rPr>
              <w:fldChar w:fldCharType="separate"/>
            </w:r>
            <w:r w:rsidR="007D09D0">
              <w:rPr>
                <w:noProof/>
                <w:webHidden/>
              </w:rPr>
              <w:t>15</w:t>
            </w:r>
            <w:r>
              <w:rPr>
                <w:noProof/>
                <w:webHidden/>
              </w:rPr>
              <w:fldChar w:fldCharType="end"/>
            </w:r>
          </w:hyperlink>
        </w:p>
        <w:p w14:paraId="6FAD6402" w14:textId="71DCC4AD" w:rsidR="00CE08F5" w:rsidRDefault="00CE08F5">
          <w:pPr>
            <w:pStyle w:val="Obsah2"/>
            <w:tabs>
              <w:tab w:val="right" w:leader="dot" w:pos="8776"/>
            </w:tabs>
            <w:rPr>
              <w:rFonts w:eastAsiaTheme="minorEastAsia"/>
              <w:noProof/>
              <w:lang w:eastAsia="ja-JP"/>
            </w:rPr>
          </w:pPr>
          <w:hyperlink w:anchor="_Toc40002620" w:history="1">
            <w:r w:rsidRPr="0096799B">
              <w:rPr>
                <w:rStyle w:val="Hypertextovodkaz"/>
                <w:noProof/>
              </w:rPr>
              <w:t>2.2 ZohoCreator</w:t>
            </w:r>
            <w:r>
              <w:rPr>
                <w:noProof/>
                <w:webHidden/>
              </w:rPr>
              <w:tab/>
            </w:r>
            <w:r>
              <w:rPr>
                <w:noProof/>
                <w:webHidden/>
              </w:rPr>
              <w:fldChar w:fldCharType="begin"/>
            </w:r>
            <w:r>
              <w:rPr>
                <w:noProof/>
                <w:webHidden/>
              </w:rPr>
              <w:instrText xml:space="preserve"> PAGEREF _Toc40002620 \h </w:instrText>
            </w:r>
            <w:r>
              <w:rPr>
                <w:noProof/>
                <w:webHidden/>
              </w:rPr>
            </w:r>
            <w:r>
              <w:rPr>
                <w:noProof/>
                <w:webHidden/>
              </w:rPr>
              <w:fldChar w:fldCharType="separate"/>
            </w:r>
            <w:r w:rsidR="007D09D0">
              <w:rPr>
                <w:noProof/>
                <w:webHidden/>
              </w:rPr>
              <w:t>16</w:t>
            </w:r>
            <w:r>
              <w:rPr>
                <w:noProof/>
                <w:webHidden/>
              </w:rPr>
              <w:fldChar w:fldCharType="end"/>
            </w:r>
          </w:hyperlink>
        </w:p>
        <w:p w14:paraId="69E284C1" w14:textId="5F78F550" w:rsidR="00CE08F5" w:rsidRDefault="00CE08F5">
          <w:pPr>
            <w:pStyle w:val="Obsah2"/>
            <w:tabs>
              <w:tab w:val="right" w:leader="dot" w:pos="8776"/>
            </w:tabs>
            <w:rPr>
              <w:rFonts w:eastAsiaTheme="minorEastAsia"/>
              <w:noProof/>
              <w:lang w:eastAsia="ja-JP"/>
            </w:rPr>
          </w:pPr>
          <w:hyperlink w:anchor="_Toc40002621" w:history="1">
            <w:r w:rsidRPr="0096799B">
              <w:rPr>
                <w:rStyle w:val="Hypertextovodkaz"/>
                <w:noProof/>
              </w:rPr>
              <w:t>2.3 OnFleet</w:t>
            </w:r>
            <w:r>
              <w:rPr>
                <w:noProof/>
                <w:webHidden/>
              </w:rPr>
              <w:tab/>
            </w:r>
            <w:r>
              <w:rPr>
                <w:noProof/>
                <w:webHidden/>
              </w:rPr>
              <w:fldChar w:fldCharType="begin"/>
            </w:r>
            <w:r>
              <w:rPr>
                <w:noProof/>
                <w:webHidden/>
              </w:rPr>
              <w:instrText xml:space="preserve"> PAGEREF _Toc40002621 \h </w:instrText>
            </w:r>
            <w:r>
              <w:rPr>
                <w:noProof/>
                <w:webHidden/>
              </w:rPr>
            </w:r>
            <w:r>
              <w:rPr>
                <w:noProof/>
                <w:webHidden/>
              </w:rPr>
              <w:fldChar w:fldCharType="separate"/>
            </w:r>
            <w:r w:rsidR="007D09D0">
              <w:rPr>
                <w:noProof/>
                <w:webHidden/>
              </w:rPr>
              <w:t>18</w:t>
            </w:r>
            <w:r>
              <w:rPr>
                <w:noProof/>
                <w:webHidden/>
              </w:rPr>
              <w:fldChar w:fldCharType="end"/>
            </w:r>
          </w:hyperlink>
        </w:p>
        <w:p w14:paraId="320BCCD6" w14:textId="313CE5CE" w:rsidR="00CE08F5" w:rsidRDefault="00CE08F5">
          <w:pPr>
            <w:pStyle w:val="Obsah2"/>
            <w:tabs>
              <w:tab w:val="right" w:leader="dot" w:pos="8776"/>
            </w:tabs>
            <w:rPr>
              <w:rFonts w:eastAsiaTheme="minorEastAsia"/>
              <w:noProof/>
              <w:lang w:eastAsia="ja-JP"/>
            </w:rPr>
          </w:pPr>
          <w:hyperlink w:anchor="_Toc40002622" w:history="1">
            <w:r w:rsidRPr="0096799B">
              <w:rPr>
                <w:rStyle w:val="Hypertextovodkaz"/>
                <w:noProof/>
              </w:rPr>
              <w:t>Závěr analýzy:</w:t>
            </w:r>
            <w:r>
              <w:rPr>
                <w:noProof/>
                <w:webHidden/>
              </w:rPr>
              <w:tab/>
            </w:r>
            <w:r>
              <w:rPr>
                <w:noProof/>
                <w:webHidden/>
              </w:rPr>
              <w:fldChar w:fldCharType="begin"/>
            </w:r>
            <w:r>
              <w:rPr>
                <w:noProof/>
                <w:webHidden/>
              </w:rPr>
              <w:instrText xml:space="preserve"> PAGEREF _Toc40002622 \h </w:instrText>
            </w:r>
            <w:r>
              <w:rPr>
                <w:noProof/>
                <w:webHidden/>
              </w:rPr>
            </w:r>
            <w:r>
              <w:rPr>
                <w:noProof/>
                <w:webHidden/>
              </w:rPr>
              <w:fldChar w:fldCharType="separate"/>
            </w:r>
            <w:r w:rsidR="007D09D0">
              <w:rPr>
                <w:noProof/>
                <w:webHidden/>
              </w:rPr>
              <w:t>20</w:t>
            </w:r>
            <w:r>
              <w:rPr>
                <w:noProof/>
                <w:webHidden/>
              </w:rPr>
              <w:fldChar w:fldCharType="end"/>
            </w:r>
          </w:hyperlink>
        </w:p>
        <w:p w14:paraId="09BDF6BA" w14:textId="704D829D" w:rsidR="00CE08F5" w:rsidRDefault="00CE08F5">
          <w:pPr>
            <w:pStyle w:val="Obsah1"/>
            <w:tabs>
              <w:tab w:val="right" w:leader="dot" w:pos="8776"/>
            </w:tabs>
            <w:rPr>
              <w:rFonts w:eastAsiaTheme="minorEastAsia"/>
              <w:noProof/>
              <w:lang w:eastAsia="ja-JP"/>
            </w:rPr>
          </w:pPr>
          <w:hyperlink w:anchor="_Toc40002623" w:history="1">
            <w:r w:rsidRPr="0096799B">
              <w:rPr>
                <w:rStyle w:val="Hypertextovodkaz"/>
                <w:noProof/>
              </w:rPr>
              <w:t>3 Metody a způsob řešení práce</w:t>
            </w:r>
            <w:r>
              <w:rPr>
                <w:noProof/>
                <w:webHidden/>
              </w:rPr>
              <w:tab/>
            </w:r>
            <w:r>
              <w:rPr>
                <w:noProof/>
                <w:webHidden/>
              </w:rPr>
              <w:fldChar w:fldCharType="begin"/>
            </w:r>
            <w:r>
              <w:rPr>
                <w:noProof/>
                <w:webHidden/>
              </w:rPr>
              <w:instrText xml:space="preserve"> PAGEREF _Toc40002623 \h </w:instrText>
            </w:r>
            <w:r>
              <w:rPr>
                <w:noProof/>
                <w:webHidden/>
              </w:rPr>
            </w:r>
            <w:r>
              <w:rPr>
                <w:noProof/>
                <w:webHidden/>
              </w:rPr>
              <w:fldChar w:fldCharType="separate"/>
            </w:r>
            <w:r w:rsidR="007D09D0">
              <w:rPr>
                <w:noProof/>
                <w:webHidden/>
              </w:rPr>
              <w:t>22</w:t>
            </w:r>
            <w:r>
              <w:rPr>
                <w:noProof/>
                <w:webHidden/>
              </w:rPr>
              <w:fldChar w:fldCharType="end"/>
            </w:r>
          </w:hyperlink>
        </w:p>
        <w:p w14:paraId="57AEEDE6" w14:textId="42D62566" w:rsidR="00CE08F5" w:rsidRDefault="00CE08F5">
          <w:pPr>
            <w:pStyle w:val="Obsah2"/>
            <w:tabs>
              <w:tab w:val="right" w:leader="dot" w:pos="8776"/>
            </w:tabs>
            <w:rPr>
              <w:rFonts w:eastAsiaTheme="minorEastAsia"/>
              <w:noProof/>
              <w:lang w:eastAsia="ja-JP"/>
            </w:rPr>
          </w:pPr>
          <w:hyperlink w:anchor="_Toc40002624" w:history="1">
            <w:r w:rsidRPr="0096799B">
              <w:rPr>
                <w:rStyle w:val="Hypertextovodkaz"/>
                <w:noProof/>
              </w:rPr>
              <w:t>3.1 Vodopádový model</w:t>
            </w:r>
            <w:r>
              <w:rPr>
                <w:noProof/>
                <w:webHidden/>
              </w:rPr>
              <w:tab/>
            </w:r>
            <w:r>
              <w:rPr>
                <w:noProof/>
                <w:webHidden/>
              </w:rPr>
              <w:fldChar w:fldCharType="begin"/>
            </w:r>
            <w:r>
              <w:rPr>
                <w:noProof/>
                <w:webHidden/>
              </w:rPr>
              <w:instrText xml:space="preserve"> PAGEREF _Toc40002624 \h </w:instrText>
            </w:r>
            <w:r>
              <w:rPr>
                <w:noProof/>
                <w:webHidden/>
              </w:rPr>
            </w:r>
            <w:r>
              <w:rPr>
                <w:noProof/>
                <w:webHidden/>
              </w:rPr>
              <w:fldChar w:fldCharType="separate"/>
            </w:r>
            <w:r w:rsidR="007D09D0">
              <w:rPr>
                <w:noProof/>
                <w:webHidden/>
              </w:rPr>
              <w:t>22</w:t>
            </w:r>
            <w:r>
              <w:rPr>
                <w:noProof/>
                <w:webHidden/>
              </w:rPr>
              <w:fldChar w:fldCharType="end"/>
            </w:r>
          </w:hyperlink>
        </w:p>
        <w:p w14:paraId="6CE97076" w14:textId="4FD92A82" w:rsidR="00CE08F5" w:rsidRDefault="00CE08F5">
          <w:pPr>
            <w:pStyle w:val="Obsah2"/>
            <w:tabs>
              <w:tab w:val="right" w:leader="dot" w:pos="8776"/>
            </w:tabs>
            <w:rPr>
              <w:rFonts w:eastAsiaTheme="minorEastAsia"/>
              <w:noProof/>
              <w:lang w:eastAsia="ja-JP"/>
            </w:rPr>
          </w:pPr>
          <w:hyperlink w:anchor="_Toc40002625" w:history="1">
            <w:r w:rsidRPr="0096799B">
              <w:rPr>
                <w:rStyle w:val="Hypertextovodkaz"/>
                <w:noProof/>
              </w:rPr>
              <w:t>3.2 Vývojové prostředí</w:t>
            </w:r>
            <w:r>
              <w:rPr>
                <w:noProof/>
                <w:webHidden/>
              </w:rPr>
              <w:tab/>
            </w:r>
            <w:r>
              <w:rPr>
                <w:noProof/>
                <w:webHidden/>
              </w:rPr>
              <w:fldChar w:fldCharType="begin"/>
            </w:r>
            <w:r>
              <w:rPr>
                <w:noProof/>
                <w:webHidden/>
              </w:rPr>
              <w:instrText xml:space="preserve"> PAGEREF _Toc40002625 \h </w:instrText>
            </w:r>
            <w:r>
              <w:rPr>
                <w:noProof/>
                <w:webHidden/>
              </w:rPr>
            </w:r>
            <w:r>
              <w:rPr>
                <w:noProof/>
                <w:webHidden/>
              </w:rPr>
              <w:fldChar w:fldCharType="separate"/>
            </w:r>
            <w:r w:rsidR="007D09D0">
              <w:rPr>
                <w:noProof/>
                <w:webHidden/>
              </w:rPr>
              <w:t>23</w:t>
            </w:r>
            <w:r>
              <w:rPr>
                <w:noProof/>
                <w:webHidden/>
              </w:rPr>
              <w:fldChar w:fldCharType="end"/>
            </w:r>
          </w:hyperlink>
        </w:p>
        <w:p w14:paraId="528C4BE3" w14:textId="20F57610" w:rsidR="00CE08F5" w:rsidRDefault="00CE08F5">
          <w:pPr>
            <w:pStyle w:val="Obsah3"/>
            <w:tabs>
              <w:tab w:val="right" w:leader="dot" w:pos="8776"/>
            </w:tabs>
            <w:rPr>
              <w:rFonts w:eastAsiaTheme="minorEastAsia"/>
              <w:noProof/>
              <w:lang w:eastAsia="ja-JP"/>
            </w:rPr>
          </w:pPr>
          <w:hyperlink w:anchor="_Toc40002626" w:history="1">
            <w:r w:rsidRPr="0096799B">
              <w:rPr>
                <w:rStyle w:val="Hypertextovodkaz"/>
                <w:noProof/>
              </w:rPr>
              <w:t>3.2.1 Textový editor</w:t>
            </w:r>
            <w:r>
              <w:rPr>
                <w:noProof/>
                <w:webHidden/>
              </w:rPr>
              <w:tab/>
            </w:r>
            <w:r>
              <w:rPr>
                <w:noProof/>
                <w:webHidden/>
              </w:rPr>
              <w:fldChar w:fldCharType="begin"/>
            </w:r>
            <w:r>
              <w:rPr>
                <w:noProof/>
                <w:webHidden/>
              </w:rPr>
              <w:instrText xml:space="preserve"> PAGEREF _Toc40002626 \h </w:instrText>
            </w:r>
            <w:r>
              <w:rPr>
                <w:noProof/>
                <w:webHidden/>
              </w:rPr>
            </w:r>
            <w:r>
              <w:rPr>
                <w:noProof/>
                <w:webHidden/>
              </w:rPr>
              <w:fldChar w:fldCharType="separate"/>
            </w:r>
            <w:r w:rsidR="007D09D0">
              <w:rPr>
                <w:noProof/>
                <w:webHidden/>
              </w:rPr>
              <w:t>23</w:t>
            </w:r>
            <w:r>
              <w:rPr>
                <w:noProof/>
                <w:webHidden/>
              </w:rPr>
              <w:fldChar w:fldCharType="end"/>
            </w:r>
          </w:hyperlink>
        </w:p>
        <w:p w14:paraId="6B482864" w14:textId="50A8BD7A" w:rsidR="00CE08F5" w:rsidRDefault="00CE08F5">
          <w:pPr>
            <w:pStyle w:val="Obsah3"/>
            <w:tabs>
              <w:tab w:val="right" w:leader="dot" w:pos="8776"/>
            </w:tabs>
            <w:rPr>
              <w:rFonts w:eastAsiaTheme="minorEastAsia"/>
              <w:noProof/>
              <w:lang w:eastAsia="ja-JP"/>
            </w:rPr>
          </w:pPr>
          <w:hyperlink w:anchor="_Toc40002627" w:history="1">
            <w:r w:rsidRPr="0096799B">
              <w:rPr>
                <w:rStyle w:val="Hypertextovodkaz"/>
                <w:noProof/>
              </w:rPr>
              <w:t>3.2.2 Verzovací systém</w:t>
            </w:r>
            <w:r>
              <w:rPr>
                <w:noProof/>
                <w:webHidden/>
              </w:rPr>
              <w:tab/>
            </w:r>
            <w:r>
              <w:rPr>
                <w:noProof/>
                <w:webHidden/>
              </w:rPr>
              <w:fldChar w:fldCharType="begin"/>
            </w:r>
            <w:r>
              <w:rPr>
                <w:noProof/>
                <w:webHidden/>
              </w:rPr>
              <w:instrText xml:space="preserve"> PAGEREF _Toc40002627 \h </w:instrText>
            </w:r>
            <w:r>
              <w:rPr>
                <w:noProof/>
                <w:webHidden/>
              </w:rPr>
            </w:r>
            <w:r>
              <w:rPr>
                <w:noProof/>
                <w:webHidden/>
              </w:rPr>
              <w:fldChar w:fldCharType="separate"/>
            </w:r>
            <w:r w:rsidR="007D09D0">
              <w:rPr>
                <w:noProof/>
                <w:webHidden/>
              </w:rPr>
              <w:t>24</w:t>
            </w:r>
            <w:r>
              <w:rPr>
                <w:noProof/>
                <w:webHidden/>
              </w:rPr>
              <w:fldChar w:fldCharType="end"/>
            </w:r>
          </w:hyperlink>
        </w:p>
        <w:p w14:paraId="4A4277DE" w14:textId="7F1A9992" w:rsidR="00CE08F5" w:rsidRDefault="00CE08F5">
          <w:pPr>
            <w:pStyle w:val="Obsah3"/>
            <w:tabs>
              <w:tab w:val="right" w:leader="dot" w:pos="8776"/>
            </w:tabs>
            <w:rPr>
              <w:rFonts w:eastAsiaTheme="minorEastAsia"/>
              <w:noProof/>
              <w:lang w:eastAsia="ja-JP"/>
            </w:rPr>
          </w:pPr>
          <w:hyperlink w:anchor="_Toc40002628" w:history="1">
            <w:r w:rsidRPr="0096799B">
              <w:rPr>
                <w:rStyle w:val="Hypertextovodkaz"/>
                <w:noProof/>
              </w:rPr>
              <w:t>3.2.3 HTTP Server</w:t>
            </w:r>
            <w:r>
              <w:rPr>
                <w:noProof/>
                <w:webHidden/>
              </w:rPr>
              <w:tab/>
            </w:r>
            <w:r>
              <w:rPr>
                <w:noProof/>
                <w:webHidden/>
              </w:rPr>
              <w:fldChar w:fldCharType="begin"/>
            </w:r>
            <w:r>
              <w:rPr>
                <w:noProof/>
                <w:webHidden/>
              </w:rPr>
              <w:instrText xml:space="preserve"> PAGEREF _Toc40002628 \h </w:instrText>
            </w:r>
            <w:r>
              <w:rPr>
                <w:noProof/>
                <w:webHidden/>
              </w:rPr>
            </w:r>
            <w:r>
              <w:rPr>
                <w:noProof/>
                <w:webHidden/>
              </w:rPr>
              <w:fldChar w:fldCharType="separate"/>
            </w:r>
            <w:r w:rsidR="007D09D0">
              <w:rPr>
                <w:noProof/>
                <w:webHidden/>
              </w:rPr>
              <w:t>24</w:t>
            </w:r>
            <w:r>
              <w:rPr>
                <w:noProof/>
                <w:webHidden/>
              </w:rPr>
              <w:fldChar w:fldCharType="end"/>
            </w:r>
          </w:hyperlink>
        </w:p>
        <w:p w14:paraId="72FD5D15" w14:textId="3BD66510" w:rsidR="00CE08F5" w:rsidRDefault="00CE08F5">
          <w:pPr>
            <w:pStyle w:val="Obsah3"/>
            <w:tabs>
              <w:tab w:val="right" w:leader="dot" w:pos="8776"/>
            </w:tabs>
            <w:rPr>
              <w:rFonts w:eastAsiaTheme="minorEastAsia"/>
              <w:noProof/>
              <w:lang w:eastAsia="ja-JP"/>
            </w:rPr>
          </w:pPr>
          <w:hyperlink w:anchor="_Toc40002629" w:history="1">
            <w:r w:rsidRPr="0096799B">
              <w:rPr>
                <w:rStyle w:val="Hypertextovodkaz"/>
                <w:noProof/>
              </w:rPr>
              <w:t>3.2.4 SMTP Server</w:t>
            </w:r>
            <w:r>
              <w:rPr>
                <w:noProof/>
                <w:webHidden/>
              </w:rPr>
              <w:tab/>
            </w:r>
            <w:r>
              <w:rPr>
                <w:noProof/>
                <w:webHidden/>
              </w:rPr>
              <w:fldChar w:fldCharType="begin"/>
            </w:r>
            <w:r>
              <w:rPr>
                <w:noProof/>
                <w:webHidden/>
              </w:rPr>
              <w:instrText xml:space="preserve"> PAGEREF _Toc40002629 \h </w:instrText>
            </w:r>
            <w:r>
              <w:rPr>
                <w:noProof/>
                <w:webHidden/>
              </w:rPr>
            </w:r>
            <w:r>
              <w:rPr>
                <w:noProof/>
                <w:webHidden/>
              </w:rPr>
              <w:fldChar w:fldCharType="separate"/>
            </w:r>
            <w:r w:rsidR="007D09D0">
              <w:rPr>
                <w:noProof/>
                <w:webHidden/>
              </w:rPr>
              <w:t>24</w:t>
            </w:r>
            <w:r>
              <w:rPr>
                <w:noProof/>
                <w:webHidden/>
              </w:rPr>
              <w:fldChar w:fldCharType="end"/>
            </w:r>
          </w:hyperlink>
        </w:p>
        <w:p w14:paraId="7CE8DBDF" w14:textId="4F5DC5F4" w:rsidR="00CE08F5" w:rsidRDefault="00CE08F5">
          <w:pPr>
            <w:pStyle w:val="Obsah1"/>
            <w:tabs>
              <w:tab w:val="right" w:leader="dot" w:pos="8776"/>
            </w:tabs>
            <w:rPr>
              <w:rFonts w:eastAsiaTheme="minorEastAsia"/>
              <w:noProof/>
              <w:lang w:eastAsia="ja-JP"/>
            </w:rPr>
          </w:pPr>
          <w:hyperlink w:anchor="_Toc40002630" w:history="1">
            <w:r w:rsidRPr="0096799B">
              <w:rPr>
                <w:rStyle w:val="Hypertextovodkaz"/>
                <w:noProof/>
              </w:rPr>
              <w:t>4 Webové aplikace optimalizované pro chytré mobilní telefony a specifika jejich vývoje</w:t>
            </w:r>
            <w:r>
              <w:rPr>
                <w:noProof/>
                <w:webHidden/>
              </w:rPr>
              <w:tab/>
            </w:r>
            <w:r>
              <w:rPr>
                <w:noProof/>
                <w:webHidden/>
              </w:rPr>
              <w:fldChar w:fldCharType="begin"/>
            </w:r>
            <w:r>
              <w:rPr>
                <w:noProof/>
                <w:webHidden/>
              </w:rPr>
              <w:instrText xml:space="preserve"> PAGEREF _Toc40002630 \h </w:instrText>
            </w:r>
            <w:r>
              <w:rPr>
                <w:noProof/>
                <w:webHidden/>
              </w:rPr>
            </w:r>
            <w:r>
              <w:rPr>
                <w:noProof/>
                <w:webHidden/>
              </w:rPr>
              <w:fldChar w:fldCharType="separate"/>
            </w:r>
            <w:r w:rsidR="007D09D0">
              <w:rPr>
                <w:noProof/>
                <w:webHidden/>
              </w:rPr>
              <w:t>25</w:t>
            </w:r>
            <w:r>
              <w:rPr>
                <w:noProof/>
                <w:webHidden/>
              </w:rPr>
              <w:fldChar w:fldCharType="end"/>
            </w:r>
          </w:hyperlink>
        </w:p>
        <w:p w14:paraId="0C47F3EC" w14:textId="5B40A86D" w:rsidR="00CE08F5" w:rsidRDefault="00CE08F5">
          <w:pPr>
            <w:pStyle w:val="Obsah2"/>
            <w:tabs>
              <w:tab w:val="right" w:leader="dot" w:pos="8776"/>
            </w:tabs>
            <w:rPr>
              <w:rFonts w:eastAsiaTheme="minorEastAsia"/>
              <w:noProof/>
              <w:lang w:eastAsia="ja-JP"/>
            </w:rPr>
          </w:pPr>
          <w:hyperlink w:anchor="_Toc40002631" w:history="1">
            <w:r w:rsidRPr="0096799B">
              <w:rPr>
                <w:rStyle w:val="Hypertextovodkaz"/>
                <w:noProof/>
              </w:rPr>
              <w:t>4.1 Velikost obrazovky.</w:t>
            </w:r>
            <w:r>
              <w:rPr>
                <w:noProof/>
                <w:webHidden/>
              </w:rPr>
              <w:tab/>
            </w:r>
            <w:r>
              <w:rPr>
                <w:noProof/>
                <w:webHidden/>
              </w:rPr>
              <w:fldChar w:fldCharType="begin"/>
            </w:r>
            <w:r>
              <w:rPr>
                <w:noProof/>
                <w:webHidden/>
              </w:rPr>
              <w:instrText xml:space="preserve"> PAGEREF _Toc40002631 \h </w:instrText>
            </w:r>
            <w:r>
              <w:rPr>
                <w:noProof/>
                <w:webHidden/>
              </w:rPr>
            </w:r>
            <w:r>
              <w:rPr>
                <w:noProof/>
                <w:webHidden/>
              </w:rPr>
              <w:fldChar w:fldCharType="separate"/>
            </w:r>
            <w:r w:rsidR="007D09D0">
              <w:rPr>
                <w:noProof/>
                <w:webHidden/>
              </w:rPr>
              <w:t>25</w:t>
            </w:r>
            <w:r>
              <w:rPr>
                <w:noProof/>
                <w:webHidden/>
              </w:rPr>
              <w:fldChar w:fldCharType="end"/>
            </w:r>
          </w:hyperlink>
        </w:p>
        <w:p w14:paraId="3F656C97" w14:textId="07408A0A" w:rsidR="00CE08F5" w:rsidRDefault="00CE08F5">
          <w:pPr>
            <w:pStyle w:val="Obsah2"/>
            <w:tabs>
              <w:tab w:val="right" w:leader="dot" w:pos="8776"/>
            </w:tabs>
            <w:rPr>
              <w:rFonts w:eastAsiaTheme="minorEastAsia"/>
              <w:noProof/>
              <w:lang w:eastAsia="ja-JP"/>
            </w:rPr>
          </w:pPr>
          <w:hyperlink w:anchor="_Toc40002632" w:history="1">
            <w:r w:rsidRPr="0096799B">
              <w:rPr>
                <w:rStyle w:val="Hypertextovodkaz"/>
                <w:noProof/>
              </w:rPr>
              <w:t>4.2 Výkon telefonu</w:t>
            </w:r>
            <w:r>
              <w:rPr>
                <w:noProof/>
                <w:webHidden/>
              </w:rPr>
              <w:tab/>
            </w:r>
            <w:r>
              <w:rPr>
                <w:noProof/>
                <w:webHidden/>
              </w:rPr>
              <w:fldChar w:fldCharType="begin"/>
            </w:r>
            <w:r>
              <w:rPr>
                <w:noProof/>
                <w:webHidden/>
              </w:rPr>
              <w:instrText xml:space="preserve"> PAGEREF _Toc40002632 \h </w:instrText>
            </w:r>
            <w:r>
              <w:rPr>
                <w:noProof/>
                <w:webHidden/>
              </w:rPr>
            </w:r>
            <w:r>
              <w:rPr>
                <w:noProof/>
                <w:webHidden/>
              </w:rPr>
              <w:fldChar w:fldCharType="separate"/>
            </w:r>
            <w:r w:rsidR="007D09D0">
              <w:rPr>
                <w:noProof/>
                <w:webHidden/>
              </w:rPr>
              <w:t>27</w:t>
            </w:r>
            <w:r>
              <w:rPr>
                <w:noProof/>
                <w:webHidden/>
              </w:rPr>
              <w:fldChar w:fldCharType="end"/>
            </w:r>
          </w:hyperlink>
        </w:p>
        <w:p w14:paraId="3103BE1D" w14:textId="585CC4B7" w:rsidR="00CE08F5" w:rsidRDefault="00CE08F5">
          <w:pPr>
            <w:pStyle w:val="Obsah2"/>
            <w:tabs>
              <w:tab w:val="right" w:leader="dot" w:pos="8776"/>
            </w:tabs>
            <w:rPr>
              <w:rFonts w:eastAsiaTheme="minorEastAsia"/>
              <w:noProof/>
              <w:lang w:eastAsia="ja-JP"/>
            </w:rPr>
          </w:pPr>
          <w:hyperlink w:anchor="_Toc40002633" w:history="1">
            <w:r w:rsidRPr="0096799B">
              <w:rPr>
                <w:rStyle w:val="Hypertextovodkaz"/>
                <w:noProof/>
              </w:rPr>
              <w:t>4.3 Připojení k datům</w:t>
            </w:r>
            <w:r>
              <w:rPr>
                <w:noProof/>
                <w:webHidden/>
              </w:rPr>
              <w:tab/>
            </w:r>
            <w:r>
              <w:rPr>
                <w:noProof/>
                <w:webHidden/>
              </w:rPr>
              <w:fldChar w:fldCharType="begin"/>
            </w:r>
            <w:r>
              <w:rPr>
                <w:noProof/>
                <w:webHidden/>
              </w:rPr>
              <w:instrText xml:space="preserve"> PAGEREF _Toc40002633 \h </w:instrText>
            </w:r>
            <w:r>
              <w:rPr>
                <w:noProof/>
                <w:webHidden/>
              </w:rPr>
            </w:r>
            <w:r>
              <w:rPr>
                <w:noProof/>
                <w:webHidden/>
              </w:rPr>
              <w:fldChar w:fldCharType="separate"/>
            </w:r>
            <w:r w:rsidR="007D09D0">
              <w:rPr>
                <w:noProof/>
                <w:webHidden/>
              </w:rPr>
              <w:t>27</w:t>
            </w:r>
            <w:r>
              <w:rPr>
                <w:noProof/>
                <w:webHidden/>
              </w:rPr>
              <w:fldChar w:fldCharType="end"/>
            </w:r>
          </w:hyperlink>
        </w:p>
        <w:p w14:paraId="77A12F88" w14:textId="0BF9155A" w:rsidR="00CE08F5" w:rsidRDefault="00CE08F5">
          <w:pPr>
            <w:pStyle w:val="Obsah2"/>
            <w:tabs>
              <w:tab w:val="right" w:leader="dot" w:pos="8776"/>
            </w:tabs>
            <w:rPr>
              <w:rFonts w:eastAsiaTheme="minorEastAsia"/>
              <w:noProof/>
              <w:lang w:eastAsia="ja-JP"/>
            </w:rPr>
          </w:pPr>
          <w:hyperlink w:anchor="_Toc40002634" w:history="1">
            <w:r w:rsidRPr="0096799B">
              <w:rPr>
                <w:rStyle w:val="Hypertextovodkaz"/>
                <w:noProof/>
              </w:rPr>
              <w:t>4.4 Závěr optimalizace</w:t>
            </w:r>
            <w:r>
              <w:rPr>
                <w:noProof/>
                <w:webHidden/>
              </w:rPr>
              <w:tab/>
            </w:r>
            <w:r>
              <w:rPr>
                <w:noProof/>
                <w:webHidden/>
              </w:rPr>
              <w:fldChar w:fldCharType="begin"/>
            </w:r>
            <w:r>
              <w:rPr>
                <w:noProof/>
                <w:webHidden/>
              </w:rPr>
              <w:instrText xml:space="preserve"> PAGEREF _Toc40002634 \h </w:instrText>
            </w:r>
            <w:r>
              <w:rPr>
                <w:noProof/>
                <w:webHidden/>
              </w:rPr>
            </w:r>
            <w:r>
              <w:rPr>
                <w:noProof/>
                <w:webHidden/>
              </w:rPr>
              <w:fldChar w:fldCharType="separate"/>
            </w:r>
            <w:r w:rsidR="007D09D0">
              <w:rPr>
                <w:noProof/>
                <w:webHidden/>
              </w:rPr>
              <w:t>27</w:t>
            </w:r>
            <w:r>
              <w:rPr>
                <w:noProof/>
                <w:webHidden/>
              </w:rPr>
              <w:fldChar w:fldCharType="end"/>
            </w:r>
          </w:hyperlink>
        </w:p>
        <w:p w14:paraId="7DA95BCE" w14:textId="4FE872B4" w:rsidR="00CE08F5" w:rsidRDefault="00CE08F5">
          <w:pPr>
            <w:pStyle w:val="Obsah1"/>
            <w:tabs>
              <w:tab w:val="right" w:leader="dot" w:pos="8776"/>
            </w:tabs>
            <w:rPr>
              <w:rFonts w:eastAsiaTheme="minorEastAsia"/>
              <w:noProof/>
              <w:lang w:eastAsia="ja-JP"/>
            </w:rPr>
          </w:pPr>
          <w:hyperlink w:anchor="_Toc40002635" w:history="1">
            <w:r w:rsidRPr="0096799B">
              <w:rPr>
                <w:rStyle w:val="Hypertextovodkaz"/>
                <w:noProof/>
              </w:rPr>
              <w:t>5 Analýza požadavků</w:t>
            </w:r>
            <w:r>
              <w:rPr>
                <w:noProof/>
                <w:webHidden/>
              </w:rPr>
              <w:tab/>
            </w:r>
            <w:r>
              <w:rPr>
                <w:noProof/>
                <w:webHidden/>
              </w:rPr>
              <w:fldChar w:fldCharType="begin"/>
            </w:r>
            <w:r>
              <w:rPr>
                <w:noProof/>
                <w:webHidden/>
              </w:rPr>
              <w:instrText xml:space="preserve"> PAGEREF _Toc40002635 \h </w:instrText>
            </w:r>
            <w:r>
              <w:rPr>
                <w:noProof/>
                <w:webHidden/>
              </w:rPr>
            </w:r>
            <w:r>
              <w:rPr>
                <w:noProof/>
                <w:webHidden/>
              </w:rPr>
              <w:fldChar w:fldCharType="separate"/>
            </w:r>
            <w:r w:rsidR="007D09D0">
              <w:rPr>
                <w:noProof/>
                <w:webHidden/>
              </w:rPr>
              <w:t>28</w:t>
            </w:r>
            <w:r>
              <w:rPr>
                <w:noProof/>
                <w:webHidden/>
              </w:rPr>
              <w:fldChar w:fldCharType="end"/>
            </w:r>
          </w:hyperlink>
        </w:p>
        <w:p w14:paraId="6533E126" w14:textId="4A42C9D4" w:rsidR="00CE08F5" w:rsidRDefault="00CE08F5">
          <w:pPr>
            <w:pStyle w:val="Obsah2"/>
            <w:tabs>
              <w:tab w:val="right" w:leader="dot" w:pos="8776"/>
            </w:tabs>
            <w:rPr>
              <w:rFonts w:eastAsiaTheme="minorEastAsia"/>
              <w:noProof/>
              <w:lang w:eastAsia="ja-JP"/>
            </w:rPr>
          </w:pPr>
          <w:hyperlink w:anchor="_Toc40002636" w:history="1">
            <w:r w:rsidRPr="0096799B">
              <w:rPr>
                <w:rStyle w:val="Hypertextovodkaz"/>
                <w:noProof/>
              </w:rPr>
              <w:t>5.1 Funkční požadavky</w:t>
            </w:r>
            <w:r>
              <w:rPr>
                <w:noProof/>
                <w:webHidden/>
              </w:rPr>
              <w:tab/>
            </w:r>
            <w:r>
              <w:rPr>
                <w:noProof/>
                <w:webHidden/>
              </w:rPr>
              <w:fldChar w:fldCharType="begin"/>
            </w:r>
            <w:r>
              <w:rPr>
                <w:noProof/>
                <w:webHidden/>
              </w:rPr>
              <w:instrText xml:space="preserve"> PAGEREF _Toc40002636 \h </w:instrText>
            </w:r>
            <w:r>
              <w:rPr>
                <w:noProof/>
                <w:webHidden/>
              </w:rPr>
            </w:r>
            <w:r>
              <w:rPr>
                <w:noProof/>
                <w:webHidden/>
              </w:rPr>
              <w:fldChar w:fldCharType="separate"/>
            </w:r>
            <w:r w:rsidR="007D09D0">
              <w:rPr>
                <w:noProof/>
                <w:webHidden/>
              </w:rPr>
              <w:t>28</w:t>
            </w:r>
            <w:r>
              <w:rPr>
                <w:noProof/>
                <w:webHidden/>
              </w:rPr>
              <w:fldChar w:fldCharType="end"/>
            </w:r>
          </w:hyperlink>
        </w:p>
        <w:p w14:paraId="12515DA0" w14:textId="2E5292BB" w:rsidR="00CE08F5" w:rsidRDefault="00CE08F5">
          <w:pPr>
            <w:pStyle w:val="Obsah2"/>
            <w:tabs>
              <w:tab w:val="right" w:leader="dot" w:pos="8776"/>
            </w:tabs>
            <w:rPr>
              <w:rFonts w:eastAsiaTheme="minorEastAsia"/>
              <w:noProof/>
              <w:lang w:eastAsia="ja-JP"/>
            </w:rPr>
          </w:pPr>
          <w:hyperlink w:anchor="_Toc40002637" w:history="1">
            <w:r w:rsidRPr="0096799B">
              <w:rPr>
                <w:rStyle w:val="Hypertextovodkaz"/>
                <w:noProof/>
              </w:rPr>
              <w:t>5.2 Nefunkční požadavky</w:t>
            </w:r>
            <w:r>
              <w:rPr>
                <w:noProof/>
                <w:webHidden/>
              </w:rPr>
              <w:tab/>
            </w:r>
            <w:r>
              <w:rPr>
                <w:noProof/>
                <w:webHidden/>
              </w:rPr>
              <w:fldChar w:fldCharType="begin"/>
            </w:r>
            <w:r>
              <w:rPr>
                <w:noProof/>
                <w:webHidden/>
              </w:rPr>
              <w:instrText xml:space="preserve"> PAGEREF _Toc40002637 \h </w:instrText>
            </w:r>
            <w:r>
              <w:rPr>
                <w:noProof/>
                <w:webHidden/>
              </w:rPr>
            </w:r>
            <w:r>
              <w:rPr>
                <w:noProof/>
                <w:webHidden/>
              </w:rPr>
              <w:fldChar w:fldCharType="separate"/>
            </w:r>
            <w:r w:rsidR="007D09D0">
              <w:rPr>
                <w:noProof/>
                <w:webHidden/>
              </w:rPr>
              <w:t>30</w:t>
            </w:r>
            <w:r>
              <w:rPr>
                <w:noProof/>
                <w:webHidden/>
              </w:rPr>
              <w:fldChar w:fldCharType="end"/>
            </w:r>
          </w:hyperlink>
        </w:p>
        <w:p w14:paraId="56818F67" w14:textId="4B57B2A3" w:rsidR="00CE08F5" w:rsidRDefault="00CE08F5">
          <w:pPr>
            <w:pStyle w:val="Obsah2"/>
            <w:tabs>
              <w:tab w:val="right" w:leader="dot" w:pos="8776"/>
            </w:tabs>
            <w:rPr>
              <w:rFonts w:eastAsiaTheme="minorEastAsia"/>
              <w:noProof/>
              <w:lang w:eastAsia="ja-JP"/>
            </w:rPr>
          </w:pPr>
          <w:hyperlink w:anchor="_Toc40002638" w:history="1">
            <w:r w:rsidRPr="0096799B">
              <w:rPr>
                <w:rStyle w:val="Hypertextovodkaz"/>
                <w:noProof/>
              </w:rPr>
              <w:t>5.3 Analýza aplikace</w:t>
            </w:r>
            <w:r>
              <w:rPr>
                <w:noProof/>
                <w:webHidden/>
              </w:rPr>
              <w:tab/>
            </w:r>
            <w:r>
              <w:rPr>
                <w:noProof/>
                <w:webHidden/>
              </w:rPr>
              <w:fldChar w:fldCharType="begin"/>
            </w:r>
            <w:r>
              <w:rPr>
                <w:noProof/>
                <w:webHidden/>
              </w:rPr>
              <w:instrText xml:space="preserve"> PAGEREF _Toc40002638 \h </w:instrText>
            </w:r>
            <w:r>
              <w:rPr>
                <w:noProof/>
                <w:webHidden/>
              </w:rPr>
            </w:r>
            <w:r>
              <w:rPr>
                <w:noProof/>
                <w:webHidden/>
              </w:rPr>
              <w:fldChar w:fldCharType="separate"/>
            </w:r>
            <w:r w:rsidR="007D09D0">
              <w:rPr>
                <w:noProof/>
                <w:webHidden/>
              </w:rPr>
              <w:t>32</w:t>
            </w:r>
            <w:r>
              <w:rPr>
                <w:noProof/>
                <w:webHidden/>
              </w:rPr>
              <w:fldChar w:fldCharType="end"/>
            </w:r>
          </w:hyperlink>
        </w:p>
        <w:p w14:paraId="436738CF" w14:textId="362EA353" w:rsidR="00CE08F5" w:rsidRDefault="00CE08F5">
          <w:pPr>
            <w:pStyle w:val="Obsah3"/>
            <w:tabs>
              <w:tab w:val="right" w:leader="dot" w:pos="8776"/>
            </w:tabs>
            <w:rPr>
              <w:rFonts w:eastAsiaTheme="minorEastAsia"/>
              <w:noProof/>
              <w:lang w:eastAsia="ja-JP"/>
            </w:rPr>
          </w:pPr>
          <w:hyperlink w:anchor="_Toc40002639" w:history="1">
            <w:r w:rsidRPr="0096799B">
              <w:rPr>
                <w:rStyle w:val="Hypertextovodkaz"/>
                <w:noProof/>
              </w:rPr>
              <w:t>5.3.1 Technik</w:t>
            </w:r>
            <w:r>
              <w:rPr>
                <w:noProof/>
                <w:webHidden/>
              </w:rPr>
              <w:tab/>
            </w:r>
            <w:r>
              <w:rPr>
                <w:noProof/>
                <w:webHidden/>
              </w:rPr>
              <w:fldChar w:fldCharType="begin"/>
            </w:r>
            <w:r>
              <w:rPr>
                <w:noProof/>
                <w:webHidden/>
              </w:rPr>
              <w:instrText xml:space="preserve"> PAGEREF _Toc40002639 \h </w:instrText>
            </w:r>
            <w:r>
              <w:rPr>
                <w:noProof/>
                <w:webHidden/>
              </w:rPr>
            </w:r>
            <w:r>
              <w:rPr>
                <w:noProof/>
                <w:webHidden/>
              </w:rPr>
              <w:fldChar w:fldCharType="separate"/>
            </w:r>
            <w:r w:rsidR="007D09D0">
              <w:rPr>
                <w:noProof/>
                <w:webHidden/>
              </w:rPr>
              <w:t>32</w:t>
            </w:r>
            <w:r>
              <w:rPr>
                <w:noProof/>
                <w:webHidden/>
              </w:rPr>
              <w:fldChar w:fldCharType="end"/>
            </w:r>
          </w:hyperlink>
        </w:p>
        <w:p w14:paraId="69FB4798" w14:textId="4A4460E9" w:rsidR="00CE08F5" w:rsidRDefault="00CE08F5">
          <w:pPr>
            <w:pStyle w:val="Obsah3"/>
            <w:tabs>
              <w:tab w:val="right" w:leader="dot" w:pos="8776"/>
            </w:tabs>
            <w:rPr>
              <w:rFonts w:eastAsiaTheme="minorEastAsia"/>
              <w:noProof/>
              <w:lang w:eastAsia="ja-JP"/>
            </w:rPr>
          </w:pPr>
          <w:hyperlink w:anchor="_Toc40002640" w:history="1">
            <w:r w:rsidRPr="0096799B">
              <w:rPr>
                <w:rStyle w:val="Hypertextovodkaz"/>
                <w:noProof/>
              </w:rPr>
              <w:t>5.3.2 Klient</w:t>
            </w:r>
            <w:r>
              <w:rPr>
                <w:noProof/>
                <w:webHidden/>
              </w:rPr>
              <w:tab/>
            </w:r>
            <w:r>
              <w:rPr>
                <w:noProof/>
                <w:webHidden/>
              </w:rPr>
              <w:fldChar w:fldCharType="begin"/>
            </w:r>
            <w:r>
              <w:rPr>
                <w:noProof/>
                <w:webHidden/>
              </w:rPr>
              <w:instrText xml:space="preserve"> PAGEREF _Toc40002640 \h </w:instrText>
            </w:r>
            <w:r>
              <w:rPr>
                <w:noProof/>
                <w:webHidden/>
              </w:rPr>
            </w:r>
            <w:r>
              <w:rPr>
                <w:noProof/>
                <w:webHidden/>
              </w:rPr>
              <w:fldChar w:fldCharType="separate"/>
            </w:r>
            <w:r w:rsidR="007D09D0">
              <w:rPr>
                <w:noProof/>
                <w:webHidden/>
              </w:rPr>
              <w:t>34</w:t>
            </w:r>
            <w:r>
              <w:rPr>
                <w:noProof/>
                <w:webHidden/>
              </w:rPr>
              <w:fldChar w:fldCharType="end"/>
            </w:r>
          </w:hyperlink>
        </w:p>
        <w:p w14:paraId="67F68FB9" w14:textId="7DDEB22E" w:rsidR="00CE08F5" w:rsidRDefault="00CE08F5">
          <w:pPr>
            <w:pStyle w:val="Obsah3"/>
            <w:tabs>
              <w:tab w:val="right" w:leader="dot" w:pos="8776"/>
            </w:tabs>
            <w:rPr>
              <w:rFonts w:eastAsiaTheme="minorEastAsia"/>
              <w:noProof/>
              <w:lang w:eastAsia="ja-JP"/>
            </w:rPr>
          </w:pPr>
          <w:hyperlink w:anchor="_Toc40002641" w:history="1">
            <w:r w:rsidRPr="0096799B">
              <w:rPr>
                <w:rStyle w:val="Hypertextovodkaz"/>
                <w:noProof/>
              </w:rPr>
              <w:t>5.3.3 Administrátor</w:t>
            </w:r>
            <w:r>
              <w:rPr>
                <w:noProof/>
                <w:webHidden/>
              </w:rPr>
              <w:tab/>
            </w:r>
            <w:r>
              <w:rPr>
                <w:noProof/>
                <w:webHidden/>
              </w:rPr>
              <w:fldChar w:fldCharType="begin"/>
            </w:r>
            <w:r>
              <w:rPr>
                <w:noProof/>
                <w:webHidden/>
              </w:rPr>
              <w:instrText xml:space="preserve"> PAGEREF _Toc40002641 \h </w:instrText>
            </w:r>
            <w:r>
              <w:rPr>
                <w:noProof/>
                <w:webHidden/>
              </w:rPr>
            </w:r>
            <w:r>
              <w:rPr>
                <w:noProof/>
                <w:webHidden/>
              </w:rPr>
              <w:fldChar w:fldCharType="separate"/>
            </w:r>
            <w:r w:rsidR="007D09D0">
              <w:rPr>
                <w:noProof/>
                <w:webHidden/>
              </w:rPr>
              <w:t>35</w:t>
            </w:r>
            <w:r>
              <w:rPr>
                <w:noProof/>
                <w:webHidden/>
              </w:rPr>
              <w:fldChar w:fldCharType="end"/>
            </w:r>
          </w:hyperlink>
        </w:p>
        <w:p w14:paraId="78F48F8F" w14:textId="6FEFFF7A" w:rsidR="00CE08F5" w:rsidRDefault="00CE08F5">
          <w:pPr>
            <w:pStyle w:val="Obsah1"/>
            <w:tabs>
              <w:tab w:val="right" w:leader="dot" w:pos="8776"/>
            </w:tabs>
            <w:rPr>
              <w:rFonts w:eastAsiaTheme="minorEastAsia"/>
              <w:noProof/>
              <w:lang w:eastAsia="ja-JP"/>
            </w:rPr>
          </w:pPr>
          <w:hyperlink w:anchor="_Toc40002642" w:history="1">
            <w:r w:rsidRPr="0096799B">
              <w:rPr>
                <w:rStyle w:val="Hypertextovodkaz"/>
                <w:noProof/>
              </w:rPr>
              <w:t>6 Návrh aplikace</w:t>
            </w:r>
            <w:r>
              <w:rPr>
                <w:noProof/>
                <w:webHidden/>
              </w:rPr>
              <w:tab/>
            </w:r>
            <w:r>
              <w:rPr>
                <w:noProof/>
                <w:webHidden/>
              </w:rPr>
              <w:fldChar w:fldCharType="begin"/>
            </w:r>
            <w:r>
              <w:rPr>
                <w:noProof/>
                <w:webHidden/>
              </w:rPr>
              <w:instrText xml:space="preserve"> PAGEREF _Toc40002642 \h </w:instrText>
            </w:r>
            <w:r>
              <w:rPr>
                <w:noProof/>
                <w:webHidden/>
              </w:rPr>
            </w:r>
            <w:r>
              <w:rPr>
                <w:noProof/>
                <w:webHidden/>
              </w:rPr>
              <w:fldChar w:fldCharType="separate"/>
            </w:r>
            <w:r w:rsidR="007D09D0">
              <w:rPr>
                <w:noProof/>
                <w:webHidden/>
              </w:rPr>
              <w:t>37</w:t>
            </w:r>
            <w:r>
              <w:rPr>
                <w:noProof/>
                <w:webHidden/>
              </w:rPr>
              <w:fldChar w:fldCharType="end"/>
            </w:r>
          </w:hyperlink>
        </w:p>
        <w:p w14:paraId="59345B9B" w14:textId="6C78F5AA" w:rsidR="00CE08F5" w:rsidRDefault="00CE08F5">
          <w:pPr>
            <w:pStyle w:val="Obsah2"/>
            <w:tabs>
              <w:tab w:val="right" w:leader="dot" w:pos="8776"/>
            </w:tabs>
            <w:rPr>
              <w:rFonts w:eastAsiaTheme="minorEastAsia"/>
              <w:noProof/>
              <w:lang w:eastAsia="ja-JP"/>
            </w:rPr>
          </w:pPr>
          <w:hyperlink w:anchor="_Toc40002643" w:history="1">
            <w:r w:rsidRPr="0096799B">
              <w:rPr>
                <w:rStyle w:val="Hypertextovodkaz"/>
                <w:noProof/>
              </w:rPr>
              <w:t>6.1 Technologie využité při vývoji aplikace</w:t>
            </w:r>
            <w:r>
              <w:rPr>
                <w:noProof/>
                <w:webHidden/>
              </w:rPr>
              <w:tab/>
            </w:r>
            <w:r>
              <w:rPr>
                <w:noProof/>
                <w:webHidden/>
              </w:rPr>
              <w:fldChar w:fldCharType="begin"/>
            </w:r>
            <w:r>
              <w:rPr>
                <w:noProof/>
                <w:webHidden/>
              </w:rPr>
              <w:instrText xml:space="preserve"> PAGEREF _Toc40002643 \h </w:instrText>
            </w:r>
            <w:r>
              <w:rPr>
                <w:noProof/>
                <w:webHidden/>
              </w:rPr>
            </w:r>
            <w:r>
              <w:rPr>
                <w:noProof/>
                <w:webHidden/>
              </w:rPr>
              <w:fldChar w:fldCharType="separate"/>
            </w:r>
            <w:r w:rsidR="007D09D0">
              <w:rPr>
                <w:noProof/>
                <w:webHidden/>
              </w:rPr>
              <w:t>37</w:t>
            </w:r>
            <w:r>
              <w:rPr>
                <w:noProof/>
                <w:webHidden/>
              </w:rPr>
              <w:fldChar w:fldCharType="end"/>
            </w:r>
          </w:hyperlink>
        </w:p>
        <w:p w14:paraId="48AB307C" w14:textId="6FB62FCD" w:rsidR="00CE08F5" w:rsidRDefault="00CE08F5">
          <w:pPr>
            <w:pStyle w:val="Obsah3"/>
            <w:tabs>
              <w:tab w:val="right" w:leader="dot" w:pos="8776"/>
            </w:tabs>
            <w:rPr>
              <w:rFonts w:eastAsiaTheme="minorEastAsia"/>
              <w:noProof/>
              <w:lang w:eastAsia="ja-JP"/>
            </w:rPr>
          </w:pPr>
          <w:hyperlink w:anchor="_Toc40002644" w:history="1">
            <w:r w:rsidRPr="0096799B">
              <w:rPr>
                <w:rStyle w:val="Hypertextovodkaz"/>
                <w:noProof/>
              </w:rPr>
              <w:t>6.1.1 Backend</w:t>
            </w:r>
            <w:r>
              <w:rPr>
                <w:noProof/>
                <w:webHidden/>
              </w:rPr>
              <w:tab/>
            </w:r>
            <w:r>
              <w:rPr>
                <w:noProof/>
                <w:webHidden/>
              </w:rPr>
              <w:fldChar w:fldCharType="begin"/>
            </w:r>
            <w:r>
              <w:rPr>
                <w:noProof/>
                <w:webHidden/>
              </w:rPr>
              <w:instrText xml:space="preserve"> PAGEREF _Toc40002644 \h </w:instrText>
            </w:r>
            <w:r>
              <w:rPr>
                <w:noProof/>
                <w:webHidden/>
              </w:rPr>
            </w:r>
            <w:r>
              <w:rPr>
                <w:noProof/>
                <w:webHidden/>
              </w:rPr>
              <w:fldChar w:fldCharType="separate"/>
            </w:r>
            <w:r w:rsidR="007D09D0">
              <w:rPr>
                <w:noProof/>
                <w:webHidden/>
              </w:rPr>
              <w:t>37</w:t>
            </w:r>
            <w:r>
              <w:rPr>
                <w:noProof/>
                <w:webHidden/>
              </w:rPr>
              <w:fldChar w:fldCharType="end"/>
            </w:r>
          </w:hyperlink>
        </w:p>
        <w:p w14:paraId="6A6FE374" w14:textId="3C2B1F38" w:rsidR="00CE08F5" w:rsidRDefault="00CE08F5">
          <w:pPr>
            <w:pStyle w:val="Obsah3"/>
            <w:tabs>
              <w:tab w:val="right" w:leader="dot" w:pos="8776"/>
            </w:tabs>
            <w:rPr>
              <w:rFonts w:eastAsiaTheme="minorEastAsia"/>
              <w:noProof/>
              <w:lang w:eastAsia="ja-JP"/>
            </w:rPr>
          </w:pPr>
          <w:hyperlink w:anchor="_Toc40002645" w:history="1">
            <w:r w:rsidRPr="0096799B">
              <w:rPr>
                <w:rStyle w:val="Hypertextovodkaz"/>
                <w:noProof/>
              </w:rPr>
              <w:t>6.1.2 Frontend</w:t>
            </w:r>
            <w:r>
              <w:rPr>
                <w:noProof/>
                <w:webHidden/>
              </w:rPr>
              <w:tab/>
            </w:r>
            <w:r>
              <w:rPr>
                <w:noProof/>
                <w:webHidden/>
              </w:rPr>
              <w:fldChar w:fldCharType="begin"/>
            </w:r>
            <w:r>
              <w:rPr>
                <w:noProof/>
                <w:webHidden/>
              </w:rPr>
              <w:instrText xml:space="preserve"> PAGEREF _Toc40002645 \h </w:instrText>
            </w:r>
            <w:r>
              <w:rPr>
                <w:noProof/>
                <w:webHidden/>
              </w:rPr>
            </w:r>
            <w:r>
              <w:rPr>
                <w:noProof/>
                <w:webHidden/>
              </w:rPr>
              <w:fldChar w:fldCharType="separate"/>
            </w:r>
            <w:r w:rsidR="007D09D0">
              <w:rPr>
                <w:noProof/>
                <w:webHidden/>
              </w:rPr>
              <w:t>38</w:t>
            </w:r>
            <w:r>
              <w:rPr>
                <w:noProof/>
                <w:webHidden/>
              </w:rPr>
              <w:fldChar w:fldCharType="end"/>
            </w:r>
          </w:hyperlink>
        </w:p>
        <w:p w14:paraId="6175D43F" w14:textId="4E505326" w:rsidR="00CE08F5" w:rsidRDefault="00CE08F5">
          <w:pPr>
            <w:pStyle w:val="Obsah2"/>
            <w:tabs>
              <w:tab w:val="right" w:leader="dot" w:pos="8776"/>
            </w:tabs>
            <w:rPr>
              <w:rFonts w:eastAsiaTheme="minorEastAsia"/>
              <w:noProof/>
              <w:lang w:eastAsia="ja-JP"/>
            </w:rPr>
          </w:pPr>
          <w:hyperlink w:anchor="_Toc40002646" w:history="1">
            <w:r w:rsidRPr="0096799B">
              <w:rPr>
                <w:rStyle w:val="Hypertextovodkaz"/>
                <w:noProof/>
              </w:rPr>
              <w:t>6.2 Databáze</w:t>
            </w:r>
            <w:r>
              <w:rPr>
                <w:noProof/>
                <w:webHidden/>
              </w:rPr>
              <w:tab/>
            </w:r>
            <w:r>
              <w:rPr>
                <w:noProof/>
                <w:webHidden/>
              </w:rPr>
              <w:fldChar w:fldCharType="begin"/>
            </w:r>
            <w:r>
              <w:rPr>
                <w:noProof/>
                <w:webHidden/>
              </w:rPr>
              <w:instrText xml:space="preserve"> PAGEREF _Toc40002646 \h </w:instrText>
            </w:r>
            <w:r>
              <w:rPr>
                <w:noProof/>
                <w:webHidden/>
              </w:rPr>
            </w:r>
            <w:r>
              <w:rPr>
                <w:noProof/>
                <w:webHidden/>
              </w:rPr>
              <w:fldChar w:fldCharType="separate"/>
            </w:r>
            <w:r w:rsidR="007D09D0">
              <w:rPr>
                <w:noProof/>
                <w:webHidden/>
              </w:rPr>
              <w:t>38</w:t>
            </w:r>
            <w:r>
              <w:rPr>
                <w:noProof/>
                <w:webHidden/>
              </w:rPr>
              <w:fldChar w:fldCharType="end"/>
            </w:r>
          </w:hyperlink>
        </w:p>
        <w:p w14:paraId="005C5F70" w14:textId="6BCA73DB" w:rsidR="00CE08F5" w:rsidRDefault="00CE08F5">
          <w:pPr>
            <w:pStyle w:val="Obsah2"/>
            <w:tabs>
              <w:tab w:val="right" w:leader="dot" w:pos="8776"/>
            </w:tabs>
            <w:rPr>
              <w:rFonts w:eastAsiaTheme="minorEastAsia"/>
              <w:noProof/>
              <w:lang w:eastAsia="ja-JP"/>
            </w:rPr>
          </w:pPr>
          <w:hyperlink w:anchor="_Toc40002647" w:history="1">
            <w:r w:rsidRPr="0096799B">
              <w:rPr>
                <w:rStyle w:val="Hypertextovodkaz"/>
                <w:noProof/>
              </w:rPr>
              <w:t>6.3 Webová aplikace</w:t>
            </w:r>
            <w:r>
              <w:rPr>
                <w:noProof/>
                <w:webHidden/>
              </w:rPr>
              <w:tab/>
            </w:r>
            <w:r>
              <w:rPr>
                <w:noProof/>
                <w:webHidden/>
              </w:rPr>
              <w:fldChar w:fldCharType="begin"/>
            </w:r>
            <w:r>
              <w:rPr>
                <w:noProof/>
                <w:webHidden/>
              </w:rPr>
              <w:instrText xml:space="preserve"> PAGEREF _Toc40002647 \h </w:instrText>
            </w:r>
            <w:r>
              <w:rPr>
                <w:noProof/>
                <w:webHidden/>
              </w:rPr>
            </w:r>
            <w:r>
              <w:rPr>
                <w:noProof/>
                <w:webHidden/>
              </w:rPr>
              <w:fldChar w:fldCharType="separate"/>
            </w:r>
            <w:r w:rsidR="007D09D0">
              <w:rPr>
                <w:noProof/>
                <w:webHidden/>
              </w:rPr>
              <w:t>39</w:t>
            </w:r>
            <w:r>
              <w:rPr>
                <w:noProof/>
                <w:webHidden/>
              </w:rPr>
              <w:fldChar w:fldCharType="end"/>
            </w:r>
          </w:hyperlink>
        </w:p>
        <w:p w14:paraId="72C60A66" w14:textId="2D6B45B1" w:rsidR="00CE08F5" w:rsidRDefault="00CE08F5">
          <w:pPr>
            <w:pStyle w:val="Obsah3"/>
            <w:tabs>
              <w:tab w:val="right" w:leader="dot" w:pos="8776"/>
            </w:tabs>
            <w:rPr>
              <w:rFonts w:eastAsiaTheme="minorEastAsia"/>
              <w:noProof/>
              <w:lang w:eastAsia="ja-JP"/>
            </w:rPr>
          </w:pPr>
          <w:hyperlink w:anchor="_Toc40002648" w:history="1">
            <w:r w:rsidRPr="0096799B">
              <w:rPr>
                <w:rStyle w:val="Hypertextovodkaz"/>
                <w:noProof/>
              </w:rPr>
              <w:t>6.3.1 Model (Manager)</w:t>
            </w:r>
            <w:r>
              <w:rPr>
                <w:noProof/>
                <w:webHidden/>
              </w:rPr>
              <w:tab/>
            </w:r>
            <w:r>
              <w:rPr>
                <w:noProof/>
                <w:webHidden/>
              </w:rPr>
              <w:fldChar w:fldCharType="begin"/>
            </w:r>
            <w:r>
              <w:rPr>
                <w:noProof/>
                <w:webHidden/>
              </w:rPr>
              <w:instrText xml:space="preserve"> PAGEREF _Toc40002648 \h </w:instrText>
            </w:r>
            <w:r>
              <w:rPr>
                <w:noProof/>
                <w:webHidden/>
              </w:rPr>
            </w:r>
            <w:r>
              <w:rPr>
                <w:noProof/>
                <w:webHidden/>
              </w:rPr>
              <w:fldChar w:fldCharType="separate"/>
            </w:r>
            <w:r w:rsidR="007D09D0">
              <w:rPr>
                <w:noProof/>
                <w:webHidden/>
              </w:rPr>
              <w:t>40</w:t>
            </w:r>
            <w:r>
              <w:rPr>
                <w:noProof/>
                <w:webHidden/>
              </w:rPr>
              <w:fldChar w:fldCharType="end"/>
            </w:r>
          </w:hyperlink>
        </w:p>
        <w:p w14:paraId="3289EC89" w14:textId="2557746F" w:rsidR="00CE08F5" w:rsidRDefault="00CE08F5">
          <w:pPr>
            <w:pStyle w:val="Obsah3"/>
            <w:tabs>
              <w:tab w:val="right" w:leader="dot" w:pos="8776"/>
            </w:tabs>
            <w:rPr>
              <w:rFonts w:eastAsiaTheme="minorEastAsia"/>
              <w:noProof/>
              <w:lang w:eastAsia="ja-JP"/>
            </w:rPr>
          </w:pPr>
          <w:hyperlink w:anchor="_Toc40002649" w:history="1">
            <w:r w:rsidRPr="0096799B">
              <w:rPr>
                <w:rStyle w:val="Hypertextovodkaz"/>
                <w:noProof/>
              </w:rPr>
              <w:t>6.3.2 View</w:t>
            </w:r>
            <w:r>
              <w:rPr>
                <w:noProof/>
                <w:webHidden/>
              </w:rPr>
              <w:tab/>
            </w:r>
            <w:r>
              <w:rPr>
                <w:noProof/>
                <w:webHidden/>
              </w:rPr>
              <w:fldChar w:fldCharType="begin"/>
            </w:r>
            <w:r>
              <w:rPr>
                <w:noProof/>
                <w:webHidden/>
              </w:rPr>
              <w:instrText xml:space="preserve"> PAGEREF _Toc40002649 \h </w:instrText>
            </w:r>
            <w:r>
              <w:rPr>
                <w:noProof/>
                <w:webHidden/>
              </w:rPr>
            </w:r>
            <w:r>
              <w:rPr>
                <w:noProof/>
                <w:webHidden/>
              </w:rPr>
              <w:fldChar w:fldCharType="separate"/>
            </w:r>
            <w:r w:rsidR="007D09D0">
              <w:rPr>
                <w:noProof/>
                <w:webHidden/>
              </w:rPr>
              <w:t>41</w:t>
            </w:r>
            <w:r>
              <w:rPr>
                <w:noProof/>
                <w:webHidden/>
              </w:rPr>
              <w:fldChar w:fldCharType="end"/>
            </w:r>
          </w:hyperlink>
        </w:p>
        <w:p w14:paraId="704400D5" w14:textId="429C2726" w:rsidR="00CE08F5" w:rsidRDefault="00CE08F5">
          <w:pPr>
            <w:pStyle w:val="Obsah3"/>
            <w:tabs>
              <w:tab w:val="right" w:leader="dot" w:pos="8776"/>
            </w:tabs>
            <w:rPr>
              <w:rFonts w:eastAsiaTheme="minorEastAsia"/>
              <w:noProof/>
              <w:lang w:eastAsia="ja-JP"/>
            </w:rPr>
          </w:pPr>
          <w:hyperlink w:anchor="_Toc40002650" w:history="1">
            <w:r w:rsidRPr="0096799B">
              <w:rPr>
                <w:rStyle w:val="Hypertextovodkaz"/>
                <w:noProof/>
              </w:rPr>
              <w:t>6.3.3 Presenter</w:t>
            </w:r>
            <w:r>
              <w:rPr>
                <w:noProof/>
                <w:webHidden/>
              </w:rPr>
              <w:tab/>
            </w:r>
            <w:r>
              <w:rPr>
                <w:noProof/>
                <w:webHidden/>
              </w:rPr>
              <w:fldChar w:fldCharType="begin"/>
            </w:r>
            <w:r>
              <w:rPr>
                <w:noProof/>
                <w:webHidden/>
              </w:rPr>
              <w:instrText xml:space="preserve"> PAGEREF _Toc40002650 \h </w:instrText>
            </w:r>
            <w:r>
              <w:rPr>
                <w:noProof/>
                <w:webHidden/>
              </w:rPr>
            </w:r>
            <w:r>
              <w:rPr>
                <w:noProof/>
                <w:webHidden/>
              </w:rPr>
              <w:fldChar w:fldCharType="separate"/>
            </w:r>
            <w:r w:rsidR="007D09D0">
              <w:rPr>
                <w:noProof/>
                <w:webHidden/>
              </w:rPr>
              <w:t>43</w:t>
            </w:r>
            <w:r>
              <w:rPr>
                <w:noProof/>
                <w:webHidden/>
              </w:rPr>
              <w:fldChar w:fldCharType="end"/>
            </w:r>
          </w:hyperlink>
        </w:p>
        <w:p w14:paraId="7BE0ED00" w14:textId="5CE46C67" w:rsidR="00CE08F5" w:rsidRDefault="00CE08F5">
          <w:pPr>
            <w:pStyle w:val="Obsah1"/>
            <w:tabs>
              <w:tab w:val="right" w:leader="dot" w:pos="8776"/>
            </w:tabs>
            <w:rPr>
              <w:rFonts w:eastAsiaTheme="minorEastAsia"/>
              <w:noProof/>
              <w:lang w:eastAsia="ja-JP"/>
            </w:rPr>
          </w:pPr>
          <w:hyperlink w:anchor="_Toc40002651" w:history="1">
            <w:r w:rsidRPr="0096799B">
              <w:rPr>
                <w:rStyle w:val="Hypertextovodkaz"/>
                <w:noProof/>
              </w:rPr>
              <w:t>7 Implementace aplikace</w:t>
            </w:r>
            <w:r>
              <w:rPr>
                <w:noProof/>
                <w:webHidden/>
              </w:rPr>
              <w:tab/>
            </w:r>
            <w:r>
              <w:rPr>
                <w:noProof/>
                <w:webHidden/>
              </w:rPr>
              <w:fldChar w:fldCharType="begin"/>
            </w:r>
            <w:r>
              <w:rPr>
                <w:noProof/>
                <w:webHidden/>
              </w:rPr>
              <w:instrText xml:space="preserve"> PAGEREF _Toc40002651 \h </w:instrText>
            </w:r>
            <w:r>
              <w:rPr>
                <w:noProof/>
                <w:webHidden/>
              </w:rPr>
            </w:r>
            <w:r>
              <w:rPr>
                <w:noProof/>
                <w:webHidden/>
              </w:rPr>
              <w:fldChar w:fldCharType="separate"/>
            </w:r>
            <w:r w:rsidR="007D09D0">
              <w:rPr>
                <w:noProof/>
                <w:webHidden/>
              </w:rPr>
              <w:t>46</w:t>
            </w:r>
            <w:r>
              <w:rPr>
                <w:noProof/>
                <w:webHidden/>
              </w:rPr>
              <w:fldChar w:fldCharType="end"/>
            </w:r>
          </w:hyperlink>
        </w:p>
        <w:p w14:paraId="7EF1227D" w14:textId="4DA14E26" w:rsidR="00CE08F5" w:rsidRDefault="00CE08F5">
          <w:pPr>
            <w:pStyle w:val="Obsah2"/>
            <w:tabs>
              <w:tab w:val="right" w:leader="dot" w:pos="8776"/>
            </w:tabs>
            <w:rPr>
              <w:rFonts w:eastAsiaTheme="minorEastAsia"/>
              <w:noProof/>
              <w:lang w:eastAsia="ja-JP"/>
            </w:rPr>
          </w:pPr>
          <w:hyperlink w:anchor="_Toc40002652" w:history="1">
            <w:r w:rsidRPr="0096799B">
              <w:rPr>
                <w:rStyle w:val="Hypertextovodkaz"/>
                <w:noProof/>
              </w:rPr>
              <w:t>7.1 Model</w:t>
            </w:r>
            <w:r>
              <w:rPr>
                <w:noProof/>
                <w:webHidden/>
              </w:rPr>
              <w:tab/>
            </w:r>
            <w:r>
              <w:rPr>
                <w:noProof/>
                <w:webHidden/>
              </w:rPr>
              <w:fldChar w:fldCharType="begin"/>
            </w:r>
            <w:r>
              <w:rPr>
                <w:noProof/>
                <w:webHidden/>
              </w:rPr>
              <w:instrText xml:space="preserve"> PAGEREF _Toc40002652 \h </w:instrText>
            </w:r>
            <w:r>
              <w:rPr>
                <w:noProof/>
                <w:webHidden/>
              </w:rPr>
            </w:r>
            <w:r>
              <w:rPr>
                <w:noProof/>
                <w:webHidden/>
              </w:rPr>
              <w:fldChar w:fldCharType="separate"/>
            </w:r>
            <w:r w:rsidR="007D09D0">
              <w:rPr>
                <w:noProof/>
                <w:webHidden/>
              </w:rPr>
              <w:t>46</w:t>
            </w:r>
            <w:r>
              <w:rPr>
                <w:noProof/>
                <w:webHidden/>
              </w:rPr>
              <w:fldChar w:fldCharType="end"/>
            </w:r>
          </w:hyperlink>
        </w:p>
        <w:p w14:paraId="03C5219B" w14:textId="6F023A20" w:rsidR="00CE08F5" w:rsidRDefault="00CE08F5">
          <w:pPr>
            <w:pStyle w:val="Obsah3"/>
            <w:tabs>
              <w:tab w:val="right" w:leader="dot" w:pos="8776"/>
            </w:tabs>
            <w:rPr>
              <w:rFonts w:eastAsiaTheme="minorEastAsia"/>
              <w:noProof/>
              <w:lang w:eastAsia="ja-JP"/>
            </w:rPr>
          </w:pPr>
          <w:hyperlink w:anchor="_Toc40002653" w:history="1">
            <w:r w:rsidRPr="0096799B">
              <w:rPr>
                <w:rStyle w:val="Hypertextovodkaz"/>
                <w:noProof/>
              </w:rPr>
              <w:t>7.1.1 UserManager</w:t>
            </w:r>
            <w:r>
              <w:rPr>
                <w:noProof/>
                <w:webHidden/>
              </w:rPr>
              <w:tab/>
            </w:r>
            <w:r>
              <w:rPr>
                <w:noProof/>
                <w:webHidden/>
              </w:rPr>
              <w:fldChar w:fldCharType="begin"/>
            </w:r>
            <w:r>
              <w:rPr>
                <w:noProof/>
                <w:webHidden/>
              </w:rPr>
              <w:instrText xml:space="preserve"> PAGEREF _Toc40002653 \h </w:instrText>
            </w:r>
            <w:r>
              <w:rPr>
                <w:noProof/>
                <w:webHidden/>
              </w:rPr>
            </w:r>
            <w:r>
              <w:rPr>
                <w:noProof/>
                <w:webHidden/>
              </w:rPr>
              <w:fldChar w:fldCharType="separate"/>
            </w:r>
            <w:r w:rsidR="007D09D0">
              <w:rPr>
                <w:noProof/>
                <w:webHidden/>
              </w:rPr>
              <w:t>46</w:t>
            </w:r>
            <w:r>
              <w:rPr>
                <w:noProof/>
                <w:webHidden/>
              </w:rPr>
              <w:fldChar w:fldCharType="end"/>
            </w:r>
          </w:hyperlink>
        </w:p>
        <w:p w14:paraId="3CA6E517" w14:textId="2817A29C" w:rsidR="00CE08F5" w:rsidRDefault="00CE08F5">
          <w:pPr>
            <w:pStyle w:val="Obsah3"/>
            <w:tabs>
              <w:tab w:val="right" w:leader="dot" w:pos="8776"/>
            </w:tabs>
            <w:rPr>
              <w:rFonts w:eastAsiaTheme="minorEastAsia"/>
              <w:noProof/>
              <w:lang w:eastAsia="ja-JP"/>
            </w:rPr>
          </w:pPr>
          <w:hyperlink w:anchor="_Toc40002654" w:history="1">
            <w:r w:rsidRPr="0096799B">
              <w:rPr>
                <w:rStyle w:val="Hypertextovodkaz"/>
                <w:noProof/>
              </w:rPr>
              <w:t>7.1.2 ExcelManager</w:t>
            </w:r>
            <w:r>
              <w:rPr>
                <w:noProof/>
                <w:webHidden/>
              </w:rPr>
              <w:tab/>
            </w:r>
            <w:r>
              <w:rPr>
                <w:noProof/>
                <w:webHidden/>
              </w:rPr>
              <w:fldChar w:fldCharType="begin"/>
            </w:r>
            <w:r>
              <w:rPr>
                <w:noProof/>
                <w:webHidden/>
              </w:rPr>
              <w:instrText xml:space="preserve"> PAGEREF _Toc40002654 \h </w:instrText>
            </w:r>
            <w:r>
              <w:rPr>
                <w:noProof/>
                <w:webHidden/>
              </w:rPr>
            </w:r>
            <w:r>
              <w:rPr>
                <w:noProof/>
                <w:webHidden/>
              </w:rPr>
              <w:fldChar w:fldCharType="separate"/>
            </w:r>
            <w:r w:rsidR="007D09D0">
              <w:rPr>
                <w:noProof/>
                <w:webHidden/>
              </w:rPr>
              <w:t>47</w:t>
            </w:r>
            <w:r>
              <w:rPr>
                <w:noProof/>
                <w:webHidden/>
              </w:rPr>
              <w:fldChar w:fldCharType="end"/>
            </w:r>
          </w:hyperlink>
        </w:p>
        <w:p w14:paraId="69AF7C85" w14:textId="205EB62C" w:rsidR="00CE08F5" w:rsidRDefault="00CE08F5">
          <w:pPr>
            <w:pStyle w:val="Obsah3"/>
            <w:tabs>
              <w:tab w:val="right" w:leader="dot" w:pos="8776"/>
            </w:tabs>
            <w:rPr>
              <w:rFonts w:eastAsiaTheme="minorEastAsia"/>
              <w:noProof/>
              <w:lang w:eastAsia="ja-JP"/>
            </w:rPr>
          </w:pPr>
          <w:hyperlink w:anchor="_Toc40002655" w:history="1">
            <w:r w:rsidRPr="0096799B">
              <w:rPr>
                <w:rStyle w:val="Hypertextovodkaz"/>
                <w:noProof/>
              </w:rPr>
              <w:t>7.1.3 FormManager</w:t>
            </w:r>
            <w:r>
              <w:rPr>
                <w:noProof/>
                <w:webHidden/>
              </w:rPr>
              <w:tab/>
            </w:r>
            <w:r>
              <w:rPr>
                <w:noProof/>
                <w:webHidden/>
              </w:rPr>
              <w:fldChar w:fldCharType="begin"/>
            </w:r>
            <w:r>
              <w:rPr>
                <w:noProof/>
                <w:webHidden/>
              </w:rPr>
              <w:instrText xml:space="preserve"> PAGEREF _Toc40002655 \h </w:instrText>
            </w:r>
            <w:r>
              <w:rPr>
                <w:noProof/>
                <w:webHidden/>
              </w:rPr>
            </w:r>
            <w:r>
              <w:rPr>
                <w:noProof/>
                <w:webHidden/>
              </w:rPr>
              <w:fldChar w:fldCharType="separate"/>
            </w:r>
            <w:r w:rsidR="007D09D0">
              <w:rPr>
                <w:noProof/>
                <w:webHidden/>
              </w:rPr>
              <w:t>50</w:t>
            </w:r>
            <w:r>
              <w:rPr>
                <w:noProof/>
                <w:webHidden/>
              </w:rPr>
              <w:fldChar w:fldCharType="end"/>
            </w:r>
          </w:hyperlink>
        </w:p>
        <w:p w14:paraId="0C48DA01" w14:textId="72CC19B2" w:rsidR="00CE08F5" w:rsidRDefault="00CE08F5">
          <w:pPr>
            <w:pStyle w:val="Obsah3"/>
            <w:tabs>
              <w:tab w:val="right" w:leader="dot" w:pos="8776"/>
            </w:tabs>
            <w:rPr>
              <w:rFonts w:eastAsiaTheme="minorEastAsia"/>
              <w:noProof/>
              <w:lang w:eastAsia="ja-JP"/>
            </w:rPr>
          </w:pPr>
          <w:hyperlink w:anchor="_Toc40002656" w:history="1">
            <w:r w:rsidRPr="0096799B">
              <w:rPr>
                <w:rStyle w:val="Hypertextovodkaz"/>
                <w:noProof/>
              </w:rPr>
              <w:t>7.1.4 GridManager</w:t>
            </w:r>
            <w:r>
              <w:rPr>
                <w:noProof/>
                <w:webHidden/>
              </w:rPr>
              <w:tab/>
            </w:r>
            <w:r>
              <w:rPr>
                <w:noProof/>
                <w:webHidden/>
              </w:rPr>
              <w:fldChar w:fldCharType="begin"/>
            </w:r>
            <w:r>
              <w:rPr>
                <w:noProof/>
                <w:webHidden/>
              </w:rPr>
              <w:instrText xml:space="preserve"> PAGEREF _Toc40002656 \h </w:instrText>
            </w:r>
            <w:r>
              <w:rPr>
                <w:noProof/>
                <w:webHidden/>
              </w:rPr>
            </w:r>
            <w:r>
              <w:rPr>
                <w:noProof/>
                <w:webHidden/>
              </w:rPr>
              <w:fldChar w:fldCharType="separate"/>
            </w:r>
            <w:r w:rsidR="007D09D0">
              <w:rPr>
                <w:noProof/>
                <w:webHidden/>
              </w:rPr>
              <w:t>50</w:t>
            </w:r>
            <w:r>
              <w:rPr>
                <w:noProof/>
                <w:webHidden/>
              </w:rPr>
              <w:fldChar w:fldCharType="end"/>
            </w:r>
          </w:hyperlink>
        </w:p>
        <w:p w14:paraId="61E00A1D" w14:textId="51618F96" w:rsidR="00CE08F5" w:rsidRDefault="00CE08F5">
          <w:pPr>
            <w:pStyle w:val="Obsah2"/>
            <w:tabs>
              <w:tab w:val="right" w:leader="dot" w:pos="8776"/>
            </w:tabs>
            <w:rPr>
              <w:rFonts w:eastAsiaTheme="minorEastAsia"/>
              <w:noProof/>
              <w:lang w:eastAsia="ja-JP"/>
            </w:rPr>
          </w:pPr>
          <w:hyperlink w:anchor="_Toc40002657" w:history="1">
            <w:r w:rsidRPr="0096799B">
              <w:rPr>
                <w:rStyle w:val="Hypertextovodkaz"/>
                <w:noProof/>
              </w:rPr>
              <w:t>7.2 Presenter</w:t>
            </w:r>
            <w:r>
              <w:rPr>
                <w:noProof/>
                <w:webHidden/>
              </w:rPr>
              <w:tab/>
            </w:r>
            <w:r>
              <w:rPr>
                <w:noProof/>
                <w:webHidden/>
              </w:rPr>
              <w:fldChar w:fldCharType="begin"/>
            </w:r>
            <w:r>
              <w:rPr>
                <w:noProof/>
                <w:webHidden/>
              </w:rPr>
              <w:instrText xml:space="preserve"> PAGEREF _Toc40002657 \h </w:instrText>
            </w:r>
            <w:r>
              <w:rPr>
                <w:noProof/>
                <w:webHidden/>
              </w:rPr>
            </w:r>
            <w:r>
              <w:rPr>
                <w:noProof/>
                <w:webHidden/>
              </w:rPr>
              <w:fldChar w:fldCharType="separate"/>
            </w:r>
            <w:r w:rsidR="007D09D0">
              <w:rPr>
                <w:noProof/>
                <w:webHidden/>
              </w:rPr>
              <w:t>51</w:t>
            </w:r>
            <w:r>
              <w:rPr>
                <w:noProof/>
                <w:webHidden/>
              </w:rPr>
              <w:fldChar w:fldCharType="end"/>
            </w:r>
          </w:hyperlink>
        </w:p>
        <w:p w14:paraId="6AF0EBC0" w14:textId="55F4929F" w:rsidR="00CE08F5" w:rsidRDefault="00CE08F5">
          <w:pPr>
            <w:pStyle w:val="Obsah3"/>
            <w:tabs>
              <w:tab w:val="right" w:leader="dot" w:pos="8776"/>
            </w:tabs>
            <w:rPr>
              <w:rFonts w:eastAsiaTheme="minorEastAsia"/>
              <w:noProof/>
              <w:lang w:eastAsia="ja-JP"/>
            </w:rPr>
          </w:pPr>
          <w:hyperlink w:anchor="_Toc40002658" w:history="1">
            <w:r w:rsidRPr="0096799B">
              <w:rPr>
                <w:rStyle w:val="Hypertextovodkaz"/>
                <w:noProof/>
              </w:rPr>
              <w:t>7.2.1 Presenter</w:t>
            </w:r>
            <w:r>
              <w:rPr>
                <w:noProof/>
                <w:webHidden/>
              </w:rPr>
              <w:tab/>
            </w:r>
            <w:r>
              <w:rPr>
                <w:noProof/>
                <w:webHidden/>
              </w:rPr>
              <w:fldChar w:fldCharType="begin"/>
            </w:r>
            <w:r>
              <w:rPr>
                <w:noProof/>
                <w:webHidden/>
              </w:rPr>
              <w:instrText xml:space="preserve"> PAGEREF _Toc40002658 \h </w:instrText>
            </w:r>
            <w:r>
              <w:rPr>
                <w:noProof/>
                <w:webHidden/>
              </w:rPr>
            </w:r>
            <w:r>
              <w:rPr>
                <w:noProof/>
                <w:webHidden/>
              </w:rPr>
              <w:fldChar w:fldCharType="separate"/>
            </w:r>
            <w:r w:rsidR="007D09D0">
              <w:rPr>
                <w:noProof/>
                <w:webHidden/>
              </w:rPr>
              <w:t>51</w:t>
            </w:r>
            <w:r>
              <w:rPr>
                <w:noProof/>
                <w:webHidden/>
              </w:rPr>
              <w:fldChar w:fldCharType="end"/>
            </w:r>
          </w:hyperlink>
        </w:p>
        <w:p w14:paraId="37911033" w14:textId="67B8554A" w:rsidR="00CE08F5" w:rsidRDefault="00CE08F5">
          <w:pPr>
            <w:pStyle w:val="Obsah3"/>
            <w:tabs>
              <w:tab w:val="right" w:leader="dot" w:pos="8776"/>
            </w:tabs>
            <w:rPr>
              <w:rFonts w:eastAsiaTheme="minorEastAsia"/>
              <w:noProof/>
              <w:lang w:eastAsia="ja-JP"/>
            </w:rPr>
          </w:pPr>
          <w:hyperlink w:anchor="_Toc40002659" w:history="1">
            <w:r w:rsidRPr="0096799B">
              <w:rPr>
                <w:rStyle w:val="Hypertextovodkaz"/>
                <w:noProof/>
              </w:rPr>
              <w:t>7.2.2 Továrny na formuláře</w:t>
            </w:r>
            <w:r>
              <w:rPr>
                <w:noProof/>
                <w:webHidden/>
              </w:rPr>
              <w:tab/>
            </w:r>
            <w:r>
              <w:rPr>
                <w:noProof/>
                <w:webHidden/>
              </w:rPr>
              <w:fldChar w:fldCharType="begin"/>
            </w:r>
            <w:r>
              <w:rPr>
                <w:noProof/>
                <w:webHidden/>
              </w:rPr>
              <w:instrText xml:space="preserve"> PAGEREF _Toc40002659 \h </w:instrText>
            </w:r>
            <w:r>
              <w:rPr>
                <w:noProof/>
                <w:webHidden/>
              </w:rPr>
            </w:r>
            <w:r>
              <w:rPr>
                <w:noProof/>
                <w:webHidden/>
              </w:rPr>
              <w:fldChar w:fldCharType="separate"/>
            </w:r>
            <w:r w:rsidR="007D09D0">
              <w:rPr>
                <w:noProof/>
                <w:webHidden/>
              </w:rPr>
              <w:t>53</w:t>
            </w:r>
            <w:r>
              <w:rPr>
                <w:noProof/>
                <w:webHidden/>
              </w:rPr>
              <w:fldChar w:fldCharType="end"/>
            </w:r>
          </w:hyperlink>
        </w:p>
        <w:p w14:paraId="53273A49" w14:textId="77B91588" w:rsidR="00CE08F5" w:rsidRDefault="00CE08F5">
          <w:pPr>
            <w:pStyle w:val="Obsah2"/>
            <w:tabs>
              <w:tab w:val="right" w:leader="dot" w:pos="8776"/>
            </w:tabs>
            <w:rPr>
              <w:rFonts w:eastAsiaTheme="minorEastAsia"/>
              <w:noProof/>
              <w:lang w:eastAsia="ja-JP"/>
            </w:rPr>
          </w:pPr>
          <w:hyperlink w:anchor="_Toc40002660" w:history="1">
            <w:r w:rsidRPr="0096799B">
              <w:rPr>
                <w:rStyle w:val="Hypertextovodkaz"/>
                <w:noProof/>
              </w:rPr>
              <w:t>7.3 View</w:t>
            </w:r>
            <w:r>
              <w:rPr>
                <w:noProof/>
                <w:webHidden/>
              </w:rPr>
              <w:tab/>
            </w:r>
            <w:r>
              <w:rPr>
                <w:noProof/>
                <w:webHidden/>
              </w:rPr>
              <w:fldChar w:fldCharType="begin"/>
            </w:r>
            <w:r>
              <w:rPr>
                <w:noProof/>
                <w:webHidden/>
              </w:rPr>
              <w:instrText xml:space="preserve"> PAGEREF _Toc40002660 \h </w:instrText>
            </w:r>
            <w:r>
              <w:rPr>
                <w:noProof/>
                <w:webHidden/>
              </w:rPr>
            </w:r>
            <w:r>
              <w:rPr>
                <w:noProof/>
                <w:webHidden/>
              </w:rPr>
              <w:fldChar w:fldCharType="separate"/>
            </w:r>
            <w:r w:rsidR="007D09D0">
              <w:rPr>
                <w:noProof/>
                <w:webHidden/>
              </w:rPr>
              <w:t>54</w:t>
            </w:r>
            <w:r>
              <w:rPr>
                <w:noProof/>
                <w:webHidden/>
              </w:rPr>
              <w:fldChar w:fldCharType="end"/>
            </w:r>
          </w:hyperlink>
        </w:p>
        <w:p w14:paraId="22F3E07B" w14:textId="39CD9462" w:rsidR="00CE08F5" w:rsidRDefault="00CE08F5">
          <w:pPr>
            <w:pStyle w:val="Obsah3"/>
            <w:tabs>
              <w:tab w:val="right" w:leader="dot" w:pos="8776"/>
            </w:tabs>
            <w:rPr>
              <w:rFonts w:eastAsiaTheme="minorEastAsia"/>
              <w:noProof/>
              <w:lang w:eastAsia="ja-JP"/>
            </w:rPr>
          </w:pPr>
          <w:hyperlink w:anchor="_Toc40002661" w:history="1">
            <w:r w:rsidRPr="0096799B">
              <w:rPr>
                <w:rStyle w:val="Hypertextovodkaz"/>
                <w:noProof/>
              </w:rPr>
              <w:t>7.3.1 @Layout.latte</w:t>
            </w:r>
            <w:r>
              <w:rPr>
                <w:noProof/>
                <w:webHidden/>
              </w:rPr>
              <w:tab/>
            </w:r>
            <w:r>
              <w:rPr>
                <w:noProof/>
                <w:webHidden/>
              </w:rPr>
              <w:fldChar w:fldCharType="begin"/>
            </w:r>
            <w:r>
              <w:rPr>
                <w:noProof/>
                <w:webHidden/>
              </w:rPr>
              <w:instrText xml:space="preserve"> PAGEREF _Toc40002661 \h </w:instrText>
            </w:r>
            <w:r>
              <w:rPr>
                <w:noProof/>
                <w:webHidden/>
              </w:rPr>
            </w:r>
            <w:r>
              <w:rPr>
                <w:noProof/>
                <w:webHidden/>
              </w:rPr>
              <w:fldChar w:fldCharType="separate"/>
            </w:r>
            <w:r w:rsidR="007D09D0">
              <w:rPr>
                <w:noProof/>
                <w:webHidden/>
              </w:rPr>
              <w:t>54</w:t>
            </w:r>
            <w:r>
              <w:rPr>
                <w:noProof/>
                <w:webHidden/>
              </w:rPr>
              <w:fldChar w:fldCharType="end"/>
            </w:r>
          </w:hyperlink>
        </w:p>
        <w:p w14:paraId="00F79FFC" w14:textId="1E94E010" w:rsidR="00CE08F5" w:rsidRDefault="00CE08F5">
          <w:pPr>
            <w:pStyle w:val="Obsah3"/>
            <w:tabs>
              <w:tab w:val="right" w:leader="dot" w:pos="8776"/>
            </w:tabs>
            <w:rPr>
              <w:rFonts w:eastAsiaTheme="minorEastAsia"/>
              <w:noProof/>
              <w:lang w:eastAsia="ja-JP"/>
            </w:rPr>
          </w:pPr>
          <w:hyperlink w:anchor="_Toc40002662" w:history="1">
            <w:r w:rsidRPr="0096799B">
              <w:rPr>
                <w:rStyle w:val="Hypertextovodkaz"/>
                <w:noProof/>
              </w:rPr>
              <w:t>7.3.2 Branches</w:t>
            </w:r>
            <w:r>
              <w:rPr>
                <w:noProof/>
                <w:webHidden/>
              </w:rPr>
              <w:tab/>
            </w:r>
            <w:r>
              <w:rPr>
                <w:noProof/>
                <w:webHidden/>
              </w:rPr>
              <w:fldChar w:fldCharType="begin"/>
            </w:r>
            <w:r>
              <w:rPr>
                <w:noProof/>
                <w:webHidden/>
              </w:rPr>
              <w:instrText xml:space="preserve"> PAGEREF _Toc40002662 \h </w:instrText>
            </w:r>
            <w:r>
              <w:rPr>
                <w:noProof/>
                <w:webHidden/>
              </w:rPr>
            </w:r>
            <w:r>
              <w:rPr>
                <w:noProof/>
                <w:webHidden/>
              </w:rPr>
              <w:fldChar w:fldCharType="separate"/>
            </w:r>
            <w:r w:rsidR="007D09D0">
              <w:rPr>
                <w:noProof/>
                <w:webHidden/>
              </w:rPr>
              <w:t>55</w:t>
            </w:r>
            <w:r>
              <w:rPr>
                <w:noProof/>
                <w:webHidden/>
              </w:rPr>
              <w:fldChar w:fldCharType="end"/>
            </w:r>
          </w:hyperlink>
        </w:p>
        <w:p w14:paraId="36C13D18" w14:textId="3B00ACDF" w:rsidR="00CE08F5" w:rsidRDefault="00CE08F5">
          <w:pPr>
            <w:pStyle w:val="Obsah3"/>
            <w:tabs>
              <w:tab w:val="right" w:leader="dot" w:pos="8776"/>
            </w:tabs>
            <w:rPr>
              <w:rFonts w:eastAsiaTheme="minorEastAsia"/>
              <w:noProof/>
              <w:lang w:eastAsia="ja-JP"/>
            </w:rPr>
          </w:pPr>
          <w:hyperlink w:anchor="_Toc40002663" w:history="1">
            <w:r w:rsidRPr="0096799B">
              <w:rPr>
                <w:rStyle w:val="Hypertextovodkaz"/>
                <w:noProof/>
              </w:rPr>
              <w:t>7.3.3 Sign</w:t>
            </w:r>
            <w:r>
              <w:rPr>
                <w:noProof/>
                <w:webHidden/>
              </w:rPr>
              <w:tab/>
            </w:r>
            <w:r>
              <w:rPr>
                <w:noProof/>
                <w:webHidden/>
              </w:rPr>
              <w:fldChar w:fldCharType="begin"/>
            </w:r>
            <w:r>
              <w:rPr>
                <w:noProof/>
                <w:webHidden/>
              </w:rPr>
              <w:instrText xml:space="preserve"> PAGEREF _Toc40002663 \h </w:instrText>
            </w:r>
            <w:r>
              <w:rPr>
                <w:noProof/>
                <w:webHidden/>
              </w:rPr>
            </w:r>
            <w:r>
              <w:rPr>
                <w:noProof/>
                <w:webHidden/>
              </w:rPr>
              <w:fldChar w:fldCharType="separate"/>
            </w:r>
            <w:r w:rsidR="007D09D0">
              <w:rPr>
                <w:noProof/>
                <w:webHidden/>
              </w:rPr>
              <w:t>56</w:t>
            </w:r>
            <w:r>
              <w:rPr>
                <w:noProof/>
                <w:webHidden/>
              </w:rPr>
              <w:fldChar w:fldCharType="end"/>
            </w:r>
          </w:hyperlink>
        </w:p>
        <w:p w14:paraId="2E51A48D" w14:textId="0057D435" w:rsidR="00CE08F5" w:rsidRDefault="00CE08F5">
          <w:pPr>
            <w:pStyle w:val="Obsah3"/>
            <w:tabs>
              <w:tab w:val="right" w:leader="dot" w:pos="8776"/>
            </w:tabs>
            <w:rPr>
              <w:rFonts w:eastAsiaTheme="minorEastAsia"/>
              <w:noProof/>
              <w:lang w:eastAsia="ja-JP"/>
            </w:rPr>
          </w:pPr>
          <w:hyperlink w:anchor="_Toc40002664" w:history="1">
            <w:r w:rsidRPr="0096799B">
              <w:rPr>
                <w:rStyle w:val="Hypertextovodkaz"/>
                <w:noProof/>
              </w:rPr>
              <w:t>7.3.4 Upload</w:t>
            </w:r>
            <w:r>
              <w:rPr>
                <w:noProof/>
                <w:webHidden/>
              </w:rPr>
              <w:tab/>
            </w:r>
            <w:r>
              <w:rPr>
                <w:noProof/>
                <w:webHidden/>
              </w:rPr>
              <w:fldChar w:fldCharType="begin"/>
            </w:r>
            <w:r>
              <w:rPr>
                <w:noProof/>
                <w:webHidden/>
              </w:rPr>
              <w:instrText xml:space="preserve"> PAGEREF _Toc40002664 \h </w:instrText>
            </w:r>
            <w:r>
              <w:rPr>
                <w:noProof/>
                <w:webHidden/>
              </w:rPr>
            </w:r>
            <w:r>
              <w:rPr>
                <w:noProof/>
                <w:webHidden/>
              </w:rPr>
              <w:fldChar w:fldCharType="separate"/>
            </w:r>
            <w:r w:rsidR="007D09D0">
              <w:rPr>
                <w:noProof/>
                <w:webHidden/>
              </w:rPr>
              <w:t>57</w:t>
            </w:r>
            <w:r>
              <w:rPr>
                <w:noProof/>
                <w:webHidden/>
              </w:rPr>
              <w:fldChar w:fldCharType="end"/>
            </w:r>
          </w:hyperlink>
        </w:p>
        <w:p w14:paraId="0D228A92" w14:textId="49464D72" w:rsidR="00CE08F5" w:rsidRDefault="00CE08F5">
          <w:pPr>
            <w:pStyle w:val="Obsah2"/>
            <w:tabs>
              <w:tab w:val="right" w:leader="dot" w:pos="8776"/>
            </w:tabs>
            <w:rPr>
              <w:rFonts w:eastAsiaTheme="minorEastAsia"/>
              <w:noProof/>
              <w:lang w:eastAsia="ja-JP"/>
            </w:rPr>
          </w:pPr>
          <w:hyperlink w:anchor="_Toc40002665" w:history="1">
            <w:r w:rsidRPr="0096799B">
              <w:rPr>
                <w:rStyle w:val="Hypertextovodkaz"/>
                <w:noProof/>
              </w:rPr>
              <w:t>7.4 Databáze</w:t>
            </w:r>
            <w:r>
              <w:rPr>
                <w:noProof/>
                <w:webHidden/>
              </w:rPr>
              <w:tab/>
            </w:r>
            <w:r>
              <w:rPr>
                <w:noProof/>
                <w:webHidden/>
              </w:rPr>
              <w:fldChar w:fldCharType="begin"/>
            </w:r>
            <w:r>
              <w:rPr>
                <w:noProof/>
                <w:webHidden/>
              </w:rPr>
              <w:instrText xml:space="preserve"> PAGEREF _Toc40002665 \h </w:instrText>
            </w:r>
            <w:r>
              <w:rPr>
                <w:noProof/>
                <w:webHidden/>
              </w:rPr>
            </w:r>
            <w:r>
              <w:rPr>
                <w:noProof/>
                <w:webHidden/>
              </w:rPr>
              <w:fldChar w:fldCharType="separate"/>
            </w:r>
            <w:r w:rsidR="007D09D0">
              <w:rPr>
                <w:noProof/>
                <w:webHidden/>
              </w:rPr>
              <w:t>57</w:t>
            </w:r>
            <w:r>
              <w:rPr>
                <w:noProof/>
                <w:webHidden/>
              </w:rPr>
              <w:fldChar w:fldCharType="end"/>
            </w:r>
          </w:hyperlink>
        </w:p>
        <w:p w14:paraId="012AB240" w14:textId="47AA00BA" w:rsidR="00CE08F5" w:rsidRDefault="00CE08F5">
          <w:pPr>
            <w:pStyle w:val="Obsah1"/>
            <w:tabs>
              <w:tab w:val="right" w:leader="dot" w:pos="8776"/>
            </w:tabs>
            <w:rPr>
              <w:rFonts w:eastAsiaTheme="minorEastAsia"/>
              <w:noProof/>
              <w:lang w:eastAsia="ja-JP"/>
            </w:rPr>
          </w:pPr>
          <w:hyperlink w:anchor="_Toc40002666" w:history="1">
            <w:r w:rsidRPr="0096799B">
              <w:rPr>
                <w:rStyle w:val="Hypertextovodkaz"/>
                <w:noProof/>
              </w:rPr>
              <w:t>8 Ověření aplikace</w:t>
            </w:r>
            <w:r>
              <w:rPr>
                <w:noProof/>
                <w:webHidden/>
              </w:rPr>
              <w:tab/>
            </w:r>
            <w:r>
              <w:rPr>
                <w:noProof/>
                <w:webHidden/>
              </w:rPr>
              <w:fldChar w:fldCharType="begin"/>
            </w:r>
            <w:r>
              <w:rPr>
                <w:noProof/>
                <w:webHidden/>
              </w:rPr>
              <w:instrText xml:space="preserve"> PAGEREF _Toc40002666 \h </w:instrText>
            </w:r>
            <w:r>
              <w:rPr>
                <w:noProof/>
                <w:webHidden/>
              </w:rPr>
            </w:r>
            <w:r>
              <w:rPr>
                <w:noProof/>
                <w:webHidden/>
              </w:rPr>
              <w:fldChar w:fldCharType="separate"/>
            </w:r>
            <w:r w:rsidR="007D09D0">
              <w:rPr>
                <w:noProof/>
                <w:webHidden/>
              </w:rPr>
              <w:t>58</w:t>
            </w:r>
            <w:r>
              <w:rPr>
                <w:noProof/>
                <w:webHidden/>
              </w:rPr>
              <w:fldChar w:fldCharType="end"/>
            </w:r>
          </w:hyperlink>
        </w:p>
        <w:p w14:paraId="5E04DEFF" w14:textId="49DDAE11" w:rsidR="00CE08F5" w:rsidRDefault="00CE08F5">
          <w:pPr>
            <w:pStyle w:val="Obsah2"/>
            <w:tabs>
              <w:tab w:val="right" w:leader="dot" w:pos="8776"/>
            </w:tabs>
            <w:rPr>
              <w:rFonts w:eastAsiaTheme="minorEastAsia"/>
              <w:noProof/>
              <w:lang w:eastAsia="ja-JP"/>
            </w:rPr>
          </w:pPr>
          <w:hyperlink w:anchor="_Toc40002667" w:history="1">
            <w:r w:rsidRPr="0096799B">
              <w:rPr>
                <w:rStyle w:val="Hypertextovodkaz"/>
                <w:noProof/>
              </w:rPr>
              <w:t>8.1 Testování požadavků</w:t>
            </w:r>
            <w:r>
              <w:rPr>
                <w:noProof/>
                <w:webHidden/>
              </w:rPr>
              <w:tab/>
            </w:r>
            <w:r>
              <w:rPr>
                <w:noProof/>
                <w:webHidden/>
              </w:rPr>
              <w:fldChar w:fldCharType="begin"/>
            </w:r>
            <w:r>
              <w:rPr>
                <w:noProof/>
                <w:webHidden/>
              </w:rPr>
              <w:instrText xml:space="preserve"> PAGEREF _Toc40002667 \h </w:instrText>
            </w:r>
            <w:r>
              <w:rPr>
                <w:noProof/>
                <w:webHidden/>
              </w:rPr>
            </w:r>
            <w:r>
              <w:rPr>
                <w:noProof/>
                <w:webHidden/>
              </w:rPr>
              <w:fldChar w:fldCharType="separate"/>
            </w:r>
            <w:r w:rsidR="007D09D0">
              <w:rPr>
                <w:noProof/>
                <w:webHidden/>
              </w:rPr>
              <w:t>58</w:t>
            </w:r>
            <w:r>
              <w:rPr>
                <w:noProof/>
                <w:webHidden/>
              </w:rPr>
              <w:fldChar w:fldCharType="end"/>
            </w:r>
          </w:hyperlink>
        </w:p>
        <w:p w14:paraId="7BEBBABF" w14:textId="3538A103" w:rsidR="00CE08F5" w:rsidRDefault="00CE08F5">
          <w:pPr>
            <w:pStyle w:val="Obsah3"/>
            <w:tabs>
              <w:tab w:val="right" w:leader="dot" w:pos="8776"/>
            </w:tabs>
            <w:rPr>
              <w:rFonts w:eastAsiaTheme="minorEastAsia"/>
              <w:noProof/>
              <w:lang w:eastAsia="ja-JP"/>
            </w:rPr>
          </w:pPr>
          <w:hyperlink w:anchor="_Toc40002668" w:history="1">
            <w:r w:rsidRPr="0096799B">
              <w:rPr>
                <w:rStyle w:val="Hypertextovodkaz"/>
                <w:noProof/>
              </w:rPr>
              <w:t>8.1.1 Funkční požadavky</w:t>
            </w:r>
            <w:r>
              <w:rPr>
                <w:noProof/>
                <w:webHidden/>
              </w:rPr>
              <w:tab/>
            </w:r>
            <w:r>
              <w:rPr>
                <w:noProof/>
                <w:webHidden/>
              </w:rPr>
              <w:fldChar w:fldCharType="begin"/>
            </w:r>
            <w:r>
              <w:rPr>
                <w:noProof/>
                <w:webHidden/>
              </w:rPr>
              <w:instrText xml:space="preserve"> PAGEREF _Toc40002668 \h </w:instrText>
            </w:r>
            <w:r>
              <w:rPr>
                <w:noProof/>
                <w:webHidden/>
              </w:rPr>
            </w:r>
            <w:r>
              <w:rPr>
                <w:noProof/>
                <w:webHidden/>
              </w:rPr>
              <w:fldChar w:fldCharType="separate"/>
            </w:r>
            <w:r w:rsidR="007D09D0">
              <w:rPr>
                <w:noProof/>
                <w:webHidden/>
              </w:rPr>
              <w:t>58</w:t>
            </w:r>
            <w:r>
              <w:rPr>
                <w:noProof/>
                <w:webHidden/>
              </w:rPr>
              <w:fldChar w:fldCharType="end"/>
            </w:r>
          </w:hyperlink>
        </w:p>
        <w:p w14:paraId="1D681C16" w14:textId="1D6FFA5B" w:rsidR="00CE08F5" w:rsidRDefault="00CE08F5">
          <w:pPr>
            <w:pStyle w:val="Obsah3"/>
            <w:tabs>
              <w:tab w:val="right" w:leader="dot" w:pos="8776"/>
            </w:tabs>
            <w:rPr>
              <w:rFonts w:eastAsiaTheme="minorEastAsia"/>
              <w:noProof/>
              <w:lang w:eastAsia="ja-JP"/>
            </w:rPr>
          </w:pPr>
          <w:hyperlink w:anchor="_Toc40002669" w:history="1">
            <w:r w:rsidRPr="0096799B">
              <w:rPr>
                <w:rStyle w:val="Hypertextovodkaz"/>
                <w:noProof/>
              </w:rPr>
              <w:t>8.1.2 Nefunkční požadavky</w:t>
            </w:r>
            <w:r>
              <w:rPr>
                <w:noProof/>
                <w:webHidden/>
              </w:rPr>
              <w:tab/>
            </w:r>
            <w:r>
              <w:rPr>
                <w:noProof/>
                <w:webHidden/>
              </w:rPr>
              <w:fldChar w:fldCharType="begin"/>
            </w:r>
            <w:r>
              <w:rPr>
                <w:noProof/>
                <w:webHidden/>
              </w:rPr>
              <w:instrText xml:space="preserve"> PAGEREF _Toc40002669 \h </w:instrText>
            </w:r>
            <w:r>
              <w:rPr>
                <w:noProof/>
                <w:webHidden/>
              </w:rPr>
            </w:r>
            <w:r>
              <w:rPr>
                <w:noProof/>
                <w:webHidden/>
              </w:rPr>
              <w:fldChar w:fldCharType="separate"/>
            </w:r>
            <w:r w:rsidR="007D09D0">
              <w:rPr>
                <w:noProof/>
                <w:webHidden/>
              </w:rPr>
              <w:t>59</w:t>
            </w:r>
            <w:r>
              <w:rPr>
                <w:noProof/>
                <w:webHidden/>
              </w:rPr>
              <w:fldChar w:fldCharType="end"/>
            </w:r>
          </w:hyperlink>
        </w:p>
        <w:p w14:paraId="3E0A44A5" w14:textId="2A9505B6" w:rsidR="00CE08F5" w:rsidRDefault="00CE08F5">
          <w:pPr>
            <w:pStyle w:val="Obsah2"/>
            <w:tabs>
              <w:tab w:val="right" w:leader="dot" w:pos="8776"/>
            </w:tabs>
            <w:rPr>
              <w:rFonts w:eastAsiaTheme="minorEastAsia"/>
              <w:noProof/>
              <w:lang w:eastAsia="ja-JP"/>
            </w:rPr>
          </w:pPr>
          <w:hyperlink w:anchor="_Toc40002670" w:history="1">
            <w:r w:rsidRPr="0096799B">
              <w:rPr>
                <w:rStyle w:val="Hypertextovodkaz"/>
                <w:noProof/>
              </w:rPr>
              <w:t>8.2 Testování responzivity.</w:t>
            </w:r>
            <w:r>
              <w:rPr>
                <w:noProof/>
                <w:webHidden/>
              </w:rPr>
              <w:tab/>
            </w:r>
            <w:r>
              <w:rPr>
                <w:noProof/>
                <w:webHidden/>
              </w:rPr>
              <w:fldChar w:fldCharType="begin"/>
            </w:r>
            <w:r>
              <w:rPr>
                <w:noProof/>
                <w:webHidden/>
              </w:rPr>
              <w:instrText xml:space="preserve"> PAGEREF _Toc40002670 \h </w:instrText>
            </w:r>
            <w:r>
              <w:rPr>
                <w:noProof/>
                <w:webHidden/>
              </w:rPr>
            </w:r>
            <w:r>
              <w:rPr>
                <w:noProof/>
                <w:webHidden/>
              </w:rPr>
              <w:fldChar w:fldCharType="separate"/>
            </w:r>
            <w:r w:rsidR="007D09D0">
              <w:rPr>
                <w:noProof/>
                <w:webHidden/>
              </w:rPr>
              <w:t>60</w:t>
            </w:r>
            <w:r>
              <w:rPr>
                <w:noProof/>
                <w:webHidden/>
              </w:rPr>
              <w:fldChar w:fldCharType="end"/>
            </w:r>
          </w:hyperlink>
        </w:p>
        <w:p w14:paraId="2AF840D0" w14:textId="19649775" w:rsidR="00CE08F5" w:rsidRDefault="00CE08F5">
          <w:pPr>
            <w:pStyle w:val="Obsah1"/>
            <w:tabs>
              <w:tab w:val="right" w:leader="dot" w:pos="8776"/>
            </w:tabs>
            <w:rPr>
              <w:rFonts w:eastAsiaTheme="minorEastAsia"/>
              <w:noProof/>
              <w:lang w:eastAsia="ja-JP"/>
            </w:rPr>
          </w:pPr>
          <w:hyperlink w:anchor="_Toc40002671" w:history="1">
            <w:r w:rsidRPr="0096799B">
              <w:rPr>
                <w:rStyle w:val="Hypertextovodkaz"/>
                <w:noProof/>
              </w:rPr>
              <w:t>Závěr</w:t>
            </w:r>
            <w:r>
              <w:rPr>
                <w:noProof/>
                <w:webHidden/>
              </w:rPr>
              <w:tab/>
            </w:r>
            <w:r>
              <w:rPr>
                <w:noProof/>
                <w:webHidden/>
              </w:rPr>
              <w:fldChar w:fldCharType="begin"/>
            </w:r>
            <w:r>
              <w:rPr>
                <w:noProof/>
                <w:webHidden/>
              </w:rPr>
              <w:instrText xml:space="preserve"> PAGEREF _Toc40002671 \h </w:instrText>
            </w:r>
            <w:r>
              <w:rPr>
                <w:noProof/>
                <w:webHidden/>
              </w:rPr>
            </w:r>
            <w:r>
              <w:rPr>
                <w:noProof/>
                <w:webHidden/>
              </w:rPr>
              <w:fldChar w:fldCharType="separate"/>
            </w:r>
            <w:r w:rsidR="007D09D0">
              <w:rPr>
                <w:noProof/>
                <w:webHidden/>
              </w:rPr>
              <w:t>62</w:t>
            </w:r>
            <w:r>
              <w:rPr>
                <w:noProof/>
                <w:webHidden/>
              </w:rPr>
              <w:fldChar w:fldCharType="end"/>
            </w:r>
          </w:hyperlink>
        </w:p>
        <w:p w14:paraId="10DB415C" w14:textId="5195C820" w:rsidR="00CE08F5" w:rsidRDefault="00CE08F5">
          <w:pPr>
            <w:pStyle w:val="Obsah1"/>
            <w:tabs>
              <w:tab w:val="right" w:leader="dot" w:pos="8776"/>
            </w:tabs>
            <w:rPr>
              <w:rFonts w:eastAsiaTheme="minorEastAsia"/>
              <w:noProof/>
              <w:lang w:eastAsia="ja-JP"/>
            </w:rPr>
          </w:pPr>
          <w:hyperlink w:anchor="_Toc40002672" w:history="1">
            <w:r w:rsidRPr="0096799B">
              <w:rPr>
                <w:rStyle w:val="Hypertextovodkaz"/>
                <w:noProof/>
              </w:rPr>
              <w:t>Seznam obrázků, tabulek a výpisů</w:t>
            </w:r>
            <w:r>
              <w:rPr>
                <w:noProof/>
                <w:webHidden/>
              </w:rPr>
              <w:tab/>
            </w:r>
            <w:r>
              <w:rPr>
                <w:noProof/>
                <w:webHidden/>
              </w:rPr>
              <w:fldChar w:fldCharType="begin"/>
            </w:r>
            <w:r>
              <w:rPr>
                <w:noProof/>
                <w:webHidden/>
              </w:rPr>
              <w:instrText xml:space="preserve"> PAGEREF _Toc40002672 \h </w:instrText>
            </w:r>
            <w:r>
              <w:rPr>
                <w:noProof/>
                <w:webHidden/>
              </w:rPr>
            </w:r>
            <w:r>
              <w:rPr>
                <w:noProof/>
                <w:webHidden/>
              </w:rPr>
              <w:fldChar w:fldCharType="separate"/>
            </w:r>
            <w:r w:rsidR="007D09D0">
              <w:rPr>
                <w:noProof/>
                <w:webHidden/>
              </w:rPr>
              <w:t>63</w:t>
            </w:r>
            <w:r>
              <w:rPr>
                <w:noProof/>
                <w:webHidden/>
              </w:rPr>
              <w:fldChar w:fldCharType="end"/>
            </w:r>
          </w:hyperlink>
        </w:p>
        <w:p w14:paraId="46671913" w14:textId="6D0AC016" w:rsidR="00CE08F5" w:rsidRDefault="00CE08F5">
          <w:pPr>
            <w:pStyle w:val="Obsah1"/>
            <w:tabs>
              <w:tab w:val="right" w:leader="dot" w:pos="8776"/>
            </w:tabs>
            <w:rPr>
              <w:rFonts w:eastAsiaTheme="minorEastAsia"/>
              <w:noProof/>
              <w:lang w:eastAsia="ja-JP"/>
            </w:rPr>
          </w:pPr>
          <w:hyperlink w:anchor="_Toc40002673" w:history="1">
            <w:r w:rsidRPr="0096799B">
              <w:rPr>
                <w:rStyle w:val="Hypertextovodkaz"/>
                <w:noProof/>
              </w:rPr>
              <w:t>Použitá literatura</w:t>
            </w:r>
            <w:r>
              <w:rPr>
                <w:noProof/>
                <w:webHidden/>
              </w:rPr>
              <w:tab/>
            </w:r>
            <w:r>
              <w:rPr>
                <w:noProof/>
                <w:webHidden/>
              </w:rPr>
              <w:fldChar w:fldCharType="begin"/>
            </w:r>
            <w:r>
              <w:rPr>
                <w:noProof/>
                <w:webHidden/>
              </w:rPr>
              <w:instrText xml:space="preserve"> PAGEREF _Toc40002673 \h </w:instrText>
            </w:r>
            <w:r>
              <w:rPr>
                <w:noProof/>
                <w:webHidden/>
              </w:rPr>
            </w:r>
            <w:r>
              <w:rPr>
                <w:noProof/>
                <w:webHidden/>
              </w:rPr>
              <w:fldChar w:fldCharType="separate"/>
            </w:r>
            <w:r w:rsidR="007D09D0">
              <w:rPr>
                <w:noProof/>
                <w:webHidden/>
              </w:rPr>
              <w:t>65</w:t>
            </w:r>
            <w:r>
              <w:rPr>
                <w:noProof/>
                <w:webHidden/>
              </w:rPr>
              <w:fldChar w:fldCharType="end"/>
            </w:r>
          </w:hyperlink>
        </w:p>
        <w:p w14:paraId="7C39BFA5" w14:textId="25F4C8E2" w:rsidR="00CE08F5" w:rsidRDefault="00CE08F5">
          <w:pPr>
            <w:pStyle w:val="Obsah1"/>
            <w:tabs>
              <w:tab w:val="right" w:leader="dot" w:pos="8776"/>
            </w:tabs>
            <w:rPr>
              <w:rFonts w:eastAsiaTheme="minorEastAsia"/>
              <w:noProof/>
              <w:lang w:eastAsia="ja-JP"/>
            </w:rPr>
          </w:pPr>
          <w:hyperlink w:anchor="_Toc40002674" w:history="1">
            <w:r w:rsidRPr="0096799B">
              <w:rPr>
                <w:rStyle w:val="Hypertextovodkaz"/>
                <w:noProof/>
              </w:rPr>
              <w:t>Přílohy</w:t>
            </w:r>
            <w:r>
              <w:rPr>
                <w:noProof/>
                <w:webHidden/>
              </w:rPr>
              <w:tab/>
            </w:r>
            <w:r>
              <w:rPr>
                <w:noProof/>
                <w:webHidden/>
              </w:rPr>
              <w:fldChar w:fldCharType="begin"/>
            </w:r>
            <w:r>
              <w:rPr>
                <w:noProof/>
                <w:webHidden/>
              </w:rPr>
              <w:instrText xml:space="preserve"> PAGEREF _Toc40002674 \h </w:instrText>
            </w:r>
            <w:r>
              <w:rPr>
                <w:noProof/>
                <w:webHidden/>
              </w:rPr>
            </w:r>
            <w:r>
              <w:rPr>
                <w:noProof/>
                <w:webHidden/>
              </w:rPr>
              <w:fldChar w:fldCharType="separate"/>
            </w:r>
            <w:r w:rsidR="007D09D0">
              <w:rPr>
                <w:noProof/>
                <w:webHidden/>
              </w:rPr>
              <w:t>I</w:t>
            </w:r>
            <w:r>
              <w:rPr>
                <w:noProof/>
                <w:webHidden/>
              </w:rPr>
              <w:fldChar w:fldCharType="end"/>
            </w:r>
          </w:hyperlink>
        </w:p>
        <w:p w14:paraId="7D8F9140" w14:textId="4E7A23A9" w:rsidR="00D9373F" w:rsidRDefault="00062F81" w:rsidP="00D9373F">
          <w:r w:rsidRPr="00FE05C5">
            <w:rPr>
              <w:b/>
              <w:bCs/>
              <w:highlight w:val="cyan"/>
            </w:rPr>
            <w:fldChar w:fldCharType="end"/>
          </w:r>
        </w:p>
      </w:sdtContent>
    </w:sdt>
    <w:p w14:paraId="07C4529E" w14:textId="77777777" w:rsidR="001466B0" w:rsidRDefault="001466B0" w:rsidP="001466B0">
      <w:pPr>
        <w:sectPr w:rsidR="001466B0" w:rsidSect="00FA0C12">
          <w:footerReference w:type="default" r:id="rId15"/>
          <w:pgSz w:w="11906" w:h="16838" w:code="9"/>
          <w:pgMar w:top="1418" w:right="1418" w:bottom="1418" w:left="1418" w:header="709" w:footer="709" w:gutter="284"/>
          <w:cols w:space="708"/>
          <w:docGrid w:linePitch="360"/>
        </w:sectPr>
      </w:pPr>
    </w:p>
    <w:p w14:paraId="11A22F5F" w14:textId="77777777" w:rsidR="0070219F" w:rsidRDefault="0070219F">
      <w:pPr>
        <w:spacing w:after="160" w:line="259" w:lineRule="auto"/>
        <w:jc w:val="left"/>
      </w:pPr>
      <w:r>
        <w:br w:type="page"/>
      </w:r>
    </w:p>
    <w:p w14:paraId="16001D4A" w14:textId="77777777" w:rsidR="0070219F" w:rsidRDefault="0070219F" w:rsidP="0070219F">
      <w:pPr>
        <w:pStyle w:val="Nadpis1neslovan"/>
        <w:rPr>
          <w:rFonts w:hint="eastAsia"/>
        </w:rPr>
      </w:pPr>
      <w:bookmarkStart w:id="1" w:name="_Toc40002612"/>
      <w:r>
        <w:lastRenderedPageBreak/>
        <w:t>Použité zkratky</w:t>
      </w:r>
      <w:bookmarkEnd w:id="1"/>
    </w:p>
    <w:p w14:paraId="1D706831" w14:textId="77777777" w:rsidR="0070219F" w:rsidRDefault="0070219F" w:rsidP="0070219F">
      <w:pPr>
        <w:pStyle w:val="Odstavecseseznamem"/>
        <w:numPr>
          <w:ilvl w:val="0"/>
          <w:numId w:val="13"/>
        </w:numPr>
      </w:pPr>
      <w:proofErr w:type="spellStart"/>
      <w:r>
        <w:t>Backend</w:t>
      </w:r>
      <w:proofErr w:type="spellEnd"/>
      <w:r>
        <w:t xml:space="preserve"> – </w:t>
      </w:r>
      <w:r w:rsidR="004C5B6C">
        <w:t>č</w:t>
      </w:r>
      <w:r>
        <w:t>ást kódu řešící logiku probíhající na serveru.</w:t>
      </w:r>
    </w:p>
    <w:p w14:paraId="7C59DE23" w14:textId="77777777" w:rsidR="0070219F" w:rsidRDefault="0070219F" w:rsidP="0070219F">
      <w:pPr>
        <w:pStyle w:val="Odstavecseseznamem"/>
        <w:numPr>
          <w:ilvl w:val="0"/>
          <w:numId w:val="13"/>
        </w:numPr>
      </w:pPr>
      <w:proofErr w:type="spellStart"/>
      <w:r>
        <w:t>Frontend</w:t>
      </w:r>
      <w:proofErr w:type="spellEnd"/>
      <w:r>
        <w:t xml:space="preserve"> – </w:t>
      </w:r>
      <w:r w:rsidR="004C5B6C">
        <w:t>č</w:t>
      </w:r>
      <w:r>
        <w:t>ást kódu řešící zobrazení a část kódu probíhající na přístroji uživatele</w:t>
      </w:r>
      <w:r w:rsidR="004C5B6C">
        <w:t>.</w:t>
      </w:r>
    </w:p>
    <w:p w14:paraId="1EABE9B7" w14:textId="77777777" w:rsidR="0070219F" w:rsidRDefault="0070219F" w:rsidP="0070219F">
      <w:pPr>
        <w:pStyle w:val="Odstavecseseznamem"/>
        <w:numPr>
          <w:ilvl w:val="0"/>
          <w:numId w:val="13"/>
        </w:numPr>
      </w:pPr>
      <w:r>
        <w:t xml:space="preserve">HTML – Hypertext </w:t>
      </w:r>
      <w:proofErr w:type="spellStart"/>
      <w:r>
        <w:t>Markup</w:t>
      </w:r>
      <w:proofErr w:type="spellEnd"/>
      <w:r w:rsidR="004C5B6C">
        <w:t xml:space="preserve"> </w:t>
      </w:r>
      <w:proofErr w:type="spellStart"/>
      <w:r>
        <w:t>Language</w:t>
      </w:r>
      <w:proofErr w:type="spellEnd"/>
      <w:r>
        <w:t xml:space="preserve"> – základní stavební blok webových stránek. Jedná se o značkovací jazyk, který udává strukturu a obsah stránky.</w:t>
      </w:r>
    </w:p>
    <w:p w14:paraId="4431D4D7" w14:textId="77777777" w:rsidR="0070219F" w:rsidRDefault="0070219F" w:rsidP="0070219F">
      <w:pPr>
        <w:pStyle w:val="Odstavecseseznamem"/>
        <w:numPr>
          <w:ilvl w:val="0"/>
          <w:numId w:val="13"/>
        </w:numPr>
      </w:pPr>
      <w:r>
        <w:t xml:space="preserve">CSS – </w:t>
      </w:r>
      <w:proofErr w:type="spellStart"/>
      <w:r>
        <w:t>Cascading</w:t>
      </w:r>
      <w:proofErr w:type="spellEnd"/>
      <w:r w:rsidR="004C5B6C">
        <w:t xml:space="preserve"> </w:t>
      </w:r>
      <w:r>
        <w:t>Style</w:t>
      </w:r>
      <w:r w:rsidR="004C5B6C">
        <w:t xml:space="preserve"> </w:t>
      </w:r>
      <w:proofErr w:type="spellStart"/>
      <w:r>
        <w:t>sheets</w:t>
      </w:r>
      <w:proofErr w:type="spellEnd"/>
      <w:r>
        <w:t xml:space="preserve"> – rozšíření HTML, které dodává možnost definovat vzhled stránek napsaných v HTML, XML a XHTML.</w:t>
      </w:r>
    </w:p>
    <w:p w14:paraId="46BF2142" w14:textId="77777777" w:rsidR="0070219F" w:rsidRDefault="0070219F" w:rsidP="0070219F">
      <w:pPr>
        <w:pStyle w:val="Odstavecseseznamem"/>
        <w:numPr>
          <w:ilvl w:val="0"/>
          <w:numId w:val="13"/>
        </w:numPr>
      </w:pPr>
      <w:r>
        <w:t xml:space="preserve">PHP – Hypertext </w:t>
      </w:r>
      <w:proofErr w:type="spellStart"/>
      <w:r>
        <w:t>Preprocessor</w:t>
      </w:r>
      <w:proofErr w:type="spellEnd"/>
      <w:r>
        <w:t xml:space="preserve"> – </w:t>
      </w:r>
      <w:r w:rsidR="00156453">
        <w:t>s</w:t>
      </w:r>
      <w:r>
        <w:t>kriptovací jazyk určený k vývoji webových stránek a aplikací.</w:t>
      </w:r>
    </w:p>
    <w:p w14:paraId="2D6BC30F" w14:textId="77777777" w:rsidR="0070219F" w:rsidRDefault="0070219F" w:rsidP="0070219F">
      <w:pPr>
        <w:pStyle w:val="Odstavecseseznamem"/>
        <w:numPr>
          <w:ilvl w:val="0"/>
          <w:numId w:val="13"/>
        </w:numPr>
      </w:pPr>
      <w:r>
        <w:t>Javascript</w:t>
      </w:r>
      <w:r w:rsidR="00456085">
        <w:t xml:space="preserve"> / </w:t>
      </w:r>
      <w:proofErr w:type="spellStart"/>
      <w:r w:rsidR="00456085">
        <w:t>Ecmascript</w:t>
      </w:r>
      <w:proofErr w:type="spellEnd"/>
      <w:r>
        <w:t xml:space="preserve"> – </w:t>
      </w:r>
      <w:r w:rsidR="00156453">
        <w:t>s</w:t>
      </w:r>
      <w:r>
        <w:t>kriptovací jazyk vycházející z </w:t>
      </w:r>
      <w:proofErr w:type="spellStart"/>
      <w:r>
        <w:t>Ecmascriptu</w:t>
      </w:r>
      <w:proofErr w:type="spellEnd"/>
      <w:r>
        <w:t xml:space="preserve">. Jeho nejznámější použití </w:t>
      </w:r>
      <w:r w:rsidR="00456085">
        <w:t>je jako jazyk, vnořený do internetových prohlížečů, ale také byl široce adoptován pro serverové a vnořené aplikace.</w:t>
      </w:r>
      <w:r w:rsidR="00062F81">
        <w:fldChar w:fldCharType="begin"/>
      </w:r>
      <w:r w:rsidR="00456085">
        <w:instrText xml:space="preserve"> ADDIN ZOTERO_ITEM CSL_CITATION {"citationID":"zBxAVHpK","properties":{"formattedCitation":"[1]","plainCitation":"[1]","noteIndex":0},"citationItems":[{"id":49,"uris":["http://zotero.org/users/local/9QMVeaNc/items/M4RTIYL9"],"uri":["http://zotero.org/users/local/9QMVeaNc/items/M4RTIYL9"],"itemData":{"id":49,"type":"webpage","title":"ECMAScript® 2019 Language Specification","URL":"https://www.ecma-international.org/ecma-262/10.0/index.html#Title","accessed":{"date-parts":[["2020",3,4]]}}}],"schema":"https://github.com/citation-style-language/schema/raw/master/csl-citation.json"} </w:instrText>
      </w:r>
      <w:r w:rsidR="00062F81">
        <w:fldChar w:fldCharType="separate"/>
      </w:r>
      <w:r w:rsidR="00456085" w:rsidRPr="00456085">
        <w:rPr>
          <w:rFonts w:ascii="Georgia" w:hAnsi="Georgia"/>
        </w:rPr>
        <w:t>[1]</w:t>
      </w:r>
      <w:r w:rsidR="00062F81">
        <w:fldChar w:fldCharType="end"/>
      </w:r>
    </w:p>
    <w:p w14:paraId="1A26E760" w14:textId="77777777" w:rsidR="008D5B57" w:rsidRDefault="008D5B57" w:rsidP="0070219F">
      <w:pPr>
        <w:pStyle w:val="Odstavecseseznamem"/>
        <w:numPr>
          <w:ilvl w:val="0"/>
          <w:numId w:val="13"/>
        </w:numPr>
      </w:pPr>
      <w:r>
        <w:t xml:space="preserve">Framework – </w:t>
      </w:r>
      <w:r w:rsidR="00156453">
        <w:t>r</w:t>
      </w:r>
      <w:r w:rsidR="006F5EFF">
        <w:t>ozšíření jazyka a jeho struktury, které</w:t>
      </w:r>
      <w:r>
        <w:t xml:space="preserve"> dodáv</w:t>
      </w:r>
      <w:r w:rsidR="006F5EFF">
        <w:t>á</w:t>
      </w:r>
      <w:r>
        <w:t xml:space="preserve"> do jazyka možnosti a struktury, které nejsou v originálním jazyce.</w:t>
      </w:r>
    </w:p>
    <w:p w14:paraId="618707F1" w14:textId="77777777" w:rsidR="008D5B57" w:rsidRDefault="008D5B57" w:rsidP="0070219F">
      <w:pPr>
        <w:pStyle w:val="Odstavecseseznamem"/>
        <w:numPr>
          <w:ilvl w:val="0"/>
          <w:numId w:val="13"/>
        </w:numPr>
      </w:pPr>
      <w:r>
        <w:t xml:space="preserve">Šablonovací systém – </w:t>
      </w:r>
      <w:r w:rsidR="007E3716">
        <w:t>s</w:t>
      </w:r>
      <w:r>
        <w:t>ystém umožňující generování webových stránek za pomoci předpřipravených kusů kódu – tzv. Šablon</w:t>
      </w:r>
    </w:p>
    <w:p w14:paraId="14489FFD" w14:textId="77777777" w:rsidR="0070219F" w:rsidRDefault="0070219F" w:rsidP="0070219F">
      <w:pPr>
        <w:pStyle w:val="Odstavecseseznamem"/>
        <w:numPr>
          <w:ilvl w:val="0"/>
          <w:numId w:val="13"/>
        </w:numPr>
      </w:pPr>
      <w:r>
        <w:t>Nette</w:t>
      </w:r>
      <w:r w:rsidR="00456085">
        <w:t xml:space="preserve"> – </w:t>
      </w:r>
      <w:r w:rsidR="007E3716">
        <w:t>f</w:t>
      </w:r>
      <w:r w:rsidR="00456085">
        <w:t>ramework pro rozšíření schopností PHP.</w:t>
      </w:r>
    </w:p>
    <w:p w14:paraId="412E74EB" w14:textId="77777777" w:rsidR="0070219F" w:rsidRDefault="0070219F" w:rsidP="0070219F">
      <w:pPr>
        <w:pStyle w:val="Odstavecseseznamem"/>
        <w:numPr>
          <w:ilvl w:val="0"/>
          <w:numId w:val="13"/>
        </w:numPr>
      </w:pPr>
      <w:r>
        <w:t>Latte</w:t>
      </w:r>
      <w:r w:rsidR="00456085">
        <w:t xml:space="preserve"> – </w:t>
      </w:r>
      <w:r w:rsidR="007E3716">
        <w:t>š</w:t>
      </w:r>
      <w:r w:rsidR="00456085">
        <w:t xml:space="preserve">ablonovací systém pro Nette. </w:t>
      </w:r>
    </w:p>
    <w:p w14:paraId="2E482434" w14:textId="77777777" w:rsidR="0070219F" w:rsidRDefault="0070219F" w:rsidP="0070219F">
      <w:pPr>
        <w:pStyle w:val="Odstavecseseznamem"/>
        <w:numPr>
          <w:ilvl w:val="0"/>
          <w:numId w:val="13"/>
        </w:numPr>
      </w:pPr>
      <w:r>
        <w:t>Bootstrap</w:t>
      </w:r>
      <w:r w:rsidR="00456085">
        <w:t xml:space="preserve"> – </w:t>
      </w:r>
      <w:r w:rsidR="007E3716">
        <w:t>k</w:t>
      </w:r>
      <w:r w:rsidR="00456085">
        <w:t>nihovna s připravenými komponenty pro HTML, CSS a JS.</w:t>
      </w:r>
    </w:p>
    <w:p w14:paraId="20A1A7A6" w14:textId="77777777" w:rsidR="00456085" w:rsidRDefault="00456085" w:rsidP="00E62244">
      <w:pPr>
        <w:pStyle w:val="Odstavecseseznamem"/>
        <w:numPr>
          <w:ilvl w:val="0"/>
          <w:numId w:val="13"/>
        </w:numPr>
      </w:pPr>
      <w:proofErr w:type="spellStart"/>
      <w:r>
        <w:t>PHPSpreadsheet</w:t>
      </w:r>
      <w:proofErr w:type="spellEnd"/>
      <w:r>
        <w:t xml:space="preserve"> – </w:t>
      </w:r>
      <w:r w:rsidR="007E3716">
        <w:t>k</w:t>
      </w:r>
      <w:r>
        <w:t>nihovna pro PHP zlehčující práci především se soubory Excel.</w:t>
      </w:r>
    </w:p>
    <w:p w14:paraId="74A94D17" w14:textId="77777777" w:rsidR="003B5EE1" w:rsidRDefault="003B5EE1" w:rsidP="00E62244">
      <w:pPr>
        <w:pStyle w:val="Odstavecseseznamem"/>
        <w:numPr>
          <w:ilvl w:val="0"/>
          <w:numId w:val="13"/>
        </w:numPr>
      </w:pPr>
      <w:r>
        <w:t xml:space="preserve">MySQL – </w:t>
      </w:r>
      <w:r w:rsidR="007E3716">
        <w:t>s</w:t>
      </w:r>
      <w:r>
        <w:t xml:space="preserve">trukturovaný dotazovací jazyk pro tvorbu a práci s databází vlastněný Oracle. </w:t>
      </w:r>
    </w:p>
    <w:p w14:paraId="1DFF57A1" w14:textId="73294817" w:rsidR="003B5EE1" w:rsidRDefault="003B5EE1" w:rsidP="00E62244">
      <w:pPr>
        <w:pStyle w:val="Odstavecseseznamem"/>
        <w:numPr>
          <w:ilvl w:val="0"/>
          <w:numId w:val="13"/>
        </w:numPr>
      </w:pPr>
      <w:r>
        <w:t xml:space="preserve">MariaDB – </w:t>
      </w:r>
      <w:r w:rsidR="007E3716">
        <w:t>s</w:t>
      </w:r>
      <w:r>
        <w:t>trukturovaný dotazovací jazyk, vytvořený původním</w:t>
      </w:r>
      <w:r w:rsidR="007E3716">
        <w:t>i</w:t>
      </w:r>
      <w:r>
        <w:t xml:space="preserve"> vývojáři MySQL</w:t>
      </w:r>
      <w:r w:rsidR="00F42A6E">
        <w:t>.</w:t>
      </w:r>
      <w:r>
        <w:t xml:space="preserve"> </w:t>
      </w:r>
      <w:r w:rsidR="00F42A6E">
        <w:t>P</w:t>
      </w:r>
      <w:r>
        <w:t xml:space="preserve">lně kompatibilní s MySQL jako náhrada za něj v případě jeho zpoplatnění po zakoupení </w:t>
      </w:r>
      <w:proofErr w:type="spellStart"/>
      <w:r>
        <w:t>Oraclem</w:t>
      </w:r>
      <w:proofErr w:type="spellEnd"/>
      <w:r>
        <w:t>.</w:t>
      </w:r>
    </w:p>
    <w:p w14:paraId="67D18118" w14:textId="77777777" w:rsidR="00F661D7" w:rsidRDefault="00F661D7" w:rsidP="00E62244">
      <w:pPr>
        <w:pStyle w:val="Odstavecseseznamem"/>
        <w:numPr>
          <w:ilvl w:val="0"/>
          <w:numId w:val="13"/>
        </w:numPr>
      </w:pPr>
      <w:r>
        <w:t xml:space="preserve">UML – </w:t>
      </w:r>
      <w:proofErr w:type="spellStart"/>
      <w:r>
        <w:t>Unified</w:t>
      </w:r>
      <w:proofErr w:type="spellEnd"/>
      <w:r>
        <w:t xml:space="preserve"> Modeling </w:t>
      </w:r>
      <w:proofErr w:type="spellStart"/>
      <w:r>
        <w:t>Language</w:t>
      </w:r>
      <w:proofErr w:type="spellEnd"/>
      <w:r>
        <w:t xml:space="preserve"> – </w:t>
      </w:r>
      <w:r w:rsidR="00D013A5">
        <w:t>s</w:t>
      </w:r>
      <w:r>
        <w:t>tandar</w:t>
      </w:r>
      <w:r w:rsidR="00D013A5">
        <w:t>d</w:t>
      </w:r>
      <w:r>
        <w:t>izovaný způsob zobrazování diagramů pro vývoj softwaru.</w:t>
      </w:r>
    </w:p>
    <w:p w14:paraId="6B526C1A" w14:textId="272BA0E5" w:rsidR="00F661D7" w:rsidRDefault="00F661D7" w:rsidP="00E62244">
      <w:pPr>
        <w:pStyle w:val="Odstavecseseznamem"/>
        <w:numPr>
          <w:ilvl w:val="0"/>
          <w:numId w:val="13"/>
        </w:numPr>
      </w:pPr>
      <w:r>
        <w:t xml:space="preserve">Use Case Diagram – </w:t>
      </w:r>
      <w:r w:rsidR="00D013A5">
        <w:t>j</w:t>
      </w:r>
      <w:r>
        <w:t>edná se o jeden z diagramu spadající pod UML</w:t>
      </w:r>
      <w:r w:rsidR="00C4464F">
        <w:t>.</w:t>
      </w:r>
      <w:r>
        <w:t xml:space="preserve"> </w:t>
      </w:r>
      <w:r w:rsidR="00C4464F">
        <w:t xml:space="preserve">Přesněji </w:t>
      </w:r>
      <w:proofErr w:type="spellStart"/>
      <w:r w:rsidR="00C4464F">
        <w:t>řeceno</w:t>
      </w:r>
      <w:proofErr w:type="spellEnd"/>
      <w:r w:rsidR="00C4464F">
        <w:t xml:space="preserve"> je to </w:t>
      </w:r>
      <w:r>
        <w:t>standar</w:t>
      </w:r>
      <w:r w:rsidR="00D013A5">
        <w:t>d</w:t>
      </w:r>
      <w:r>
        <w:t>izovaný způsob zobrazení funkčních požadavků za pomoci případů užití propojených s jednotlivými rolemi.</w:t>
      </w:r>
    </w:p>
    <w:p w14:paraId="540A2159" w14:textId="77777777" w:rsidR="0011467D" w:rsidRDefault="0011467D" w:rsidP="00E62244">
      <w:pPr>
        <w:pStyle w:val="Odstavecseseznamem"/>
        <w:numPr>
          <w:ilvl w:val="0"/>
          <w:numId w:val="13"/>
        </w:numPr>
      </w:pPr>
      <w:r>
        <w:t xml:space="preserve">Wireframe – </w:t>
      </w:r>
      <w:r w:rsidR="00943C69">
        <w:t>n</w:t>
      </w:r>
      <w:r>
        <w:t>ávrh definující základní vzhled, funkci a obsah webových stránek.</w:t>
      </w:r>
    </w:p>
    <w:p w14:paraId="23AE2F92" w14:textId="77777777" w:rsidR="00687DE2" w:rsidRDefault="00687DE2" w:rsidP="00E62244">
      <w:pPr>
        <w:pStyle w:val="Odstavecseseznamem"/>
        <w:numPr>
          <w:ilvl w:val="0"/>
          <w:numId w:val="13"/>
        </w:numPr>
      </w:pPr>
      <w:r>
        <w:t xml:space="preserve">MySQL </w:t>
      </w:r>
      <w:proofErr w:type="spellStart"/>
      <w:r>
        <w:t>workbench</w:t>
      </w:r>
      <w:proofErr w:type="spellEnd"/>
      <w:r>
        <w:t xml:space="preserve"> – </w:t>
      </w:r>
      <w:r w:rsidR="00077476">
        <w:t>a</w:t>
      </w:r>
      <w:r>
        <w:t>plikace pro navrhnutí a propojení s MySQL databází</w:t>
      </w:r>
      <w:r w:rsidR="00077476">
        <w:t>.</w:t>
      </w:r>
      <w:r>
        <w:t xml:space="preserve"> </w:t>
      </w:r>
    </w:p>
    <w:p w14:paraId="6C63BE84" w14:textId="77777777" w:rsidR="00687DE2" w:rsidRDefault="00687DE2" w:rsidP="00E62244">
      <w:pPr>
        <w:pStyle w:val="Odstavecseseznamem"/>
        <w:numPr>
          <w:ilvl w:val="0"/>
          <w:numId w:val="13"/>
        </w:numPr>
      </w:pPr>
      <w:r>
        <w:t xml:space="preserve">EER – </w:t>
      </w:r>
      <w:proofErr w:type="spellStart"/>
      <w:r>
        <w:t>Enhanced</w:t>
      </w:r>
      <w:proofErr w:type="spellEnd"/>
      <w:r>
        <w:t xml:space="preserve"> Entity-</w:t>
      </w:r>
      <w:proofErr w:type="spellStart"/>
      <w:r>
        <w:t>Relationship</w:t>
      </w:r>
      <w:proofErr w:type="spellEnd"/>
      <w:r>
        <w:t xml:space="preserve"> model – </w:t>
      </w:r>
      <w:r w:rsidR="004B2C86">
        <w:t>v</w:t>
      </w:r>
      <w:r>
        <w:t xml:space="preserve">ylepšený </w:t>
      </w:r>
      <w:proofErr w:type="spellStart"/>
      <w:r>
        <w:t>entitně</w:t>
      </w:r>
      <w:proofErr w:type="spellEnd"/>
      <w:r>
        <w:t>-relační model</w:t>
      </w:r>
      <w:r w:rsidR="004B2C86">
        <w:t>, který</w:t>
      </w:r>
      <w:r>
        <w:t xml:space="preserve"> rozšiřuje existující princip </w:t>
      </w:r>
      <w:proofErr w:type="spellStart"/>
      <w:r>
        <w:t>entitně</w:t>
      </w:r>
      <w:proofErr w:type="spellEnd"/>
      <w:r>
        <w:t>-relačního modelu a dodává mu nové možnosti zobrazení relací.</w:t>
      </w:r>
    </w:p>
    <w:p w14:paraId="4990BCEC" w14:textId="77777777" w:rsidR="00FB413C" w:rsidRDefault="00FB413C" w:rsidP="00E62244">
      <w:pPr>
        <w:pStyle w:val="Odstavecseseznamem"/>
        <w:numPr>
          <w:ilvl w:val="0"/>
          <w:numId w:val="13"/>
        </w:numPr>
      </w:pPr>
      <w:r>
        <w:t>MV</w:t>
      </w:r>
      <w:r w:rsidR="004964C6">
        <w:t>P</w:t>
      </w:r>
      <w:r>
        <w:t xml:space="preserve"> – Model-View-</w:t>
      </w:r>
      <w:proofErr w:type="spellStart"/>
      <w:r w:rsidR="004964C6">
        <w:t>Presenter</w:t>
      </w:r>
      <w:r>
        <w:t>r</w:t>
      </w:r>
      <w:proofErr w:type="spellEnd"/>
      <w:r>
        <w:t xml:space="preserve"> – způsob vývoje informačních systémů založen</w:t>
      </w:r>
      <w:r w:rsidR="00834BD1">
        <w:t>ý</w:t>
      </w:r>
      <w:r>
        <w:t xml:space="preserve"> na principu oddělení grafiky od logiky. </w:t>
      </w:r>
      <w:r w:rsidR="00834BD1">
        <w:t>D</w:t>
      </w:r>
      <w:r>
        <w:t>ělí kód na tři rozdílné části</w:t>
      </w:r>
      <w:r w:rsidR="00D01065">
        <w:t>:</w:t>
      </w:r>
    </w:p>
    <w:p w14:paraId="50AC8406" w14:textId="77777777" w:rsidR="00FB413C" w:rsidRDefault="00FB413C" w:rsidP="00FB413C">
      <w:pPr>
        <w:pStyle w:val="Odstavecseseznamem"/>
        <w:numPr>
          <w:ilvl w:val="1"/>
          <w:numId w:val="13"/>
        </w:numPr>
      </w:pPr>
      <w:r>
        <w:t xml:space="preserve">Model – </w:t>
      </w:r>
      <w:r w:rsidR="008006FD">
        <w:t>l</w:t>
      </w:r>
      <w:r>
        <w:t>ogická část aplikace obstarávající propojení s databází a veškeré logické prvky</w:t>
      </w:r>
      <w:r w:rsidR="00793F97">
        <w:t>.</w:t>
      </w:r>
    </w:p>
    <w:p w14:paraId="0551AF4D" w14:textId="77777777" w:rsidR="00FB413C" w:rsidRDefault="00FB413C" w:rsidP="00FB413C">
      <w:pPr>
        <w:pStyle w:val="Odstavecseseznamem"/>
        <w:numPr>
          <w:ilvl w:val="1"/>
          <w:numId w:val="13"/>
        </w:numPr>
      </w:pPr>
      <w:r>
        <w:t xml:space="preserve">View – </w:t>
      </w:r>
      <w:r w:rsidR="008006FD">
        <w:t>g</w:t>
      </w:r>
      <w:r>
        <w:t>rafická část aplikace, která zobrazuje získaná data z ostatních částí systému a kterou uživatel vidí před sebou</w:t>
      </w:r>
      <w:r w:rsidR="00793F97">
        <w:t>.</w:t>
      </w:r>
    </w:p>
    <w:p w14:paraId="29BEDDA3" w14:textId="77777777" w:rsidR="00FB413C" w:rsidRDefault="004964C6" w:rsidP="00FB413C">
      <w:pPr>
        <w:pStyle w:val="Odstavecseseznamem"/>
        <w:numPr>
          <w:ilvl w:val="1"/>
          <w:numId w:val="13"/>
        </w:numPr>
      </w:pPr>
      <w:r>
        <w:lastRenderedPageBreak/>
        <w:t>Presenter</w:t>
      </w:r>
      <w:r w:rsidR="00FB413C">
        <w:t xml:space="preserve"> – </w:t>
      </w:r>
      <w:r w:rsidR="008E0852">
        <w:t>č</w:t>
      </w:r>
      <w:r w:rsidR="00FB413C">
        <w:t xml:space="preserve">ást aplikace obstarávající spojení mezi částmi Model a View. </w:t>
      </w:r>
      <w:proofErr w:type="spellStart"/>
      <w:r>
        <w:t>Obstaravá</w:t>
      </w:r>
      <w:proofErr w:type="spellEnd"/>
      <w:r>
        <w:t xml:space="preserve"> generování jemu přiřazeného View</w:t>
      </w:r>
      <w:r w:rsidR="00FB413C">
        <w:t xml:space="preserve"> a </w:t>
      </w:r>
      <w:proofErr w:type="spellStart"/>
      <w:r w:rsidR="00FB413C">
        <w:t>dodá</w:t>
      </w:r>
      <w:r>
        <w:t>va</w:t>
      </w:r>
      <w:proofErr w:type="spellEnd"/>
      <w:r w:rsidR="008E0852">
        <w:t xml:space="preserve"> do něj data získaná z</w:t>
      </w:r>
      <w:r w:rsidR="00793F97">
        <w:t> </w:t>
      </w:r>
      <w:r w:rsidR="008E0852">
        <w:t>Modelu</w:t>
      </w:r>
      <w:r w:rsidR="00793F97">
        <w:t>.</w:t>
      </w:r>
    </w:p>
    <w:p w14:paraId="1A4986B1" w14:textId="77777777" w:rsidR="00613406" w:rsidRDefault="00613406" w:rsidP="00FB413C">
      <w:pPr>
        <w:pStyle w:val="Odstavecseseznamem"/>
        <w:numPr>
          <w:ilvl w:val="1"/>
          <w:numId w:val="13"/>
        </w:numPr>
      </w:pPr>
      <w:r>
        <w:t xml:space="preserve">XSS – </w:t>
      </w:r>
      <w:proofErr w:type="spellStart"/>
      <w:r>
        <w:t>Crosssitescripting</w:t>
      </w:r>
      <w:proofErr w:type="spellEnd"/>
      <w:r>
        <w:t xml:space="preserve"> – </w:t>
      </w:r>
      <w:r w:rsidR="008E0852">
        <w:t>z</w:t>
      </w:r>
      <w:r>
        <w:t xml:space="preserve">působ útoku na webové stránky využitím neopatřeného vstupu. Útočník může do neopatřeného vstupu vložit </w:t>
      </w:r>
      <w:proofErr w:type="spellStart"/>
      <w:r>
        <w:t>Javascriptový</w:t>
      </w:r>
      <w:proofErr w:type="spellEnd"/>
      <w:r>
        <w:t xml:space="preserve"> kód</w:t>
      </w:r>
      <w:r w:rsidR="00793F97">
        <w:t>.</w:t>
      </w:r>
    </w:p>
    <w:p w14:paraId="11C0EAED" w14:textId="77777777" w:rsidR="0070219F" w:rsidRDefault="00BD6BB5" w:rsidP="00602F54">
      <w:pPr>
        <w:pStyle w:val="Odstavecseseznamem"/>
        <w:numPr>
          <w:ilvl w:val="1"/>
          <w:numId w:val="13"/>
        </w:numPr>
      </w:pPr>
      <w:proofErr w:type="spellStart"/>
      <w:r>
        <w:t>DataTable</w:t>
      </w:r>
      <w:proofErr w:type="spellEnd"/>
      <w:r>
        <w:t>/</w:t>
      </w:r>
      <w:proofErr w:type="spellStart"/>
      <w:r>
        <w:t>DataGrid</w:t>
      </w:r>
      <w:proofErr w:type="spellEnd"/>
      <w:r>
        <w:t xml:space="preserve"> – </w:t>
      </w:r>
      <w:r w:rsidR="008E0852">
        <w:t>t</w:t>
      </w:r>
      <w:r>
        <w:t xml:space="preserve">abulky, které kromě schopnosti zobrazit data vlastní i další schopnosti ulehčující práci </w:t>
      </w:r>
      <w:proofErr w:type="gramStart"/>
      <w:r>
        <w:t>s</w:t>
      </w:r>
      <w:proofErr w:type="gramEnd"/>
      <w:r>
        <w:t> zobrazenými daty. Například se jedná o jednoduché vyhledávání, třídění dle sloupců či schopnosti otevřít skryté informace.</w:t>
      </w:r>
    </w:p>
    <w:p w14:paraId="31014989" w14:textId="77777777" w:rsidR="00DF530E" w:rsidRPr="00DF530E" w:rsidRDefault="004E2530" w:rsidP="00DF530E">
      <w:pPr>
        <w:pStyle w:val="Nadpis1neslovan"/>
        <w:rPr>
          <w:rFonts w:hint="eastAsia"/>
        </w:rPr>
      </w:pPr>
      <w:bookmarkStart w:id="2" w:name="_Toc40002613"/>
      <w:r w:rsidRPr="00481BA6">
        <w:lastRenderedPageBreak/>
        <w:t>Úvod</w:t>
      </w:r>
      <w:bookmarkEnd w:id="2"/>
    </w:p>
    <w:p w14:paraId="196ED288" w14:textId="1CD1E215" w:rsidR="00855D2A" w:rsidRDefault="00DF530E" w:rsidP="00DF530E">
      <w:r>
        <w:t>Tato práce se zabývá problematikou centrálně vedeného sběru výpočetní techniky při rozsáhlých akcích.</w:t>
      </w:r>
      <w:r w:rsidR="000D7441">
        <w:t xml:space="preserve"> </w:t>
      </w:r>
      <w:r>
        <w:t xml:space="preserve">Práce je určena pro problematiku konkrétní společnosti a počítá se s existencí více týmů techniků obstarávající různé lokace. Lokace jsou rozděleny dle oblastí a každá oblast má své nadřízené oddělení. Kontakt mezi jednotlivými techniky a nadřízenými je zpracováván dispečerem. Na dispečera je tím přesunuto neskutečné množství komunikace a organizace. Tento proces způsobuje velké časové prodlevy při procesu zpracování dat a předávání těchto dat potřebným osobám. Autor se s touto problematikou setkal v jeho aktuálním zaměstnaní. Vzhledem k autorově zájmu o vývoj webových aplikací, mu bylo navrhnuto, aby vyřešení této problematiky zpracoval do své závěrečné práce. </w:t>
      </w:r>
      <w:r w:rsidR="00B54117">
        <w:t>Tato práce se bude zabývat procesem vývoje</w:t>
      </w:r>
      <w:r>
        <w:t xml:space="preserve"> webov</w:t>
      </w:r>
      <w:r w:rsidR="0033283A">
        <w:t>é</w:t>
      </w:r>
      <w:r>
        <w:t xml:space="preserve"> aplikace fungující jako centrum pro veškeré techniky, klienty a dispečery. Bez této aplikace probíhá veškerá komunikace o změnách lokalit skrze dispečera</w:t>
      </w:r>
      <w:r w:rsidR="00815E56">
        <w:t>,</w:t>
      </w:r>
      <w:r>
        <w:t xml:space="preserve"> a tím vzniká omezení v toku informací. Přesun dispečera z pozice hlavního datového toku na pozici kontroly tohoto toku</w:t>
      </w:r>
      <w:r w:rsidR="00815E56">
        <w:t xml:space="preserve"> odstraní toto omezení, což</w:t>
      </w:r>
      <w:r>
        <w:t xml:space="preserve"> povede k nárůstu rychlosti přenosu informací mezi týmy a klienty. </w:t>
      </w:r>
      <w:r w:rsidR="00A47D77">
        <w:t>Jelikož technici pracují v terénu, je nutné optimalizovat aplikaci pro mobilní telefony.</w:t>
      </w:r>
    </w:p>
    <w:p w14:paraId="4B8F6301" w14:textId="2146C782" w:rsidR="00DF530E" w:rsidRDefault="00DF530E" w:rsidP="00DF530E">
      <w:r>
        <w:t>Cílem této práce je vytvořit</w:t>
      </w:r>
      <w:r w:rsidR="00ED1EBB">
        <w:t xml:space="preserve"> </w:t>
      </w:r>
      <w:r>
        <w:t xml:space="preserve">webovou aplikaci pro podporu a optimalizaci organizování dodávek a sběru výpočetní techniky při rozsáhlých akcích. Aby </w:t>
      </w:r>
      <w:r w:rsidR="00ED1EBB">
        <w:t xml:space="preserve">se </w:t>
      </w:r>
      <w:r w:rsidR="00A47D77">
        <w:t xml:space="preserve">vývoj </w:t>
      </w:r>
      <w:r w:rsidR="00ED1EBB">
        <w:t>t</w:t>
      </w:r>
      <w:r w:rsidR="00A47D77">
        <w:t>é</w:t>
      </w:r>
      <w:r w:rsidR="00ED1EBB">
        <w:t>to aplikace</w:t>
      </w:r>
      <w:r>
        <w:t xml:space="preserve"> dal považovat za splněn</w:t>
      </w:r>
      <w:r w:rsidR="00A47D77">
        <w:t>ý</w:t>
      </w:r>
      <w:r>
        <w:t xml:space="preserve"> musí </w:t>
      </w:r>
      <w:r w:rsidR="00A47D77">
        <w:t>zvládat – jednak</w:t>
      </w:r>
      <w:r>
        <w:t xml:space="preserve"> </w:t>
      </w:r>
      <w:r w:rsidR="00ED1EBB">
        <w:t>e</w:t>
      </w:r>
      <w:r>
        <w:t xml:space="preserve">vidovat jednotlivé lokace, na které je technika dovážena společně s informacemi, které týmy a zákazníci </w:t>
      </w:r>
      <w:r w:rsidR="00ED1EBB">
        <w:t>jsou spojeni s danými lokacemi, jednak e</w:t>
      </w:r>
      <w:r>
        <w:t>vidovat stav dodávky techniky na jednotlivé lokace, a umožnit technikům a zákazník</w:t>
      </w:r>
      <w:r w:rsidR="00243720">
        <w:t>ům</w:t>
      </w:r>
      <w:r>
        <w:t xml:space="preserve"> tento stav měnit v lokalitách, které obstarávají.</w:t>
      </w:r>
      <w:r w:rsidR="00203710">
        <w:t xml:space="preserve"> Daná webová aplikace musí být optimalizovaná </w:t>
      </w:r>
      <w:proofErr w:type="spellStart"/>
      <w:r w:rsidR="00A47D77">
        <w:t>pro</w:t>
      </w:r>
      <w:r w:rsidR="00203710">
        <w:t>mobilní</w:t>
      </w:r>
      <w:proofErr w:type="spellEnd"/>
      <w:r w:rsidR="00203710">
        <w:t xml:space="preserve"> zařízení.</w:t>
      </w:r>
    </w:p>
    <w:p w14:paraId="56D5EEA9" w14:textId="216CD16B" w:rsidR="00DF530E" w:rsidRDefault="00B347F3" w:rsidP="00DF530E">
      <w:r>
        <w:t>V dané práci bude nejprve provedena analýza souvisejících prací. V další kapitole proběhne analýza a ohodnocení existujících alternativních aplikací, které by tuto problematiku mohl</w:t>
      </w:r>
      <w:r w:rsidR="00C702AF">
        <w:t>y</w:t>
      </w:r>
      <w:r>
        <w:t xml:space="preserve"> vyřešit. Následně bude definováno, jaké metodiky a nástroje budou využity při vývoji aplikace. V poslední teoretické kapitole bude definováno, co to jsou webové aplikace optimalizované pro mobilní telefony, a jak je možné této optimalizace dosáhnout. Dále proběhne vývoj podle vybrané metody</w:t>
      </w:r>
      <w:r w:rsidR="009F3495">
        <w:t xml:space="preserve"> –</w:t>
      </w:r>
      <w:r>
        <w:t>Vodopádového modelu.</w:t>
      </w:r>
      <w:r w:rsidR="00B54117">
        <w:t xml:space="preserve"> </w:t>
      </w:r>
      <w:r w:rsidR="00A47D77">
        <w:t>konkrétně v kapitolách</w:t>
      </w:r>
      <w:r w:rsidR="00B54117">
        <w:t xml:space="preserve"> Analýzy požadavků, Návrhu, Implementace a Testování. </w:t>
      </w:r>
      <w:r w:rsidR="00DF530E">
        <w:t xml:space="preserve">Dle metodiky by se zde měla nacházet i kapitola </w:t>
      </w:r>
      <w:r w:rsidR="00A47D77">
        <w:t xml:space="preserve">týkající se </w:t>
      </w:r>
      <w:r w:rsidR="00DF530E">
        <w:t>údržby aplikace, ale ta již není v kompetenci této práce.</w:t>
      </w:r>
      <w:r w:rsidR="00DD0378">
        <w:t xml:space="preserve"> Více o tomto modelu je možné nalézt v kapitole 3. Jak byl tento model použit při vývoji aplikace je rozepsáno v kapitolách 5 až 7.</w:t>
      </w:r>
    </w:p>
    <w:p w14:paraId="6831A64E" w14:textId="4DF467E6" w:rsidR="00855D2A" w:rsidRDefault="00855D2A" w:rsidP="00DF530E">
      <w:r>
        <w:t xml:space="preserve">Při vývoji se autor inspiroval závěrečnými pracemi, </w:t>
      </w:r>
      <w:r w:rsidR="00A47D77">
        <w:t xml:space="preserve">např. </w:t>
      </w:r>
      <w:r>
        <w:t>„Optimalizace webu pro mobilní zařízení a analýza jeho vlivu“</w:t>
      </w:r>
      <w:r w:rsidR="00062F81">
        <w:fldChar w:fldCharType="begin"/>
      </w:r>
      <w:r>
        <w:instrText xml:space="preserve"> ADDIN ZOTERO_ITEM CSL_CITATION {"citationID":"MoANqsZ1","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fldChar w:fldCharType="separate"/>
      </w:r>
      <w:r w:rsidRPr="00E001F1">
        <w:rPr>
          <w:rFonts w:ascii="Georgia" w:hAnsi="Georgia"/>
        </w:rPr>
        <w:t>[2]</w:t>
      </w:r>
      <w:r w:rsidR="00062F81">
        <w:fldChar w:fldCharType="end"/>
      </w:r>
      <w:r>
        <w:t xml:space="preserve"> od Jana Pospíšila, nebo „Responzivní webdesign“</w:t>
      </w:r>
      <w:r w:rsidR="00062F81">
        <w:fldChar w:fldCharType="begin"/>
      </w:r>
      <w:r>
        <w:instrText xml:space="preserve"> ADDIN ZOTERO_ITEM CSL_CITATION {"citationID":"VJkTsc0B","properties":{"formattedCitation":"[3]","plainCitation":"[3]","noteIndex":0},"citationItems":[{"id":106,"uris":["http://zotero.org/users/local/9QMVeaNc/items/E82TAGCC"],"uri":["http://zotero.org/users/local/9QMVeaNc/items/E82TAGCC"],"itemData":{"id":106,"type":"thesis","abstract":"This Master thesis focuses on responsive web design. The main objective is to provide comprehensive view of the website created in so-called responsive realization, and impart awareness to readers not only about idea of responsive web design itself, but also about other ways of creating mobile webs. Furthermore, thesis deals with constructing of overview and comparison of selected technologies and frameworks with support of creating responsive websites. Every group of technologies or procedures is discussed in single chapter, to let reader simple and clearly return to particular concepts. After reading this thesis the reader should acquire not only detailed knowledge about responsive web design, but also suggestions and manuals for creating websites and for decisions in choosing the type of technology, which is possible to use to creating websites.","event-place":"Praha","genre":"Diplomová práce / info:eu-repo/semantics/masterThesis","language":"Čeština","publisher":"University of Economics, Prague","publisher-place":"Praha","title":"Responzivní webdesign","URL":"https://vskp.vse.cz/eid/45301","author":[{"literal":"Hnízdil Jakub"}],"accessed":{"date-parts":[["2020",4,15]]},"issued":{"date-parts":[["2015",4,29]]}}}],"schema":"https://github.com/citation-style-language/schema/raw/master/csl-citation.json"} </w:instrText>
      </w:r>
      <w:r w:rsidR="00062F81">
        <w:fldChar w:fldCharType="separate"/>
      </w:r>
      <w:r w:rsidRPr="00E001F1">
        <w:rPr>
          <w:rFonts w:ascii="Georgia" w:hAnsi="Georgia"/>
        </w:rPr>
        <w:t>[3]</w:t>
      </w:r>
      <w:r w:rsidR="00062F81">
        <w:fldChar w:fldCharType="end"/>
      </w:r>
      <w:r>
        <w:t xml:space="preserve"> od Jakuba Hnízdila. Také se inspiroval literaturou, například knihou „Mobile-</w:t>
      </w:r>
      <w:proofErr w:type="spellStart"/>
      <w:r>
        <w:t>first</w:t>
      </w:r>
      <w:proofErr w:type="spellEnd"/>
      <w:r>
        <w:t xml:space="preserve"> Bootstrap“</w:t>
      </w:r>
      <w:r w:rsidR="00062F81">
        <w:fldChar w:fldCharType="begin"/>
      </w:r>
      <w:r>
        <w:instrText xml:space="preserve"> ADDIN ZOTERO_ITEM CSL_CITATION {"citationID":"jNUU5gVc","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Pr="00EF0D0B">
        <w:rPr>
          <w:rFonts w:ascii="Georgia" w:hAnsi="Georgia"/>
        </w:rPr>
        <w:t>[4]</w:t>
      </w:r>
      <w:r w:rsidR="00062F81">
        <w:fldChar w:fldCharType="end"/>
      </w:r>
      <w:r>
        <w:t xml:space="preserve"> od autora Alexandre Magno.</w:t>
      </w:r>
    </w:p>
    <w:p w14:paraId="53C5E12A" w14:textId="77777777" w:rsidR="00DF530E" w:rsidRDefault="00DF530E" w:rsidP="00DF530E"/>
    <w:p w14:paraId="695BF880" w14:textId="77777777" w:rsidR="00853D99" w:rsidRDefault="00853D99" w:rsidP="00E6723E">
      <w:pPr>
        <w:pStyle w:val="Nadpis1"/>
        <w:rPr>
          <w:rFonts w:hint="eastAsia"/>
        </w:rPr>
      </w:pPr>
      <w:bookmarkStart w:id="3" w:name="_Toc40002614"/>
      <w:r>
        <w:lastRenderedPageBreak/>
        <w:t>Analýza souvisejících prací</w:t>
      </w:r>
      <w:bookmarkEnd w:id="3"/>
    </w:p>
    <w:p w14:paraId="08592417" w14:textId="77777777" w:rsidR="00EF0D0B" w:rsidRDefault="00EF0D0B" w:rsidP="00EF0D0B">
      <w:pPr>
        <w:pStyle w:val="Nadpis2"/>
        <w:rPr>
          <w:rFonts w:hint="eastAsia"/>
        </w:rPr>
      </w:pPr>
      <w:bookmarkStart w:id="4" w:name="_Toc40002615"/>
      <w:r>
        <w:t>Analýza souvisejících závěrečných prací</w:t>
      </w:r>
      <w:bookmarkEnd w:id="4"/>
    </w:p>
    <w:p w14:paraId="5ECA34CF" w14:textId="77777777" w:rsidR="00EF0D0B" w:rsidRPr="00EF0D0B" w:rsidRDefault="00EF0D0B" w:rsidP="00EF0D0B">
      <w:r>
        <w:t xml:space="preserve">Nejprve je důležité zjistit, zda tato problematika nebyla řešena </w:t>
      </w:r>
      <w:r w:rsidR="008667C6">
        <w:t xml:space="preserve">již </w:t>
      </w:r>
      <w:r>
        <w:t xml:space="preserve">dříve. Při průzkumu vypracovaných prací </w:t>
      </w:r>
      <w:r w:rsidR="00A430D5">
        <w:t>byly prohledány</w:t>
      </w:r>
      <w:r>
        <w:t xml:space="preserve"> vnitřní e-zdroje </w:t>
      </w:r>
      <w:r w:rsidR="003E3DDE">
        <w:t>dodávané</w:t>
      </w:r>
      <w:r>
        <w:t xml:space="preserve"> knihovnou VŠE a systém Theses.cz. Při </w:t>
      </w:r>
      <w:r w:rsidR="00611900">
        <w:t xml:space="preserve">vyhledávání </w:t>
      </w:r>
      <w:r w:rsidR="00EA63C9">
        <w:t>byly použity následující</w:t>
      </w:r>
      <w:r>
        <w:t xml:space="preserve"> klíčová sousloví: „Vývoj aplikace, optimalizace webu pro mobilní telefony, aplikace pro organizaci rozvozu a aplikace pro logistiku“ a jejich anglické překlady. Při průzkumu </w:t>
      </w:r>
      <w:r w:rsidR="00A430D5">
        <w:t>nebyla nalezena žádná práce</w:t>
      </w:r>
      <w:r>
        <w:t>, která by souvisela přímo s řešenou problematikou dodávek a rozvozu materiálu, či vývoje aplikace pro logistické operace. Nejbližší práce zabývající se podobnou problematikou, byly práce řešící vývoj webových aplikací a optimalizaci webových aplikací pro mobilní telefony. Jedná se především o práce:</w:t>
      </w:r>
    </w:p>
    <w:p w14:paraId="0E58DAB8" w14:textId="77777777" w:rsidR="008B71C6" w:rsidRDefault="008B71C6" w:rsidP="008B71C6">
      <w:pPr>
        <w:pStyle w:val="Odstavecseseznamem"/>
        <w:numPr>
          <w:ilvl w:val="0"/>
          <w:numId w:val="20"/>
        </w:numPr>
      </w:pPr>
      <w:r>
        <w:t>„Optimalizace webu pro mobilní zařízení a analýza jejího vlivu“</w:t>
      </w:r>
      <w:r w:rsidR="00062F81">
        <w:fldChar w:fldCharType="begin"/>
      </w:r>
      <w:r>
        <w:instrText xml:space="preserve"> ADDIN ZOTERO_ITEM CSL_CITATION {"citationID":"QkmO6Y2x","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fldChar w:fldCharType="separate"/>
      </w:r>
      <w:r w:rsidRPr="008B71C6">
        <w:rPr>
          <w:rFonts w:ascii="Georgia" w:hAnsi="Georgia"/>
        </w:rPr>
        <w:t>[2]</w:t>
      </w:r>
      <w:r w:rsidR="00062F81">
        <w:fldChar w:fldCharType="end"/>
      </w:r>
      <w:r>
        <w:t xml:space="preserve"> od Pospíšila Jana</w:t>
      </w:r>
    </w:p>
    <w:p w14:paraId="01CB7F71" w14:textId="77777777" w:rsidR="008B71C6" w:rsidRDefault="00A430D5" w:rsidP="008B71C6">
      <w:pPr>
        <w:pStyle w:val="Odstavecseseznamem"/>
        <w:numPr>
          <w:ilvl w:val="1"/>
          <w:numId w:val="20"/>
        </w:numPr>
      </w:pPr>
      <w:r>
        <w:t>Tato práce pojedná</w:t>
      </w:r>
      <w:r w:rsidR="008B71C6">
        <w:t>vá o problematice návrhu a vývoje webu pro mobilních zařízeních a jejích přínosech.</w:t>
      </w:r>
    </w:p>
    <w:p w14:paraId="76E4C72C" w14:textId="77580178" w:rsidR="008B71C6" w:rsidRDefault="008B71C6" w:rsidP="008B71C6">
      <w:pPr>
        <w:pStyle w:val="Odstavecseseznamem"/>
        <w:numPr>
          <w:ilvl w:val="1"/>
          <w:numId w:val="20"/>
        </w:numPr>
      </w:pPr>
      <w:r>
        <w:t xml:space="preserve"> Oproti této bakalářské práci, </w:t>
      </w:r>
      <w:r w:rsidR="00EF0D0B">
        <w:t>Pospíšil Jan</w:t>
      </w:r>
      <w:r>
        <w:t xml:space="preserve"> pracuje již s existující stránkou a </w:t>
      </w:r>
      <w:r w:rsidR="0045315B">
        <w:t>ukazuje,</w:t>
      </w:r>
      <w:r>
        <w:t xml:space="preserve"> jak ji optimalizovat pro mobilní telefony. </w:t>
      </w:r>
      <w:r w:rsidR="00BF63DF">
        <w:t xml:space="preserve">Užívá zde </w:t>
      </w:r>
      <w:r w:rsidR="004A5F43">
        <w:t>metodiku „</w:t>
      </w:r>
      <w:proofErr w:type="spellStart"/>
      <w:r w:rsidR="0045315B">
        <w:t>G</w:t>
      </w:r>
      <w:r>
        <w:t>raceful</w:t>
      </w:r>
      <w:proofErr w:type="spellEnd"/>
      <w:r w:rsidR="00BF63DF">
        <w:t xml:space="preserve"> </w:t>
      </w:r>
      <w:proofErr w:type="spellStart"/>
      <w:r w:rsidR="0045315B">
        <w:t>degradation</w:t>
      </w:r>
      <w:proofErr w:type="spellEnd"/>
      <w:r w:rsidR="0045315B">
        <w:t>“ oproti metodice „</w:t>
      </w:r>
      <w:proofErr w:type="spellStart"/>
      <w:r w:rsidR="0045315B">
        <w:t>Progressive</w:t>
      </w:r>
      <w:proofErr w:type="spellEnd"/>
      <w:r w:rsidR="00BF63DF">
        <w:t xml:space="preserve"> </w:t>
      </w:r>
      <w:proofErr w:type="spellStart"/>
      <w:r w:rsidR="0045315B">
        <w:t>enhancement</w:t>
      </w:r>
      <w:proofErr w:type="spellEnd"/>
      <w:r w:rsidR="0045315B">
        <w:t>“, která je vlastní vývoji Mobile-</w:t>
      </w:r>
      <w:proofErr w:type="spellStart"/>
      <w:r w:rsidR="0045315B">
        <w:t>first</w:t>
      </w:r>
      <w:proofErr w:type="spellEnd"/>
      <w:r w:rsidR="0045315B">
        <w:t>.</w:t>
      </w:r>
    </w:p>
    <w:p w14:paraId="41B9DADF" w14:textId="77777777" w:rsidR="0045315B" w:rsidRDefault="0045315B" w:rsidP="0045315B">
      <w:pPr>
        <w:pStyle w:val="Odstavecseseznamem"/>
        <w:numPr>
          <w:ilvl w:val="0"/>
          <w:numId w:val="20"/>
        </w:numPr>
      </w:pPr>
      <w:r>
        <w:t>„Responzivní webdesign“</w:t>
      </w:r>
      <w:r w:rsidR="00062F81">
        <w:fldChar w:fldCharType="begin"/>
      </w:r>
      <w:r>
        <w:instrText xml:space="preserve"> ADDIN ZOTERO_ITEM CSL_CITATION {"citationID":"kRQPuBer","properties":{"formattedCitation":"[3]","plainCitation":"[3]","noteIndex":0},"citationItems":[{"id":106,"uris":["http://zotero.org/users/local/9QMVeaNc/items/E82TAGCC"],"uri":["http://zotero.org/users/local/9QMVeaNc/items/E82TAGCC"],"itemData":{"id":106,"type":"thesis","abstract":"This Master thesis focuses on responsive web design. The main objective is to provide comprehensive view of the website created in so-called responsive realization, and impart awareness to readers not only about idea of responsive web design itself, but also about other ways of creating mobile webs. Furthermore, thesis deals with constructing of overview and comparison of selected technologies and frameworks with support of creating responsive websites. Every group of technologies or procedures is discussed in single chapter, to let reader simple and clearly return to particular concepts. After reading this thesis the reader should acquire not only detailed knowledge about responsive web design, but also suggestions and manuals for creating websites and for decisions in choosing the type of technology, which is possible to use to creating websites.","event-place":"Praha","genre":"Diplomová práce / info:eu-repo/semantics/masterThesis","language":"Čeština","publisher":"University of Economics, Prague","publisher-place":"Praha","title":"Responzivní webdesign","URL":"https://vskp.vse.cz/eid/45301","author":[{"literal":"Hnízdil Jakub"}],"accessed":{"date-parts":[["2020",4,15]]},"issued":{"date-parts":[["2015",4,29]]}}}],"schema":"https://github.com/citation-style-language/schema/raw/master/csl-citation.json"} </w:instrText>
      </w:r>
      <w:r w:rsidR="00062F81">
        <w:fldChar w:fldCharType="separate"/>
      </w:r>
      <w:r w:rsidRPr="0045315B">
        <w:rPr>
          <w:rFonts w:ascii="Georgia" w:hAnsi="Georgia"/>
        </w:rPr>
        <w:t>[3]</w:t>
      </w:r>
      <w:r w:rsidR="00062F81">
        <w:fldChar w:fldCharType="end"/>
      </w:r>
      <w:r>
        <w:t xml:space="preserve"> od Hnízdila Jakuba</w:t>
      </w:r>
    </w:p>
    <w:p w14:paraId="120E7F8C" w14:textId="77777777" w:rsidR="0045315B" w:rsidRDefault="00EF0D0B" w:rsidP="0045315B">
      <w:pPr>
        <w:pStyle w:val="Odstavecseseznamem"/>
        <w:numPr>
          <w:ilvl w:val="1"/>
          <w:numId w:val="20"/>
        </w:numPr>
      </w:pPr>
      <w:r>
        <w:t xml:space="preserve">Práce „Responzivní </w:t>
      </w:r>
      <w:proofErr w:type="spellStart"/>
      <w:r>
        <w:t>webdesing</w:t>
      </w:r>
      <w:proofErr w:type="spellEnd"/>
      <w:r>
        <w:t>“</w:t>
      </w:r>
      <w:r w:rsidR="0045315B">
        <w:t xml:space="preserve"> pojednává o principech, které je potřeba dodržovat pro dosáhnutí responzivnosti webové aplikace. </w:t>
      </w:r>
      <w:r w:rsidR="00A430D5">
        <w:t>V této práci je také porovnávána úrove</w:t>
      </w:r>
      <w:r w:rsidR="0045315B">
        <w:t xml:space="preserve">ň responzivnosti různých </w:t>
      </w:r>
      <w:r w:rsidR="00CB323A">
        <w:t>frameworků</w:t>
      </w:r>
      <w:r w:rsidR="0045315B">
        <w:t>.</w:t>
      </w:r>
    </w:p>
    <w:p w14:paraId="513FCBDD" w14:textId="0B3409DF" w:rsidR="0045315B" w:rsidRDefault="0045315B" w:rsidP="0045315B">
      <w:pPr>
        <w:pStyle w:val="Odstavecseseznamem"/>
        <w:numPr>
          <w:ilvl w:val="1"/>
          <w:numId w:val="20"/>
        </w:numPr>
      </w:pPr>
      <w:r>
        <w:t xml:space="preserve">Problematika, kterou se </w:t>
      </w:r>
      <w:r w:rsidR="00EF0D0B">
        <w:t>Hnízdil Jakub</w:t>
      </w:r>
      <w:r>
        <w:t xml:space="preserve"> </w:t>
      </w:r>
      <w:r w:rsidR="004A5F43">
        <w:t>zaobírá</w:t>
      </w:r>
      <w:r w:rsidR="00BA7FE8">
        <w:t>,</w:t>
      </w:r>
      <w:r>
        <w:t xml:space="preserve"> je důležitou součástí této bakalářské práce. Ve vyvíjené aplikaci je využíván </w:t>
      </w:r>
      <w:r w:rsidR="00CB323A">
        <w:t>framework</w:t>
      </w:r>
      <w:r>
        <w:t>, kter</w:t>
      </w:r>
      <w:r w:rsidR="00BA7FE8">
        <w:t>ý</w:t>
      </w:r>
      <w:r>
        <w:t xml:space="preserve"> zde vyš</w:t>
      </w:r>
      <w:r w:rsidR="00BA7FE8">
        <w:t>el</w:t>
      </w:r>
      <w:r>
        <w:t xml:space="preserve"> jako nejvíce responzivní</w:t>
      </w:r>
      <w:r w:rsidR="00BA7FE8">
        <w:t>,</w:t>
      </w:r>
      <w:r>
        <w:t xml:space="preserve"> společně s technologiemi, které jsou zde zmíněny.</w:t>
      </w:r>
      <w:r w:rsidR="00BA7FE8">
        <w:t xml:space="preserve"> </w:t>
      </w:r>
      <w:r w:rsidR="00A430D5">
        <w:t>Tato práce</w:t>
      </w:r>
      <w:r w:rsidR="00EF0D0B">
        <w:t xml:space="preserve"> se zabývá pouze teoretickou částí </w:t>
      </w:r>
      <w:r w:rsidR="004A5F43">
        <w:t>dané</w:t>
      </w:r>
      <w:r w:rsidR="00EF0D0B">
        <w:t xml:space="preserve"> problematiky</w:t>
      </w:r>
      <w:r w:rsidR="004A5F43">
        <w:t xml:space="preserve">, nikoli praktickým příkladem na aplikaci. </w:t>
      </w:r>
    </w:p>
    <w:p w14:paraId="177CCB5C" w14:textId="77777777" w:rsidR="0045315B" w:rsidRDefault="00EF0D0B" w:rsidP="0045315B">
      <w:pPr>
        <w:pStyle w:val="Odstavecseseznamem"/>
        <w:numPr>
          <w:ilvl w:val="0"/>
          <w:numId w:val="20"/>
        </w:numPr>
      </w:pPr>
      <w:r>
        <w:t xml:space="preserve">„Elektronický obchod v Nette“ </w:t>
      </w:r>
      <w:r w:rsidR="00062F81">
        <w:fldChar w:fldCharType="begin"/>
      </w:r>
      <w:r>
        <w:instrText xml:space="preserve"> ADDIN ZOTERO_ITEM CSL_CITATION {"citationID":"fFsMYviQ","properties":{"formattedCitation":"[5]","plainCitation":"[5]","noteIndex":0},"citationItems":[{"id":116,"uris":["http://zotero.org/users/local/9QMVeaNc/items/NUNDW89A"],"uri":["http://zotero.org/users/local/9QMVeaNc/items/NUNDW89A"],"itemData":{"id":116,"type":"thesis","abstract":"This thesis is covering the creation of the internet shop for the Caryawood s.r.o. company. Its main aim is to create functional internet shop for that company. This aim will be obtained by accomplishing three sub-goals - theoretical determination of technologies and methods usually used for the creation of internet shops; layout of the database for the particular shop; and the programming of the shop itself, with the use of Nette framework. The thesis is divided into three chapters. First two chapters are theoretical and there is the description of technologies and methods used for the making of websites and internet shops. Third chapter is practically focused and there is a description of the realisation of the particular shop - from the stipulation of client's demands to the layout of the database and structure and example of programmed solution. The output of this thesis is electronic shop on the website www.caryawood.cz.","event-place":"Praha","genre":"Bakalářská práce","publisher":"University of Economics, Prague","publisher-place":"Praha","title":"Elektronický obchod v Nette","URL":"https://vskp.vse.cz/eid/45271","author":[{"literal":"Okosy Michal"}],"accessed":{"date-parts":[["2020",4,15]]},"issued":{"date-parts":[["2015"]],"season":"5"}}}],"schema":"https://github.com/citation-style-language/schema/raw/master/csl-citation.json"} </w:instrText>
      </w:r>
      <w:r w:rsidR="00062F81">
        <w:fldChar w:fldCharType="separate"/>
      </w:r>
      <w:r w:rsidRPr="00EF0D0B">
        <w:rPr>
          <w:rFonts w:ascii="Georgia" w:hAnsi="Georgia"/>
        </w:rPr>
        <w:t>[5]</w:t>
      </w:r>
      <w:r w:rsidR="00062F81">
        <w:fldChar w:fldCharType="end"/>
      </w:r>
      <w:r>
        <w:t xml:space="preserve"> od Okosy Michala</w:t>
      </w:r>
    </w:p>
    <w:p w14:paraId="29923561" w14:textId="77777777" w:rsidR="00EF0D0B" w:rsidRDefault="00EF0D0B" w:rsidP="00EF0D0B">
      <w:pPr>
        <w:pStyle w:val="Odstavecseseznamem"/>
        <w:numPr>
          <w:ilvl w:val="1"/>
          <w:numId w:val="20"/>
        </w:numPr>
      </w:pPr>
      <w:proofErr w:type="spellStart"/>
      <w:r>
        <w:t>Okosa</w:t>
      </w:r>
      <w:proofErr w:type="spellEnd"/>
      <w:r>
        <w:t xml:space="preserve"> Michal vytvořil webovou aplikaci sloužící jako e-shop a popsal, jak postupoval při vývoji této aplikace.</w:t>
      </w:r>
    </w:p>
    <w:p w14:paraId="6916A37A" w14:textId="22EFB0E7" w:rsidR="00EF0D0B" w:rsidRDefault="00EF0D0B" w:rsidP="00EF0D0B">
      <w:pPr>
        <w:pStyle w:val="Odstavecseseznamem"/>
        <w:numPr>
          <w:ilvl w:val="1"/>
          <w:numId w:val="20"/>
        </w:numPr>
      </w:pPr>
      <w:r>
        <w:t xml:space="preserve">Tato práce je typově nejblíže </w:t>
      </w:r>
      <w:r w:rsidR="00441A45">
        <w:t>k</w:t>
      </w:r>
      <w:r w:rsidR="004A5F43">
        <w:t> </w:t>
      </w:r>
      <w:r>
        <w:t>cíli</w:t>
      </w:r>
      <w:r w:rsidR="004A5F43">
        <w:t>, o který je zde usilováno.</w:t>
      </w:r>
      <w:r>
        <w:t xml:space="preserve"> Jedná se pouze o rozdílnou problematiku. </w:t>
      </w:r>
      <w:r w:rsidR="00AE6678">
        <w:t>V implementaci je</w:t>
      </w:r>
      <w:r>
        <w:t xml:space="preserve"> využívá</w:t>
      </w:r>
      <w:r w:rsidR="00AE6678">
        <w:t>no</w:t>
      </w:r>
      <w:r>
        <w:t xml:space="preserve"> stejn</w:t>
      </w:r>
      <w:r w:rsidR="00441A45">
        <w:t>é</w:t>
      </w:r>
      <w:r w:rsidR="004A5F43">
        <w:t xml:space="preserve">ho </w:t>
      </w:r>
      <w:r w:rsidR="00CB323A">
        <w:t>frameworku</w:t>
      </w:r>
      <w:r w:rsidR="00E67E7F">
        <w:t>,</w:t>
      </w:r>
      <w:r>
        <w:t xml:space="preserve"> </w:t>
      </w:r>
      <w:r w:rsidR="004A5F43">
        <w:t xml:space="preserve">jako v </w:t>
      </w:r>
      <w:r>
        <w:t>prác</w:t>
      </w:r>
      <w:r w:rsidR="004A5F43">
        <w:t>i</w:t>
      </w:r>
      <w:r>
        <w:t xml:space="preserve"> „Elektronický obchod v Nette“ a různé techniky popsané v této práci byl</w:t>
      </w:r>
      <w:r w:rsidR="00441A45">
        <w:t>y</w:t>
      </w:r>
      <w:r>
        <w:t xml:space="preserve"> nápomocné při vývoji aplikace.</w:t>
      </w:r>
    </w:p>
    <w:p w14:paraId="248A65F9" w14:textId="57672175" w:rsidR="00EF0D0B" w:rsidRDefault="00E67E7F" w:rsidP="00EF0D0B">
      <w:r>
        <w:t xml:space="preserve">Kromě </w:t>
      </w:r>
      <w:r w:rsidR="004A5F43">
        <w:t>výše uvedených prací</w:t>
      </w:r>
      <w:r>
        <w:t xml:space="preserve">, existují </w:t>
      </w:r>
      <w:r w:rsidR="0002094C">
        <w:t xml:space="preserve">i </w:t>
      </w:r>
      <w:r>
        <w:t xml:space="preserve">další závěrečné práce řešící problematiku vývoje webových aplikací, </w:t>
      </w:r>
      <w:r w:rsidR="001C69DF">
        <w:t>ovšem</w:t>
      </w:r>
      <w:r>
        <w:t xml:space="preserve"> tyto patří mezi nejpodobnější a nejvíce související s problematikou této práce.</w:t>
      </w:r>
    </w:p>
    <w:p w14:paraId="6C76D573" w14:textId="77777777" w:rsidR="00E67E7F" w:rsidRDefault="00E67E7F" w:rsidP="00EF0D0B"/>
    <w:p w14:paraId="25E78E5F" w14:textId="77777777" w:rsidR="00E67E7F" w:rsidRDefault="00E67E7F" w:rsidP="00E67E7F">
      <w:pPr>
        <w:pStyle w:val="Nadpis2"/>
        <w:rPr>
          <w:rFonts w:hint="eastAsia"/>
        </w:rPr>
      </w:pPr>
      <w:bookmarkStart w:id="5" w:name="_Toc40002616"/>
      <w:r>
        <w:lastRenderedPageBreak/>
        <w:t>Analýza související literatury</w:t>
      </w:r>
      <w:bookmarkEnd w:id="5"/>
    </w:p>
    <w:p w14:paraId="3F4D9413" w14:textId="77777777" w:rsidR="00E67E7F" w:rsidRDefault="00E67E7F" w:rsidP="00E67E7F">
      <w:r>
        <w:t>Dále je důležité nalézt odbornou literaturu, řešící tuto problematiku. Zde byly opět využit</w:t>
      </w:r>
      <w:r w:rsidR="002B5C9E">
        <w:t>y</w:t>
      </w:r>
      <w:r>
        <w:t xml:space="preserve"> zdroje dodávané knihovnou Vysoké Školy Ekonomické. Při vyhledávání byl</w:t>
      </w:r>
      <w:r w:rsidR="00EA5C8D">
        <w:t>a</w:t>
      </w:r>
      <w:r>
        <w:t xml:space="preserve"> </w:t>
      </w:r>
      <w:r w:rsidR="00212B43">
        <w:t>po</w:t>
      </w:r>
      <w:r>
        <w:t>užit</w:t>
      </w:r>
      <w:r w:rsidR="001F275C">
        <w:t>a</w:t>
      </w:r>
      <w:r w:rsidR="00EA5C8D">
        <w:t xml:space="preserve"> stejná hesla, jako</w:t>
      </w:r>
      <w:r>
        <w:t xml:space="preserve"> při hledání závěrečných prací. Nebyly nalezeny žádné práce, řešící stejnou oblast problematiky. Byly ovšem nalezeny </w:t>
      </w:r>
      <w:r w:rsidR="00B84D47">
        <w:t xml:space="preserve">odborné publikace </w:t>
      </w:r>
      <w:r>
        <w:t>řešící vývoj webových aplikací. Jedná se o následující díla:</w:t>
      </w:r>
    </w:p>
    <w:p w14:paraId="1E367445" w14:textId="0FFF753E" w:rsidR="00E67E7F" w:rsidRDefault="00E67E7F" w:rsidP="00E67E7F">
      <w:pPr>
        <w:pStyle w:val="Odstavecseseznamem"/>
        <w:numPr>
          <w:ilvl w:val="0"/>
          <w:numId w:val="21"/>
        </w:numPr>
      </w:pPr>
      <w:r>
        <w:t>„</w:t>
      </w:r>
      <w:proofErr w:type="spellStart"/>
      <w:r>
        <w:t>Building</w:t>
      </w:r>
      <w:proofErr w:type="spellEnd"/>
      <w:r>
        <w:t xml:space="preserve"> a Web </w:t>
      </w:r>
      <w:proofErr w:type="spellStart"/>
      <w:r>
        <w:t>Application</w:t>
      </w:r>
      <w:proofErr w:type="spellEnd"/>
      <w:r w:rsidR="00030634">
        <w:t xml:space="preserve"> </w:t>
      </w:r>
      <w:proofErr w:type="spellStart"/>
      <w:r>
        <w:t>with</w:t>
      </w:r>
      <w:proofErr w:type="spellEnd"/>
      <w:r>
        <w:t xml:space="preserve"> PHP and MariaDB: A Reference </w:t>
      </w:r>
      <w:proofErr w:type="spellStart"/>
      <w:r>
        <w:t>Guide</w:t>
      </w:r>
      <w:proofErr w:type="spellEnd"/>
      <w:r>
        <w:t>“</w:t>
      </w:r>
      <w:r w:rsidR="00062F81">
        <w:fldChar w:fldCharType="begin"/>
      </w:r>
      <w:r w:rsidR="003F5FF5">
        <w:instrText xml:space="preserve"> ADDIN ZOTERO_ITEM CSL_CITATION {"citationID":"CGVjnqYm","properties":{"formattedCitation":"[6]","plainCitation":"[6]","noteIndex":0},"citationItems":[{"id":33,"uris":["http://zotero.org/users/local/9QMVeaNc/items/R9JDIMER"],"uri":["http://zotero.org/users/local/9QMVeaNc/items/R9JDIMER"],"itemData":{"id":33,"type":"book","event-place":"Olton, UNITED KINGDOM","ISBN":"978-1-78398-163-2","publisher":"Packt Publishing, Limited","publisher-place":"Olton, UNITED KINGDOM","source":"ProQuest Ebook Central","title":"Building a Web Application with PHP and MariaDB: A Reference Guide","title-short":"Building a Web Application with PHP and MariaDB","URL":"http://ebookcentral.proquest.com/lib/vsep/detail.action?docID=1688630","author":[{"family":"Sriparasa","given":"Sai Srinivas"}],"accessed":{"date-parts":[["2020",3,3]]},"issued":{"date-parts":[["2014"]]}}}],"schema":"https://github.com/citation-style-language/schema/raw/master/csl-citation.json"} </w:instrText>
      </w:r>
      <w:r w:rsidR="00062F81">
        <w:fldChar w:fldCharType="separate"/>
      </w:r>
      <w:r w:rsidR="003F5FF5" w:rsidRPr="003F5FF5">
        <w:rPr>
          <w:rFonts w:ascii="Georgia" w:hAnsi="Georgia"/>
        </w:rPr>
        <w:t>[6]</w:t>
      </w:r>
      <w:r w:rsidR="00062F81">
        <w:fldChar w:fldCharType="end"/>
      </w:r>
      <w:r>
        <w:t xml:space="preserve"> od </w:t>
      </w:r>
      <w:proofErr w:type="spellStart"/>
      <w:r>
        <w:t>Sriparasa</w:t>
      </w:r>
      <w:proofErr w:type="spellEnd"/>
      <w:r w:rsidR="00030634">
        <w:t xml:space="preserve"> </w:t>
      </w:r>
      <w:proofErr w:type="spellStart"/>
      <w:r>
        <w:t>Sai</w:t>
      </w:r>
      <w:proofErr w:type="spellEnd"/>
      <w:r w:rsidR="00030634">
        <w:t xml:space="preserve"> </w:t>
      </w:r>
      <w:proofErr w:type="spellStart"/>
      <w:r>
        <w:t>Srinivas</w:t>
      </w:r>
      <w:proofErr w:type="spellEnd"/>
    </w:p>
    <w:p w14:paraId="2A174CF7" w14:textId="77777777" w:rsidR="003F5FF5" w:rsidRDefault="00AE6678" w:rsidP="003F5FF5">
      <w:pPr>
        <w:pStyle w:val="Odstavecseseznamem"/>
        <w:numPr>
          <w:ilvl w:val="1"/>
          <w:numId w:val="21"/>
        </w:numPr>
      </w:pPr>
      <w:r>
        <w:t>V této knize je popsáno</w:t>
      </w:r>
      <w:r w:rsidR="00E67E7F">
        <w:t>, co jsou technologie PHP a MariaDB, a jak postupovat při vývoji webové aplikace, která využívá tyto technologie.</w:t>
      </w:r>
    </w:p>
    <w:p w14:paraId="5AF067A9" w14:textId="67FC91DB" w:rsidR="003F5FF5" w:rsidRDefault="003F5FF5" w:rsidP="003F5FF5">
      <w:pPr>
        <w:pStyle w:val="Odstavecseseznamem"/>
        <w:numPr>
          <w:ilvl w:val="0"/>
          <w:numId w:val="21"/>
        </w:numPr>
      </w:pPr>
      <w:r>
        <w:t xml:space="preserve">„HTML5 and CSS3 </w:t>
      </w:r>
      <w:proofErr w:type="spellStart"/>
      <w:r>
        <w:t>Responsive</w:t>
      </w:r>
      <w:proofErr w:type="spellEnd"/>
      <w:r>
        <w:t xml:space="preserve"> Web Design“</w:t>
      </w:r>
      <w:r w:rsidR="00062F81">
        <w:fldChar w:fldCharType="begin"/>
      </w:r>
      <w:r>
        <w:instrText xml:space="preserve"> ADDIN ZOTERO_ITEM CSL_CITATION {"citationID":"GNJbN7FC","properties":{"formattedCitation":"[7]","plainCitation":"[7]","noteIndex":0},"citationItems":[{"id":37,"uris":["http://zotero.org/users/local/9QMVeaNc/items/T4IP4UVK"],"uri":["http://zotero.org/users/local/9QMVeaNc/items/T4IP4UVK"],"itemData":{"id":37,"type":"book","event-place":"Olton, UNITED KINGDOM","ISBN":"978-1-84969-545-9","publisher":"Packt Publishing, Limited","publisher-place":"Olton, UNITED KINGDOM","source":"ProQuest Ebook Central","title":"HTML5 and CSS3 Responsive Web Design Cookbook","URL":"http://ebookcentral.proquest.com/lib/vsep/detail.action?docID=1192670","author":[{"family":"LaGrone","given":"Benjamin"}],"accessed":{"date-parts":[["2020",3,3]]},"issued":{"date-parts":[["2013"]]}}}],"schema":"https://github.com/citation-style-language/schema/raw/master/csl-citation.json"} </w:instrText>
      </w:r>
      <w:r w:rsidR="00062F81">
        <w:fldChar w:fldCharType="separate"/>
      </w:r>
      <w:r w:rsidRPr="003F5FF5">
        <w:rPr>
          <w:rFonts w:ascii="Georgia" w:hAnsi="Georgia"/>
        </w:rPr>
        <w:t>[7]</w:t>
      </w:r>
      <w:r w:rsidR="00062F81">
        <w:fldChar w:fldCharType="end"/>
      </w:r>
      <w:r>
        <w:t xml:space="preserve"> od La</w:t>
      </w:r>
      <w:r w:rsidR="00030634">
        <w:t xml:space="preserve"> </w:t>
      </w:r>
      <w:proofErr w:type="spellStart"/>
      <w:r>
        <w:t>Grone</w:t>
      </w:r>
      <w:proofErr w:type="spellEnd"/>
      <w:r>
        <w:t xml:space="preserve"> Benjamin</w:t>
      </w:r>
    </w:p>
    <w:p w14:paraId="53C5A69E" w14:textId="77777777" w:rsidR="003F5FF5" w:rsidRDefault="00FC3619" w:rsidP="003F5FF5">
      <w:pPr>
        <w:pStyle w:val="Odstavecseseznamem"/>
        <w:numPr>
          <w:ilvl w:val="1"/>
          <w:numId w:val="21"/>
        </w:numPr>
      </w:pPr>
      <w:r>
        <w:t>Tato práce definuje</w:t>
      </w:r>
      <w:r w:rsidR="003F5FF5">
        <w:t>, jak je možn</w:t>
      </w:r>
      <w:r>
        <w:t>é</w:t>
      </w:r>
      <w:r w:rsidR="003F5FF5">
        <w:t xml:space="preserve"> dosáhnout responzivnosti webových aplikací za použití technologií HTML5 a CSS3.</w:t>
      </w:r>
    </w:p>
    <w:p w14:paraId="6095EEA3" w14:textId="77777777" w:rsidR="003F5FF5" w:rsidRDefault="003F5FF5" w:rsidP="003F5FF5">
      <w:pPr>
        <w:pStyle w:val="Odstavecseseznamem"/>
        <w:numPr>
          <w:ilvl w:val="0"/>
          <w:numId w:val="21"/>
        </w:numPr>
      </w:pPr>
      <w:r>
        <w:t>„Mobile-</w:t>
      </w:r>
      <w:proofErr w:type="spellStart"/>
      <w:r>
        <w:t>first</w:t>
      </w:r>
      <w:proofErr w:type="spellEnd"/>
      <w:r>
        <w:t xml:space="preserve"> Bootstrap“</w:t>
      </w:r>
      <w:r w:rsidR="00062F81">
        <w:fldChar w:fldCharType="begin"/>
      </w:r>
      <w:r>
        <w:instrText xml:space="preserve"> ADDIN ZOTERO_ITEM CSL_CITATION {"citationID":"f2GzQwRs","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Pr="003F5FF5">
        <w:rPr>
          <w:rFonts w:ascii="Georgia" w:hAnsi="Georgia"/>
        </w:rPr>
        <w:t>[4]</w:t>
      </w:r>
      <w:r w:rsidR="00062F81">
        <w:fldChar w:fldCharType="end"/>
      </w:r>
      <w:r>
        <w:t xml:space="preserve"> od Magno Alexandre</w:t>
      </w:r>
    </w:p>
    <w:p w14:paraId="72F0CAFD" w14:textId="77777777" w:rsidR="003F5FF5" w:rsidRDefault="003F5FF5" w:rsidP="003F5FF5">
      <w:pPr>
        <w:pStyle w:val="Odstavecseseznamem"/>
        <w:numPr>
          <w:ilvl w:val="1"/>
          <w:numId w:val="21"/>
        </w:numPr>
      </w:pPr>
      <w:r>
        <w:t>Mobile-</w:t>
      </w:r>
      <w:proofErr w:type="spellStart"/>
      <w:r>
        <w:t>first</w:t>
      </w:r>
      <w:proofErr w:type="spellEnd"/>
      <w:r>
        <w:t xml:space="preserve"> Bootstrap představuje rozhraní Bootstrap. Definuje schopnosti tohoto rozhraní a </w:t>
      </w:r>
      <w:r w:rsidR="008360E0">
        <w:t xml:space="preserve">uvádí, </w:t>
      </w:r>
      <w:r>
        <w:t>jak toto rozhraní umožňuje a zjednodušuje vývoj pro mobilní telefony.</w:t>
      </w:r>
    </w:p>
    <w:p w14:paraId="1AA83BB5" w14:textId="77777777" w:rsidR="003F5FF5" w:rsidRDefault="003F5FF5" w:rsidP="003F5FF5">
      <w:r>
        <w:t xml:space="preserve">Tyto </w:t>
      </w:r>
      <w:r w:rsidR="00212B43">
        <w:t>odborné publikace</w:t>
      </w:r>
      <w:r w:rsidR="002F16BE">
        <w:t xml:space="preserve"> </w:t>
      </w:r>
      <w:r>
        <w:t>velmi pomohl</w:t>
      </w:r>
      <w:r w:rsidR="00212B43">
        <w:t>y</w:t>
      </w:r>
      <w:r>
        <w:t xml:space="preserve"> při vývoji této webové aplikace. Mnoho </w:t>
      </w:r>
      <w:r w:rsidR="00AC4129">
        <w:t xml:space="preserve">zde </w:t>
      </w:r>
      <w:r>
        <w:t xml:space="preserve">získaných </w:t>
      </w:r>
      <w:r w:rsidR="00AC4129">
        <w:t xml:space="preserve">znalostí </w:t>
      </w:r>
      <w:r>
        <w:t>bylo následně využito při návrhu a implementaci webové aplikace.</w:t>
      </w:r>
    </w:p>
    <w:p w14:paraId="43074288" w14:textId="77777777" w:rsidR="003F5FF5" w:rsidRDefault="003F5FF5" w:rsidP="003F5FF5">
      <w:pPr>
        <w:pStyle w:val="Nadpis2"/>
        <w:rPr>
          <w:rFonts w:hint="eastAsia"/>
        </w:rPr>
      </w:pPr>
      <w:bookmarkStart w:id="6" w:name="_Toc40002617"/>
      <w:r>
        <w:t>Závěr analýzy</w:t>
      </w:r>
      <w:bookmarkEnd w:id="6"/>
    </w:p>
    <w:p w14:paraId="08902298" w14:textId="24BA5F90" w:rsidR="003F5FF5" w:rsidRPr="003F5FF5" w:rsidRDefault="003F5FF5" w:rsidP="003F5FF5">
      <w:r>
        <w:t>V oblasti vývoje webových aplikací existuje mnoho prací definující</w:t>
      </w:r>
      <w:r w:rsidR="00E06E45">
        <w:t>ch</w:t>
      </w:r>
      <w:r>
        <w:t xml:space="preserve">, jak postupovat při vývoji aplikací a jak </w:t>
      </w:r>
      <w:r w:rsidR="00030634">
        <w:t>dosáhnout</w:t>
      </w:r>
      <w:r>
        <w:t xml:space="preserve"> optimaliz</w:t>
      </w:r>
      <w:r w:rsidR="00030634">
        <w:t>ace</w:t>
      </w:r>
      <w:r>
        <w:t xml:space="preserve"> stránek pro mobilní telefony. Žádná z těchto prací se však nevztahuje k problematice, kterou se tato práce zabývá. </w:t>
      </w:r>
      <w:r w:rsidR="00030634">
        <w:t>V této práci využijeme veškeré znalosti z výše uvedených zdrojů k vytvoření aplikace</w:t>
      </w:r>
      <w:r>
        <w:t>, která umožní zvýšit efektivnost dovozu a svozu výpočetní techniky při rozsáhlých akcích.</w:t>
      </w:r>
    </w:p>
    <w:p w14:paraId="1C8BC3C3" w14:textId="77777777" w:rsidR="00A0638F" w:rsidRDefault="00A0638F" w:rsidP="00E6723E">
      <w:pPr>
        <w:pStyle w:val="Nadpis1"/>
        <w:rPr>
          <w:rFonts w:hint="eastAsia"/>
        </w:rPr>
      </w:pPr>
      <w:bookmarkStart w:id="7" w:name="_Toc40002618"/>
      <w:r>
        <w:lastRenderedPageBreak/>
        <w:t>Analýza existujících aplikací</w:t>
      </w:r>
      <w:bookmarkEnd w:id="7"/>
    </w:p>
    <w:p w14:paraId="38E1DF90" w14:textId="4494DF29" w:rsidR="0089023B" w:rsidRDefault="00A0638F" w:rsidP="00A0638F">
      <w:r>
        <w:t>Než začneme vývoj nové aplikace, je důležité zjistit, zda již neexistuje alternativa, která by vyřešila veškeré požadavky uživatele. Není zapotřebí „znovu vynalézt kolo“, pokud by alternativa existovala, ale</w:t>
      </w:r>
      <w:r w:rsidR="003F5FF5">
        <w:t xml:space="preserve"> byla pouze</w:t>
      </w:r>
      <w:r>
        <w:t xml:space="preserve"> zadavatel</w:t>
      </w:r>
      <w:r w:rsidR="003F5FF5">
        <w:t>em přehlédnuta</w:t>
      </w:r>
      <w:r w:rsidR="00123CF7">
        <w:t xml:space="preserve">. Při hledání podobných existujících aplikací </w:t>
      </w:r>
      <w:r w:rsidR="00D3460F">
        <w:t>byly</w:t>
      </w:r>
      <w:r w:rsidR="00123CF7">
        <w:t xml:space="preserve"> vytvoř</w:t>
      </w:r>
      <w:r w:rsidR="00D3460F">
        <w:t>eny</w:t>
      </w:r>
      <w:r w:rsidR="00123CF7">
        <w:t xml:space="preserve"> tři kategorie nejvíce odpovídající zadání. Jedná se o kategorie: Aplikace pro organizaci týmů, Logistická aplikace pro logistické firmy, a Nástroje pro jednoduché vytvoření vlastní logistické aplikace. </w:t>
      </w:r>
      <w:r w:rsidR="00D3460F">
        <w:t>E</w:t>
      </w:r>
      <w:r w:rsidR="00123CF7">
        <w:t>xistující žebříčky těchto kategorií</w:t>
      </w:r>
      <w:r w:rsidR="00D3460F">
        <w:t xml:space="preserve"> byly analyzovány</w:t>
      </w:r>
      <w:r w:rsidR="00123CF7">
        <w:t xml:space="preserve"> a z každé kategorie</w:t>
      </w:r>
      <w:r w:rsidR="00D3460F">
        <w:t xml:space="preserve"> byly</w:t>
      </w:r>
      <w:r w:rsidR="00123CF7">
        <w:t xml:space="preserve"> vybr</w:t>
      </w:r>
      <w:r w:rsidR="00D3460F">
        <w:t>ány</w:t>
      </w:r>
      <w:r w:rsidR="00123CF7">
        <w:t xml:space="preserve"> aplikac</w:t>
      </w:r>
      <w:r w:rsidR="000A4015">
        <w:t>e</w:t>
      </w:r>
      <w:r w:rsidR="00123CF7">
        <w:t xml:space="preserve"> nejvíce odpovídající zadaným požadavkům.</w:t>
      </w:r>
      <w:r w:rsidR="009E714E">
        <w:t xml:space="preserve"> </w:t>
      </w:r>
      <w:r w:rsidR="009E55E0">
        <w:t>Nalezené</w:t>
      </w:r>
      <w:r>
        <w:t xml:space="preserve"> aplikace </w:t>
      </w:r>
      <w:r w:rsidR="009F0BCD">
        <w:t xml:space="preserve">budou </w:t>
      </w:r>
      <w:r w:rsidR="00123CF7">
        <w:t xml:space="preserve">následně </w:t>
      </w:r>
      <w:r w:rsidR="00F20616">
        <w:t>oznámkovány</w:t>
      </w:r>
      <w:r w:rsidR="00123CF7">
        <w:t xml:space="preserve"> dle</w:t>
      </w:r>
      <w:r>
        <w:t xml:space="preserve"> naplnění urč</w:t>
      </w:r>
      <w:r w:rsidR="001A5525">
        <w:t>ených</w:t>
      </w:r>
      <w:r>
        <w:t xml:space="preserve"> kritérií.</w:t>
      </w:r>
      <w:r w:rsidR="002D3800">
        <w:t xml:space="preserve"> </w:t>
      </w:r>
      <w:r w:rsidR="00F20616">
        <w:t>Známky jsou následující</w:t>
      </w:r>
      <w:r w:rsidR="0089023B">
        <w:t>:</w:t>
      </w:r>
    </w:p>
    <w:p w14:paraId="4C4A7B57" w14:textId="77777777" w:rsidR="0089023B" w:rsidRDefault="00123CF7" w:rsidP="0089023B">
      <w:pPr>
        <w:pStyle w:val="Odstavecseseznamem"/>
        <w:numPr>
          <w:ilvl w:val="0"/>
          <w:numId w:val="23"/>
        </w:numPr>
      </w:pPr>
      <w:r>
        <w:t>1 – Naprosto nedostačující/Nemožné po</w:t>
      </w:r>
      <w:r w:rsidR="0089023B">
        <w:t>užít</w:t>
      </w:r>
    </w:p>
    <w:p w14:paraId="606AA540" w14:textId="77777777" w:rsidR="0089023B" w:rsidRDefault="0089023B" w:rsidP="0089023B">
      <w:pPr>
        <w:pStyle w:val="Odstavecseseznamem"/>
        <w:numPr>
          <w:ilvl w:val="0"/>
          <w:numId w:val="23"/>
        </w:numPr>
      </w:pPr>
      <w:r>
        <w:t>2 – Nedostačující/Narušuje to chod procesu</w:t>
      </w:r>
    </w:p>
    <w:p w14:paraId="7652709F" w14:textId="77777777" w:rsidR="0089023B" w:rsidRDefault="0089023B" w:rsidP="0089023B">
      <w:pPr>
        <w:pStyle w:val="Odstavecseseznamem"/>
        <w:numPr>
          <w:ilvl w:val="0"/>
          <w:numId w:val="23"/>
        </w:numPr>
      </w:pPr>
      <w:r>
        <w:t xml:space="preserve">3 – </w:t>
      </w:r>
      <w:r w:rsidR="0007064D">
        <w:t>Stěží</w:t>
      </w:r>
      <w:r>
        <w:t xml:space="preserve"> dostačující/Možné použít bez kritických narušení procesu</w:t>
      </w:r>
    </w:p>
    <w:p w14:paraId="53B784F0" w14:textId="77777777" w:rsidR="0089023B" w:rsidRDefault="0089023B" w:rsidP="0089023B">
      <w:pPr>
        <w:pStyle w:val="Odstavecseseznamem"/>
        <w:numPr>
          <w:ilvl w:val="0"/>
          <w:numId w:val="23"/>
        </w:numPr>
      </w:pPr>
      <w:r>
        <w:t>4 – Dostačující/Při implementaci jsou lehké problémy</w:t>
      </w:r>
    </w:p>
    <w:p w14:paraId="4273CAB9" w14:textId="77777777" w:rsidR="0089023B" w:rsidRDefault="0089023B" w:rsidP="0089023B">
      <w:pPr>
        <w:pStyle w:val="Odstavecseseznamem"/>
        <w:numPr>
          <w:ilvl w:val="0"/>
          <w:numId w:val="23"/>
        </w:numPr>
      </w:pPr>
      <w:r>
        <w:t xml:space="preserve">5 – </w:t>
      </w:r>
      <w:r w:rsidR="00123CF7">
        <w:t>Zcela dostačující/Není problém při implementaci.</w:t>
      </w:r>
    </w:p>
    <w:p w14:paraId="6F34E562" w14:textId="1DFC1FE1" w:rsidR="00F20616" w:rsidRDefault="00F20616" w:rsidP="0089023B">
      <w:r>
        <w:t xml:space="preserve">Aby bylo možné aplikaci použít, nesmí mít v hodnocení známku 1, jelikož je z popisu známky možné vidět, že v tom případě stav této funkcionality definuje aplikaci jako nepoužitelnou. Pokud </w:t>
      </w:r>
      <w:r w:rsidR="001A5525">
        <w:t>je ohodnocena známkou</w:t>
      </w:r>
      <w:r>
        <w:t xml:space="preserve"> 2, musí </w:t>
      </w:r>
      <w:r w:rsidR="00151F8F">
        <w:t xml:space="preserve">mít </w:t>
      </w:r>
      <w:r w:rsidR="001A5525">
        <w:t>aplikace dostatek ostatních výhod, aby mohla být použita i přes narušení chodu procesu.</w:t>
      </w:r>
    </w:p>
    <w:p w14:paraId="5B50DA0F" w14:textId="77777777" w:rsidR="00A0638F" w:rsidRDefault="0089023B" w:rsidP="0089023B">
      <w:r>
        <w:t>Kromě těchto hodnocení,</w:t>
      </w:r>
      <w:r w:rsidR="00A0638F">
        <w:t xml:space="preserve"> bude mít </w:t>
      </w:r>
      <w:r w:rsidR="00C96A1C">
        <w:t xml:space="preserve">každá aplikace </w:t>
      </w:r>
      <w:r w:rsidR="00A0638F">
        <w:t>definováno, zda má veškeré požadované funkcionality, či zda některé chybí.</w:t>
      </w:r>
    </w:p>
    <w:p w14:paraId="47CA5C39" w14:textId="77777777" w:rsidR="00A0638F" w:rsidRDefault="00A0638F" w:rsidP="00A0638F">
      <w:r w:rsidRPr="00A0638F">
        <w:rPr>
          <w:rStyle w:val="Nadpis4Char"/>
        </w:rPr>
        <w:t>Kritéria pro porovná</w:t>
      </w:r>
      <w:r>
        <w:rPr>
          <w:rStyle w:val="Nadpis4Char"/>
        </w:rPr>
        <w:t>vá</w:t>
      </w:r>
      <w:r w:rsidRPr="00A0638F">
        <w:rPr>
          <w:rStyle w:val="Nadpis4Char"/>
        </w:rPr>
        <w:t>ní:</w:t>
      </w:r>
    </w:p>
    <w:p w14:paraId="3940CA54" w14:textId="77777777" w:rsidR="009E55E0" w:rsidRDefault="009E55E0" w:rsidP="009E55E0">
      <w:pPr>
        <w:pStyle w:val="Odstavecseseznamem"/>
        <w:numPr>
          <w:ilvl w:val="0"/>
          <w:numId w:val="10"/>
        </w:numPr>
        <w:rPr>
          <w:rStyle w:val="Siln"/>
          <w:b w:val="0"/>
          <w:bCs w:val="0"/>
        </w:rPr>
      </w:pPr>
      <w:r w:rsidRPr="00E90BA6">
        <w:rPr>
          <w:rStyle w:val="Siln"/>
        </w:rPr>
        <w:t>Instalace</w:t>
      </w:r>
      <w:r w:rsidR="00E90BA6">
        <w:rPr>
          <w:rStyle w:val="Siln"/>
          <w:b w:val="0"/>
          <w:bCs w:val="0"/>
        </w:rPr>
        <w:t xml:space="preserve"> – </w:t>
      </w:r>
      <w:r w:rsidR="003F02CB">
        <w:rPr>
          <w:rStyle w:val="Siln"/>
          <w:b w:val="0"/>
          <w:bCs w:val="0"/>
        </w:rPr>
        <w:t>u</w:t>
      </w:r>
      <w:r w:rsidR="00E90BA6">
        <w:rPr>
          <w:rStyle w:val="Siln"/>
          <w:b w:val="0"/>
          <w:bCs w:val="0"/>
        </w:rPr>
        <w:t>dává míru složitosti potřebnou k úvodnímu nastavení aplikace pro využití.</w:t>
      </w:r>
    </w:p>
    <w:p w14:paraId="059EC745" w14:textId="7A34076F" w:rsidR="000C548E" w:rsidRPr="009E55E0" w:rsidRDefault="000C548E" w:rsidP="009E55E0">
      <w:pPr>
        <w:pStyle w:val="Odstavecseseznamem"/>
        <w:numPr>
          <w:ilvl w:val="0"/>
          <w:numId w:val="10"/>
        </w:numPr>
        <w:rPr>
          <w:rStyle w:val="Siln"/>
          <w:b w:val="0"/>
          <w:bCs w:val="0"/>
        </w:rPr>
      </w:pPr>
      <w:r>
        <w:rPr>
          <w:rStyle w:val="Siln"/>
        </w:rPr>
        <w:t xml:space="preserve">Naplnění požadavků </w:t>
      </w:r>
      <w:r>
        <w:rPr>
          <w:rStyle w:val="Siln"/>
          <w:b w:val="0"/>
          <w:bCs w:val="0"/>
        </w:rPr>
        <w:t xml:space="preserve">– </w:t>
      </w:r>
      <w:r w:rsidR="003F02CB">
        <w:rPr>
          <w:rStyle w:val="Siln"/>
          <w:b w:val="0"/>
          <w:bCs w:val="0"/>
        </w:rPr>
        <w:t>d</w:t>
      </w:r>
      <w:r>
        <w:rPr>
          <w:rStyle w:val="Siln"/>
          <w:b w:val="0"/>
          <w:bCs w:val="0"/>
        </w:rPr>
        <w:t xml:space="preserve">o jaké </w:t>
      </w:r>
      <w:r w:rsidR="001A5525">
        <w:rPr>
          <w:rStyle w:val="Siln"/>
          <w:b w:val="0"/>
          <w:bCs w:val="0"/>
        </w:rPr>
        <w:t>míry</w:t>
      </w:r>
      <w:r>
        <w:rPr>
          <w:rStyle w:val="Siln"/>
          <w:b w:val="0"/>
          <w:bCs w:val="0"/>
        </w:rPr>
        <w:t xml:space="preserve"> je aplikace schopna naplnit požadavky firmy</w:t>
      </w:r>
      <w:r w:rsidR="00123CF7">
        <w:rPr>
          <w:rStyle w:val="Siln"/>
          <w:b w:val="0"/>
          <w:bCs w:val="0"/>
        </w:rPr>
        <w:t xml:space="preserve"> definované v kapitole 5)</w:t>
      </w:r>
      <w:r>
        <w:rPr>
          <w:rStyle w:val="Siln"/>
          <w:b w:val="0"/>
          <w:bCs w:val="0"/>
        </w:rPr>
        <w:t>. Nejdůležitější kritérium pro aplikaci.</w:t>
      </w:r>
    </w:p>
    <w:p w14:paraId="374F51DF" w14:textId="77777777" w:rsidR="009E55E0" w:rsidRPr="00E90BA6" w:rsidRDefault="00E90BA6" w:rsidP="009E55E0">
      <w:pPr>
        <w:pStyle w:val="Odstavecseseznamem"/>
        <w:numPr>
          <w:ilvl w:val="0"/>
          <w:numId w:val="9"/>
        </w:numPr>
        <w:rPr>
          <w:b/>
          <w:bCs/>
        </w:rPr>
      </w:pPr>
      <w:r w:rsidRPr="00E90BA6">
        <w:rPr>
          <w:b/>
          <w:bCs/>
        </w:rPr>
        <w:t>Mobilní aplikace</w:t>
      </w:r>
      <w:r w:rsidR="003334AF">
        <w:rPr>
          <w:b/>
          <w:bCs/>
        </w:rPr>
        <w:t xml:space="preserve"> </w:t>
      </w:r>
      <w:r w:rsidR="003F02CB">
        <w:t>– zde je hodnocena</w:t>
      </w:r>
      <w:r>
        <w:t xml:space="preserve"> existence a přehlednost mobilní verze této aplikace.</w:t>
      </w:r>
    </w:p>
    <w:p w14:paraId="7904AD80" w14:textId="77777777" w:rsidR="00A0638F" w:rsidRPr="00FA3D66" w:rsidRDefault="00E90BA6" w:rsidP="00A0638F">
      <w:pPr>
        <w:pStyle w:val="Odstavecseseznamem"/>
        <w:numPr>
          <w:ilvl w:val="0"/>
          <w:numId w:val="9"/>
        </w:numPr>
        <w:rPr>
          <w:b/>
          <w:bCs/>
        </w:rPr>
      </w:pPr>
      <w:r w:rsidRPr="00E90BA6">
        <w:rPr>
          <w:b/>
          <w:bCs/>
        </w:rPr>
        <w:t>Uživatelské rozhraní</w:t>
      </w:r>
      <w:r>
        <w:t xml:space="preserve"> – </w:t>
      </w:r>
      <w:r w:rsidR="003F02CB">
        <w:t>t</w:t>
      </w:r>
      <w:r>
        <w:t xml:space="preserve">oto kritérium </w:t>
      </w:r>
      <w:r w:rsidR="00C10EAA">
        <w:t>definuje</w:t>
      </w:r>
      <w:r>
        <w:t xml:space="preserve"> přehlednost a rychlost navi</w:t>
      </w:r>
      <w:r w:rsidR="00EA3D29">
        <w:t>g</w:t>
      </w:r>
      <w:r>
        <w:t>a</w:t>
      </w:r>
      <w:r w:rsidR="00EA3D29">
        <w:t>ce</w:t>
      </w:r>
      <w:r>
        <w:t xml:space="preserve"> v</w:t>
      </w:r>
      <w:r w:rsidR="0023006F">
        <w:t> uživatelském rozhraní aplikace</w:t>
      </w:r>
      <w:r w:rsidR="003F02CB">
        <w:t>.</w:t>
      </w:r>
    </w:p>
    <w:p w14:paraId="4381115E" w14:textId="31E8ABA4" w:rsidR="00FA3D66" w:rsidRPr="00FA3D66" w:rsidRDefault="00FA3D66" w:rsidP="00FA3D66">
      <w:pPr>
        <w:pStyle w:val="Odstavecseseznamem"/>
        <w:numPr>
          <w:ilvl w:val="0"/>
          <w:numId w:val="9"/>
        </w:numPr>
      </w:pPr>
      <w:r w:rsidRPr="00E90BA6">
        <w:rPr>
          <w:rStyle w:val="Siln"/>
        </w:rPr>
        <w:t>Cena</w:t>
      </w:r>
      <w:r w:rsidRPr="009E55E0">
        <w:rPr>
          <w:rStyle w:val="Siln"/>
          <w:b w:val="0"/>
          <w:bCs w:val="0"/>
        </w:rPr>
        <w:t xml:space="preserve"> – </w:t>
      </w:r>
      <w:r w:rsidR="001A5525">
        <w:t>účelem této aplikace je neztrácet peníze časovými prodlevami na straně dispečera, proto je nutné, aby cena aplikace nepřesáhla možný užitek vzniklý ušetřením času techniků.</w:t>
      </w:r>
    </w:p>
    <w:p w14:paraId="49842561" w14:textId="77777777" w:rsidR="007B42B1" w:rsidRPr="007B42B1" w:rsidRDefault="0089023B" w:rsidP="007B42B1">
      <w:r>
        <w:t>Autor zde podotýká, že vzhledem k absenci hlubších znalostí těchto aplikací mohou existovat funkce</w:t>
      </w:r>
      <w:r w:rsidR="00A10E5A">
        <w:t>,</w:t>
      </w:r>
      <w:r>
        <w:t xml:space="preserve"> které vyřeší zde kritizované problémy. Tyto funkce však není možné nalézt základní analýzou s využitím veřejně přístupných informací, návodů a recenzí dodávaných společnostmi provozující</w:t>
      </w:r>
      <w:r w:rsidR="00A10E5A">
        <w:t>mi</w:t>
      </w:r>
      <w:r>
        <w:t xml:space="preserve"> tyto aplikace</w:t>
      </w:r>
      <w:r w:rsidR="007831ED">
        <w:t xml:space="preserve">. </w:t>
      </w:r>
      <w:r w:rsidR="0096298D">
        <w:t>A</w:t>
      </w:r>
      <w:r w:rsidR="007831ED">
        <w:t xml:space="preserve">plikace </w:t>
      </w:r>
      <w:r w:rsidR="0096298D">
        <w:t xml:space="preserve">byly </w:t>
      </w:r>
      <w:r w:rsidR="007831ED">
        <w:t>hodno</w:t>
      </w:r>
      <w:r w:rsidR="0096298D">
        <w:t>ceny samostatně</w:t>
      </w:r>
      <w:r w:rsidR="007831ED">
        <w:t xml:space="preserve"> bez asistenc</w:t>
      </w:r>
      <w:r w:rsidR="0096298D">
        <w:t>e</w:t>
      </w:r>
      <w:r w:rsidR="007831ED">
        <w:t>.</w:t>
      </w:r>
    </w:p>
    <w:p w14:paraId="6D9AD918" w14:textId="77777777" w:rsidR="00A0638F" w:rsidRDefault="00A0638F" w:rsidP="00A0638F">
      <w:pPr>
        <w:pStyle w:val="Nadpis2"/>
        <w:rPr>
          <w:rFonts w:hint="eastAsia"/>
        </w:rPr>
      </w:pPr>
      <w:bookmarkStart w:id="8" w:name="_Toc40002619"/>
      <w:r>
        <w:lastRenderedPageBreak/>
        <w:t>Monday.com</w:t>
      </w:r>
      <w:bookmarkEnd w:id="8"/>
    </w:p>
    <w:p w14:paraId="68876C45" w14:textId="77777777" w:rsidR="00FA3D66" w:rsidRDefault="007B42B1" w:rsidP="00123CF7">
      <w:pPr>
        <w:pStyle w:val="Citt"/>
      </w:pPr>
      <w:r>
        <w:t xml:space="preserve">Monday.com je univerzální webová aplikace pro </w:t>
      </w:r>
      <w:r w:rsidR="001930F5">
        <w:t>organizaci projektů. Umožňuje vytváření tabulí s jednotlivými úkoly. Je navržena tak, že pouze změnou nastavení a vzorů lze vyřešit mnoho různých problematik. Docházka zaměstnanců, kanban, přehled stavu práce týmů</w:t>
      </w:r>
      <w:r w:rsidR="006123EC">
        <w:t>, čistá změna vzoru umožní vaší aplikaci úplně rozdílné využití</w:t>
      </w:r>
      <w:r w:rsidR="00062F81">
        <w:fldChar w:fldCharType="begin"/>
      </w:r>
      <w:r w:rsidR="00123CF7">
        <w:instrText xml:space="preserve"> ADDIN ZOTERO_ITEM CSL_CITATION {"citationID":"5iqpreyT","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062F81">
        <w:fldChar w:fldCharType="separate"/>
      </w:r>
      <w:r w:rsidR="00123CF7" w:rsidRPr="00123CF7">
        <w:rPr>
          <w:rFonts w:ascii="Georgia" w:hAnsi="Georgia"/>
        </w:rPr>
        <w:t>[8]</w:t>
      </w:r>
      <w:r w:rsidR="00062F81">
        <w:fldChar w:fldCharType="end"/>
      </w:r>
      <w:r w:rsidR="00123CF7">
        <w:t>(Volně přeloženo)</w:t>
      </w:r>
      <w:r w:rsidR="006123EC">
        <w:t xml:space="preserve">. </w:t>
      </w:r>
    </w:p>
    <w:p w14:paraId="2E518B54" w14:textId="77777777" w:rsidR="00C12D0E" w:rsidRDefault="006123EC" w:rsidP="00B01CCA">
      <w:pPr>
        <w:keepNext/>
      </w:pPr>
      <w:r>
        <w:t xml:space="preserve">Tato aplikace je představena jako platforma pro organizaci práce postavená pro společnosti. </w:t>
      </w:r>
      <w:r w:rsidR="005530BB">
        <w:t>Aplikac</w:t>
      </w:r>
      <w:r w:rsidR="00C12D0E">
        <w:t>e je definována</w:t>
      </w:r>
      <w:r w:rsidR="005530BB">
        <w:t xml:space="preserve"> jako perfektně škálovateln</w:t>
      </w:r>
      <w:r w:rsidR="00C12D0E">
        <w:t>á</w:t>
      </w:r>
      <w:r w:rsidR="005530BB">
        <w:t>, plně upravovateln</w:t>
      </w:r>
      <w:r w:rsidR="00C12D0E">
        <w:t>á</w:t>
      </w:r>
      <w:r w:rsidR="005530BB">
        <w:t xml:space="preserve"> a naprosto intuitivní</w:t>
      </w:r>
      <w:r w:rsidR="00062F81">
        <w:fldChar w:fldCharType="begin"/>
      </w:r>
      <w:r w:rsidR="003F5FF5">
        <w:instrText xml:space="preserve"> ADDIN ZOTERO_ITEM CSL_CITATION {"citationID":"lnw4LltB","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062F81">
        <w:fldChar w:fldCharType="separate"/>
      </w:r>
      <w:r w:rsidR="003F5FF5" w:rsidRPr="003F5FF5">
        <w:rPr>
          <w:rFonts w:ascii="Georgia" w:hAnsi="Georgia"/>
        </w:rPr>
        <w:t>[8]</w:t>
      </w:r>
      <w:r w:rsidR="00062F81">
        <w:fldChar w:fldCharType="end"/>
      </w:r>
      <w:r w:rsidR="0045270A">
        <w:t>.</w:t>
      </w:r>
    </w:p>
    <w:p w14:paraId="095ADD73" w14:textId="77777777" w:rsidR="00B01CCA" w:rsidRDefault="00FA3D66" w:rsidP="00B01CCA">
      <w:pPr>
        <w:keepNext/>
      </w:pPr>
      <w:r>
        <w:rPr>
          <w:noProof/>
          <w:lang w:eastAsia="cs-CZ"/>
        </w:rPr>
        <w:drawing>
          <wp:inline distT="0" distB="0" distL="0" distR="0" wp14:anchorId="682ADE74" wp14:editId="4FA5027F">
            <wp:extent cx="5579110" cy="2766060"/>
            <wp:effectExtent l="0" t="0" r="254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579110" cy="2766060"/>
                    </a:xfrm>
                    <a:prstGeom prst="rect">
                      <a:avLst/>
                    </a:prstGeom>
                  </pic:spPr>
                </pic:pic>
              </a:graphicData>
            </a:graphic>
          </wp:inline>
        </w:drawing>
      </w:r>
    </w:p>
    <w:p w14:paraId="7DEE46A3" w14:textId="1663C446" w:rsidR="00CA2BC7" w:rsidRDefault="00B01CCA" w:rsidP="00B01CCA">
      <w:pPr>
        <w:pStyle w:val="Titulek"/>
        <w:jc w:val="center"/>
        <w:rPr>
          <w:noProof/>
        </w:rPr>
      </w:pPr>
      <w:bookmarkStart w:id="9" w:name="_Ref33735026"/>
      <w:bookmarkStart w:id="10" w:name="_Toc40002514"/>
      <w:r>
        <w:t xml:space="preserve">Obrázek </w:t>
      </w:r>
      <w:r w:rsidR="00062F81">
        <w:fldChar w:fldCharType="begin"/>
      </w:r>
      <w:r>
        <w:instrText>SEQ Obrázek \* ARABIC</w:instrText>
      </w:r>
      <w:r w:rsidR="00062F81">
        <w:fldChar w:fldCharType="separate"/>
      </w:r>
      <w:r w:rsidR="007D09D0">
        <w:rPr>
          <w:noProof/>
        </w:rPr>
        <w:t>1</w:t>
      </w:r>
      <w:r w:rsidR="00062F81">
        <w:fldChar w:fldCharType="end"/>
      </w:r>
      <w:r>
        <w:t xml:space="preserve"> - Tabule Monday.com</w:t>
      </w:r>
      <w:bookmarkEnd w:id="9"/>
      <w:r w:rsidR="009C40D8">
        <w:t xml:space="preserve"> – Monday.com </w:t>
      </w:r>
      <w:r w:rsidR="009C40D8">
        <w:fldChar w:fldCharType="begin"/>
      </w:r>
      <w:r w:rsidR="009C40D8">
        <w:instrText xml:space="preserve"> ADDIN ZOTERO_ITEM CSL_CITATION {"citationID":"E7pjpJTn","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9C40D8">
        <w:fldChar w:fldCharType="separate"/>
      </w:r>
      <w:r w:rsidR="009C40D8" w:rsidRPr="009C40D8">
        <w:rPr>
          <w:rFonts w:ascii="Georgia" w:hAnsi="Georgia"/>
        </w:rPr>
        <w:t>[8]</w:t>
      </w:r>
      <w:bookmarkEnd w:id="10"/>
      <w:r w:rsidR="009C40D8">
        <w:fldChar w:fldCharType="end"/>
      </w:r>
    </w:p>
    <w:p w14:paraId="3918CE75" w14:textId="77777777" w:rsidR="00B01CCA" w:rsidRDefault="00B01CCA" w:rsidP="00CA2BC7">
      <w:pPr>
        <w:rPr>
          <w:noProof/>
        </w:rPr>
      </w:pPr>
    </w:p>
    <w:p w14:paraId="07B52012" w14:textId="02241058" w:rsidR="000C548E" w:rsidRDefault="00FA3D66" w:rsidP="000C548E">
      <w:r>
        <w:t xml:space="preserve">Při analýze této aplikace </w:t>
      </w:r>
      <w:r w:rsidR="00C71B0F">
        <w:t>byla</w:t>
      </w:r>
      <w:r>
        <w:t xml:space="preserve"> nejprve </w:t>
      </w:r>
      <w:r w:rsidR="002D419D">
        <w:t>analyzov</w:t>
      </w:r>
      <w:r w:rsidR="00C71B0F">
        <w:t>ána</w:t>
      </w:r>
      <w:r>
        <w:t xml:space="preserve"> obtížnost instalace. Samotné využití aplikace je jednoduché, stačí se přihlásit na stránku Monday.com a </w:t>
      </w:r>
      <w:r w:rsidR="002D419D">
        <w:t>uživatel má</w:t>
      </w:r>
      <w:r>
        <w:t xml:space="preserve"> hned přístup ke svým tabul</w:t>
      </w:r>
      <w:r w:rsidR="002D419D">
        <w:t>kám</w:t>
      </w:r>
      <w:r>
        <w:t xml:space="preserve">. </w:t>
      </w:r>
      <w:r w:rsidR="00E42D84">
        <w:t>Ovšem nastávají problémy, j</w:t>
      </w:r>
      <w:r>
        <w:t>akmile se</w:t>
      </w:r>
      <w:r w:rsidR="002D419D">
        <w:t xml:space="preserve"> uživatel</w:t>
      </w:r>
      <w:r>
        <w:t xml:space="preserve"> dostane k </w:t>
      </w:r>
      <w:r w:rsidR="002D419D">
        <w:t>úpravě</w:t>
      </w:r>
      <w:r>
        <w:t xml:space="preserve"> tabulí pro využití na potřeby </w:t>
      </w:r>
      <w:r w:rsidR="002D419D">
        <w:t>práce.</w:t>
      </w:r>
      <w:r>
        <w:t xml:space="preserve"> Neexistují žádné připravené vzory k tomu, co </w:t>
      </w:r>
      <w:r w:rsidR="002D419D">
        <w:t>zadavatel</w:t>
      </w:r>
      <w:r>
        <w:t xml:space="preserve"> potřebuje, proto </w:t>
      </w:r>
      <w:r w:rsidR="002D419D">
        <w:t xml:space="preserve">je zapotřebí </w:t>
      </w:r>
      <w:r>
        <w:t>vytvořit vlastní</w:t>
      </w:r>
      <w:r w:rsidR="002D419D">
        <w:t xml:space="preserve"> vzor</w:t>
      </w:r>
      <w:r>
        <w:t xml:space="preserve">. Vytvoření </w:t>
      </w:r>
      <w:r w:rsidR="002D419D">
        <w:t>vzoru</w:t>
      </w:r>
      <w:r>
        <w:t xml:space="preserve"> pro naše potřeby je jednoduché</w:t>
      </w:r>
      <w:r w:rsidR="002D419D">
        <w:t xml:space="preserve"> na pochopení,</w:t>
      </w:r>
      <w:r>
        <w:t xml:space="preserve"> ale časově </w:t>
      </w:r>
      <w:r w:rsidR="00075C1D">
        <w:t xml:space="preserve">velmi </w:t>
      </w:r>
      <w:r>
        <w:t xml:space="preserve">náročné. </w:t>
      </w:r>
      <w:r w:rsidR="002D419D">
        <w:t xml:space="preserve">Po vytvoření tohoto vzoru, </w:t>
      </w:r>
      <w:r w:rsidR="002D49B2">
        <w:t>m</w:t>
      </w:r>
      <w:r w:rsidR="002D419D">
        <w:t xml:space="preserve">á uživatel možnost si tento vzor uložit a při budoucím použití </w:t>
      </w:r>
      <w:r w:rsidR="004160D1">
        <w:t>ho</w:t>
      </w:r>
      <w:r w:rsidR="002D419D">
        <w:t xml:space="preserve"> pouze načíst.</w:t>
      </w:r>
    </w:p>
    <w:p w14:paraId="4A9C038B" w14:textId="27B39BF8" w:rsidR="00FA3D66" w:rsidRDefault="000C548E" w:rsidP="00CA2BC7">
      <w:r>
        <w:t xml:space="preserve">Dále </w:t>
      </w:r>
      <w:r w:rsidR="00C71B0F">
        <w:t>bylo</w:t>
      </w:r>
      <w:r w:rsidR="00067DBC">
        <w:t xml:space="preserve"> </w:t>
      </w:r>
      <w:r w:rsidR="002D419D">
        <w:t>analyzov</w:t>
      </w:r>
      <w:r w:rsidR="00C71B0F">
        <w:t>áno</w:t>
      </w:r>
      <w:r>
        <w:t xml:space="preserve">, zda aplikace naplňuje požadavky firmy. Aplikace podporuje načítání dat z excelu, což je jeden z požadavků. Bohužel nelze dosáhnout </w:t>
      </w:r>
      <w:r w:rsidR="002D419D">
        <w:t>zobrazování záznamů dle skupin uživatelů</w:t>
      </w:r>
      <w:r>
        <w:t>. Další problém je, že není možné r</w:t>
      </w:r>
      <w:r w:rsidR="00E42D84">
        <w:t>ůzným</w:t>
      </w:r>
      <w:r>
        <w:t xml:space="preserve"> uživatelům přiřadit rozdílné pravomoci ohledně jednotlivých řádků a sloupců. </w:t>
      </w:r>
      <w:r w:rsidR="0089023B">
        <w:t>Také je</w:t>
      </w:r>
      <w:r>
        <w:t xml:space="preserve"> velk</w:t>
      </w:r>
      <w:r w:rsidR="00E42D84">
        <w:t>ou</w:t>
      </w:r>
      <w:r>
        <w:t xml:space="preserve"> </w:t>
      </w:r>
      <w:r w:rsidR="00E42D84">
        <w:t>nevýhodou</w:t>
      </w:r>
      <w:r w:rsidR="0089023B">
        <w:t>,</w:t>
      </w:r>
      <w:r>
        <w:t xml:space="preserve"> že </w:t>
      </w:r>
      <w:r w:rsidR="00353583">
        <w:t>pro sdílení tabulek s návštěvníky je zapotřebí pokročilého platebního plánu</w:t>
      </w:r>
      <w:r>
        <w:t>. V této aplikaci je pro potřeby firmy příliš problémů a nedostatků</w:t>
      </w:r>
      <w:r w:rsidR="00353583">
        <w:t>.</w:t>
      </w:r>
    </w:p>
    <w:p w14:paraId="5E40BD64" w14:textId="77777777" w:rsidR="00353583" w:rsidRDefault="00353583" w:rsidP="00CA2BC7">
      <w:r>
        <w:lastRenderedPageBreak/>
        <w:t xml:space="preserve">Třetím kritériem je mobilní aplikace. Toto je prostor, kde se Monday.com dostává do popředí. Mobilní aplikace Monday.com je velmi přehledná a responzivní bez jakéhokoliv problému. </w:t>
      </w:r>
    </w:p>
    <w:p w14:paraId="74AE939F" w14:textId="77777777" w:rsidR="00353583" w:rsidRDefault="00353583" w:rsidP="00CA2BC7">
      <w:r>
        <w:t xml:space="preserve">Uživatelské rozhraní Monday.com je kvalitně propracované, vysoce intuitivní a na pohled příjemné. </w:t>
      </w:r>
      <w:r w:rsidR="00A53D4D">
        <w:t>Jak je možné vidět na obrázku 1, r</w:t>
      </w:r>
      <w:r>
        <w:t>ozhraní je přehledné a funkční.</w:t>
      </w:r>
    </w:p>
    <w:p w14:paraId="686222FC" w14:textId="72AC5A26" w:rsidR="006D55DA" w:rsidRDefault="00353583" w:rsidP="00B01CCA">
      <w:pPr>
        <w:keepNext/>
      </w:pPr>
      <w:r>
        <w:t xml:space="preserve">Jako poslední z kritérií </w:t>
      </w:r>
      <w:r w:rsidR="00C71B0F">
        <w:t>byla</w:t>
      </w:r>
      <w:r w:rsidR="0089023B">
        <w:t xml:space="preserve"> analyzov</w:t>
      </w:r>
      <w:r w:rsidR="00C71B0F">
        <w:t>ána</w:t>
      </w:r>
      <w:r>
        <w:t xml:space="preserve"> cen</w:t>
      </w:r>
      <w:r w:rsidR="00C71B0F">
        <w:t>a</w:t>
      </w:r>
      <w:r>
        <w:t xml:space="preserve">. Zde bohužel </w:t>
      </w:r>
      <w:r w:rsidR="0089023B">
        <w:t>s</w:t>
      </w:r>
      <w:r>
        <w:t>konč</w:t>
      </w:r>
      <w:r w:rsidR="0089023B">
        <w:t>ila</w:t>
      </w:r>
      <w:r>
        <w:t xml:space="preserve"> jakákoliv možnost využití této aplikace pro potřeby firmy. </w:t>
      </w:r>
      <w:r w:rsidR="00471B8E">
        <w:t>Jak je možné vidět</w:t>
      </w:r>
      <w:r w:rsidR="00556BFB">
        <w:t xml:space="preserve"> na ceníku</w:t>
      </w:r>
      <w:r w:rsidR="00471B8E">
        <w:t xml:space="preserve"> v obrázku 2, p</w:t>
      </w:r>
      <w:r>
        <w:t xml:space="preserve">latební systém Monday.com počítá s měsíční, nebo roční platbou za každého uživatele. Pro potřeby firmy by byl </w:t>
      </w:r>
      <w:r w:rsidR="00715942">
        <w:t>za</w:t>
      </w:r>
      <w:r>
        <w:t>potřeb</w:t>
      </w:r>
      <w:r w:rsidR="00715942">
        <w:t>í</w:t>
      </w:r>
      <w:r>
        <w:t xml:space="preserve"> minimálně jeden účet </w:t>
      </w:r>
      <w:r w:rsidR="00B01CCA">
        <w:t xml:space="preserve">úrovně </w:t>
      </w:r>
      <w:r w:rsidR="0089023B">
        <w:t>P</w:t>
      </w:r>
      <w:r w:rsidR="00B01CCA">
        <w:t>ro, následně za každý tým</w:t>
      </w:r>
      <w:r w:rsidR="00715942">
        <w:t xml:space="preserve"> minimálně</w:t>
      </w:r>
      <w:r w:rsidR="00B01CCA">
        <w:t xml:space="preserve"> jeden účet </w:t>
      </w:r>
      <w:proofErr w:type="spellStart"/>
      <w:r w:rsidR="00715942">
        <w:t>B</w:t>
      </w:r>
      <w:r w:rsidR="00B01CCA">
        <w:t>a</w:t>
      </w:r>
      <w:r w:rsidR="00F07AB9">
        <w:t>s</w:t>
      </w:r>
      <w:r w:rsidR="00B01CCA">
        <w:t>sic</w:t>
      </w:r>
      <w:proofErr w:type="spellEnd"/>
      <w:r w:rsidR="00B01CCA">
        <w:t xml:space="preserve">. Vzhledem k počtu týmů a častosti potřeby této aplikace, je velmi jednoduché zjistit, že jakékoliv možné </w:t>
      </w:r>
      <w:r w:rsidR="0089023B">
        <w:t>peníze ušetřené</w:t>
      </w:r>
      <w:r w:rsidR="00B01CCA">
        <w:t xml:space="preserve"> z používání této aplikace budou pohřbeny hluboko pod poplatky potřebnými k provozu této aplikace.</w:t>
      </w:r>
      <w:r w:rsidR="006D55DA">
        <w:t xml:space="preserve"> Je možné, že součástí platebního systému „</w:t>
      </w:r>
      <w:proofErr w:type="spellStart"/>
      <w:r w:rsidR="006D55DA">
        <w:t>Enterprise</w:t>
      </w:r>
      <w:proofErr w:type="spellEnd"/>
      <w:r w:rsidR="006D55DA">
        <w:t xml:space="preserve">“ by vznikla nabídka, která by byla více akceptovatelná, ale stále to cenově přesahuje </w:t>
      </w:r>
      <w:r w:rsidR="00E42D84">
        <w:t>přijatelné</w:t>
      </w:r>
      <w:r w:rsidR="006D55DA">
        <w:t xml:space="preserve"> hodnoty. </w:t>
      </w:r>
    </w:p>
    <w:p w14:paraId="17E510DD" w14:textId="77777777" w:rsidR="00B01CCA" w:rsidRDefault="00B01CCA" w:rsidP="00B01CCA">
      <w:pPr>
        <w:keepNext/>
      </w:pPr>
      <w:r>
        <w:rPr>
          <w:noProof/>
          <w:lang w:eastAsia="cs-CZ"/>
        </w:rPr>
        <w:drawing>
          <wp:inline distT="0" distB="0" distL="0" distR="0" wp14:anchorId="085DB3BB" wp14:editId="0DC4CE80">
            <wp:extent cx="5579111" cy="1186815"/>
            <wp:effectExtent l="0" t="0" r="2540" b="0"/>
            <wp:docPr id="1645825174"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pic:nvPicPr>
                  <pic:blipFill>
                    <a:blip r:embed="rId17">
                      <a:extLst>
                        <a:ext uri="{28A0092B-C50C-407E-A947-70E740481C1C}">
                          <a14:useLocalDpi xmlns:a14="http://schemas.microsoft.com/office/drawing/2010/main" val="0"/>
                        </a:ext>
                      </a:extLst>
                    </a:blip>
                    <a:stretch>
                      <a:fillRect/>
                    </a:stretch>
                  </pic:blipFill>
                  <pic:spPr>
                    <a:xfrm>
                      <a:off x="0" y="0"/>
                      <a:ext cx="5579111" cy="1186815"/>
                    </a:xfrm>
                    <a:prstGeom prst="rect">
                      <a:avLst/>
                    </a:prstGeom>
                  </pic:spPr>
                </pic:pic>
              </a:graphicData>
            </a:graphic>
          </wp:inline>
        </w:drawing>
      </w:r>
    </w:p>
    <w:p w14:paraId="49C4B6AA" w14:textId="3C858E16" w:rsidR="00353583" w:rsidRDefault="00B01CCA" w:rsidP="00B01CCA">
      <w:pPr>
        <w:pStyle w:val="Titulek"/>
        <w:jc w:val="center"/>
      </w:pPr>
      <w:bookmarkStart w:id="11" w:name="_Toc40002515"/>
      <w:r>
        <w:t xml:space="preserve">Obrázek </w:t>
      </w:r>
      <w:r w:rsidR="00062F81">
        <w:fldChar w:fldCharType="begin"/>
      </w:r>
      <w:r>
        <w:instrText>SEQ Obrázek \* ARABIC</w:instrText>
      </w:r>
      <w:r w:rsidR="00062F81">
        <w:fldChar w:fldCharType="separate"/>
      </w:r>
      <w:r w:rsidR="007D09D0">
        <w:rPr>
          <w:noProof/>
        </w:rPr>
        <w:t>2</w:t>
      </w:r>
      <w:r w:rsidR="00062F81">
        <w:fldChar w:fldCharType="end"/>
      </w:r>
      <w:r>
        <w:t xml:space="preserve"> - Cenový plán Monday.com</w:t>
      </w:r>
      <w:r w:rsidR="006D55DA">
        <w:t xml:space="preserve"> </w:t>
      </w:r>
      <w:r w:rsidR="009C40D8">
        <w:t xml:space="preserve">za pět uživatelů – Monday.com </w:t>
      </w:r>
      <w:r w:rsidR="009C40D8">
        <w:fldChar w:fldCharType="begin"/>
      </w:r>
      <w:r w:rsidR="009C40D8">
        <w:instrText xml:space="preserve"> ADDIN ZOTERO_ITEM CSL_CITATION {"citationID":"XogGWucc","properties":{"formattedCitation":"[8]","plainCitation":"[8]","noteIndex":0},"citationItems":[{"id":4,"uris":["http://zotero.org/users/local/9QMVeaNc/items/LKBIEUCB"],"uri":["http://zotero.org/users/local/9QMVeaNc/items/LKBIEUCB"],"itemData":{"id":4,"type":"webpage","title":"monday - team management software | Enterprise","URL":"https://monday.com/1/enterprise","accessed":{"date-parts":[["2020",2,27]]}}}],"schema":"https://github.com/citation-style-language/schema/raw/master/csl-citation.json"} </w:instrText>
      </w:r>
      <w:r w:rsidR="009C40D8">
        <w:fldChar w:fldCharType="separate"/>
      </w:r>
      <w:r w:rsidR="009C40D8" w:rsidRPr="009C40D8">
        <w:rPr>
          <w:rFonts w:ascii="Georgia" w:hAnsi="Georgia"/>
        </w:rPr>
        <w:t>[8]</w:t>
      </w:r>
      <w:bookmarkEnd w:id="11"/>
      <w:r w:rsidR="009C40D8">
        <w:fldChar w:fldCharType="end"/>
      </w:r>
    </w:p>
    <w:p w14:paraId="1AA0836F" w14:textId="77777777" w:rsidR="006D55DA" w:rsidRDefault="006D55DA" w:rsidP="006D55DA">
      <w:r>
        <w:t xml:space="preserve">Nyní nastává čas ohodnotit tuto aplikaci </w:t>
      </w:r>
      <w:r w:rsidR="00F20616">
        <w:t>známkami</w:t>
      </w:r>
      <w:r>
        <w:t>.</w:t>
      </w:r>
    </w:p>
    <w:p w14:paraId="1ADEED7A" w14:textId="77777777" w:rsidR="006D55DA" w:rsidRDefault="006D55DA" w:rsidP="006D55DA">
      <w:pPr>
        <w:pStyle w:val="Odstavecseseznamem"/>
        <w:numPr>
          <w:ilvl w:val="0"/>
          <w:numId w:val="11"/>
        </w:numPr>
      </w:pPr>
      <w:r>
        <w:t>Instalace - 3</w:t>
      </w:r>
    </w:p>
    <w:p w14:paraId="754924FA" w14:textId="77777777" w:rsidR="006D55DA" w:rsidRDefault="006D55DA" w:rsidP="006D55DA">
      <w:pPr>
        <w:pStyle w:val="Odstavecseseznamem"/>
        <w:numPr>
          <w:ilvl w:val="0"/>
          <w:numId w:val="11"/>
        </w:numPr>
      </w:pPr>
      <w:r>
        <w:t>Naplnění požadavků - 1</w:t>
      </w:r>
    </w:p>
    <w:p w14:paraId="121C8BDA" w14:textId="77777777" w:rsidR="006D55DA" w:rsidRDefault="006D55DA" w:rsidP="006D55DA">
      <w:pPr>
        <w:pStyle w:val="Odstavecseseznamem"/>
        <w:numPr>
          <w:ilvl w:val="0"/>
          <w:numId w:val="11"/>
        </w:numPr>
      </w:pPr>
      <w:r>
        <w:t>Mobilní aplikace - 5</w:t>
      </w:r>
    </w:p>
    <w:p w14:paraId="6C2DD594" w14:textId="77777777" w:rsidR="006D55DA" w:rsidRDefault="006D55DA" w:rsidP="006D55DA">
      <w:pPr>
        <w:pStyle w:val="Odstavecseseznamem"/>
        <w:numPr>
          <w:ilvl w:val="0"/>
          <w:numId w:val="11"/>
        </w:numPr>
      </w:pPr>
      <w:r>
        <w:t>Uživatelské rozhraní - 5</w:t>
      </w:r>
    </w:p>
    <w:p w14:paraId="35676F20" w14:textId="77777777" w:rsidR="006D55DA" w:rsidRDefault="006D55DA" w:rsidP="006D55DA">
      <w:pPr>
        <w:pStyle w:val="Odstavecseseznamem"/>
        <w:numPr>
          <w:ilvl w:val="0"/>
          <w:numId w:val="11"/>
        </w:numPr>
      </w:pPr>
      <w:r>
        <w:t xml:space="preserve">Cena - 1 </w:t>
      </w:r>
    </w:p>
    <w:p w14:paraId="5C1EE8E1" w14:textId="77777777" w:rsidR="006D55DA" w:rsidRDefault="006D55DA" w:rsidP="006D55DA">
      <w:r>
        <w:t>Závěr: Aplikace je pro použití firmy naprosto neakceptovatelná z důvodu nenaplnění požadavků a příliš vysoké ceny využití.</w:t>
      </w:r>
    </w:p>
    <w:p w14:paraId="28D8D9CE" w14:textId="77777777" w:rsidR="006D55DA" w:rsidRDefault="00F40DDD" w:rsidP="006D55DA">
      <w:pPr>
        <w:pStyle w:val="Nadpis2"/>
        <w:rPr>
          <w:rFonts w:hint="eastAsia"/>
        </w:rPr>
      </w:pPr>
      <w:bookmarkStart w:id="12" w:name="_Toc40002620"/>
      <w:proofErr w:type="spellStart"/>
      <w:r>
        <w:t>ZohoCreator</w:t>
      </w:r>
      <w:bookmarkEnd w:id="12"/>
      <w:proofErr w:type="spellEnd"/>
    </w:p>
    <w:p w14:paraId="2228740D" w14:textId="77777777" w:rsidR="00F40DDD" w:rsidRDefault="00F70A76" w:rsidP="00F40DDD">
      <w:r w:rsidRPr="005B7062">
        <w:rPr>
          <w:rStyle w:val="CittChar"/>
        </w:rPr>
        <w:t xml:space="preserve">Počínaje sběrem dat, konče přeměnou informací na znalosti, </w:t>
      </w:r>
      <w:proofErr w:type="spellStart"/>
      <w:r w:rsidRPr="005B7062">
        <w:rPr>
          <w:rStyle w:val="CittChar"/>
        </w:rPr>
        <w:t>ZohoCreator</w:t>
      </w:r>
      <w:proofErr w:type="spellEnd"/>
      <w:r w:rsidRPr="005B7062">
        <w:rPr>
          <w:rStyle w:val="CittChar"/>
        </w:rPr>
        <w:t xml:space="preserve"> zvládne všechno. Automatizace vašich procesů, dodání přístupů, co vaši kolegové potřebují, vizualizace informací skrz zprávy, toto všechno hlavně odkudkoliv. Řekněte aplikac</w:t>
      </w:r>
      <w:r w:rsidR="00AB0687">
        <w:rPr>
          <w:rStyle w:val="CittChar"/>
        </w:rPr>
        <w:t>i</w:t>
      </w:r>
      <w:r w:rsidRPr="005B7062">
        <w:rPr>
          <w:rStyle w:val="CittChar"/>
        </w:rPr>
        <w:t xml:space="preserve"> a </w:t>
      </w:r>
      <w:proofErr w:type="spellStart"/>
      <w:r w:rsidRPr="005B7062">
        <w:rPr>
          <w:rStyle w:val="CittChar"/>
        </w:rPr>
        <w:t>ZohoCreator</w:t>
      </w:r>
      <w:proofErr w:type="spellEnd"/>
      <w:r w:rsidRPr="005B7062">
        <w:rPr>
          <w:rStyle w:val="CittChar"/>
        </w:rPr>
        <w:t xml:space="preserve"> ji obsahuje: připravenou na použití nebo připravenou k postavení</w:t>
      </w:r>
      <w:r>
        <w:t>.</w:t>
      </w:r>
      <w:r w:rsidR="00062F81">
        <w:fldChar w:fldCharType="begin"/>
      </w:r>
      <w:r w:rsidR="003F5FF5">
        <w:instrText xml:space="preserve"> ADDIN ZOTERO_ITEM CSL_CITATION {"citationID":"X3A35A3i","properties":{"formattedCitation":"[9]","plainCitation":"[9]","noteIndex":0},"citationItems":[{"id":8,"uris":["http://zotero.org/users/local/9QMVeaNc/items/F7VMNBDF"],"uri":["http://zotero.org/users/local/9QMVeaNc/items/F7VMNBDF"],"itemData":{"id":8,"type":"webpage","title":"See the endless list of possible applications in Zoho Creator","URL":"https://www.zoho.com/creator/overview.html","accessed":{"date-parts":[["2020",2,27]]}}}],"schema":"https://github.com/citation-style-language/schema/raw/master/csl-citation.json"} </w:instrText>
      </w:r>
      <w:r w:rsidR="00062F81">
        <w:fldChar w:fldCharType="separate"/>
      </w:r>
      <w:r w:rsidR="003F5FF5" w:rsidRPr="003F5FF5">
        <w:rPr>
          <w:rFonts w:ascii="Georgia" w:hAnsi="Georgia"/>
        </w:rPr>
        <w:t>[9]</w:t>
      </w:r>
      <w:r w:rsidR="00062F81">
        <w:fldChar w:fldCharType="end"/>
      </w:r>
      <w:r w:rsidR="005B7062">
        <w:t xml:space="preserve"> (Volně přeloženo).</w:t>
      </w:r>
    </w:p>
    <w:p w14:paraId="04F8E3C1" w14:textId="77777777" w:rsidR="00F70A76" w:rsidRDefault="00F70A76" w:rsidP="00F40DDD">
      <w:r>
        <w:lastRenderedPageBreak/>
        <w:t xml:space="preserve">Takto zní úvod přehledu aplikace </w:t>
      </w:r>
      <w:proofErr w:type="spellStart"/>
      <w:r>
        <w:t>ZohoCreator</w:t>
      </w:r>
      <w:proofErr w:type="spellEnd"/>
      <w:r>
        <w:t xml:space="preserve">. Ve skutečnosti se jedná o </w:t>
      </w:r>
      <w:r w:rsidR="00D4226C">
        <w:t>rozhraní</w:t>
      </w:r>
      <w:r>
        <w:t>, kter</w:t>
      </w:r>
      <w:r w:rsidR="002A3394">
        <w:t>é</w:t>
      </w:r>
      <w:r>
        <w:t xml:space="preserve"> vám dodá stavební bloky a zjednoduší jakékoliv kódování potřebné pro automatizaci vašich procesů.</w:t>
      </w:r>
    </w:p>
    <w:p w14:paraId="5B460C19" w14:textId="77777777" w:rsidR="00D4226C" w:rsidRDefault="00D4226C" w:rsidP="00D4226C">
      <w:pPr>
        <w:keepNext/>
      </w:pPr>
      <w:r>
        <w:rPr>
          <w:noProof/>
          <w:lang w:eastAsia="cs-CZ"/>
        </w:rPr>
        <w:drawing>
          <wp:inline distT="0" distB="0" distL="0" distR="0" wp14:anchorId="5232B581" wp14:editId="7E69E7C2">
            <wp:extent cx="5579111" cy="1369695"/>
            <wp:effectExtent l="0" t="0" r="2540" b="1905"/>
            <wp:docPr id="2112705858"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4"/>
                    <pic:cNvPicPr/>
                  </pic:nvPicPr>
                  <pic:blipFill>
                    <a:blip r:embed="rId18">
                      <a:extLst>
                        <a:ext uri="{28A0092B-C50C-407E-A947-70E740481C1C}">
                          <a14:useLocalDpi xmlns:a14="http://schemas.microsoft.com/office/drawing/2010/main" val="0"/>
                        </a:ext>
                      </a:extLst>
                    </a:blip>
                    <a:stretch>
                      <a:fillRect/>
                    </a:stretch>
                  </pic:blipFill>
                  <pic:spPr>
                    <a:xfrm>
                      <a:off x="0" y="0"/>
                      <a:ext cx="5579111" cy="1369695"/>
                    </a:xfrm>
                    <a:prstGeom prst="rect">
                      <a:avLst/>
                    </a:prstGeom>
                  </pic:spPr>
                </pic:pic>
              </a:graphicData>
            </a:graphic>
          </wp:inline>
        </w:drawing>
      </w:r>
    </w:p>
    <w:p w14:paraId="294B02A2" w14:textId="44E38298" w:rsidR="00D4226C" w:rsidRDefault="00D4226C" w:rsidP="00D4226C">
      <w:pPr>
        <w:pStyle w:val="Titulek"/>
        <w:jc w:val="center"/>
      </w:pPr>
      <w:bookmarkStart w:id="13" w:name="_Toc40002516"/>
      <w:r>
        <w:t xml:space="preserve">Obrázek </w:t>
      </w:r>
      <w:r w:rsidR="00062F81">
        <w:fldChar w:fldCharType="begin"/>
      </w:r>
      <w:r>
        <w:instrText>SEQ Obrázek \* ARABIC</w:instrText>
      </w:r>
      <w:r w:rsidR="00062F81">
        <w:fldChar w:fldCharType="separate"/>
      </w:r>
      <w:r w:rsidR="007D09D0">
        <w:rPr>
          <w:noProof/>
        </w:rPr>
        <w:t>3</w:t>
      </w:r>
      <w:r w:rsidR="00062F81">
        <w:fldChar w:fldCharType="end"/>
      </w:r>
      <w:r w:rsidR="00710CAF">
        <w:t>-</w:t>
      </w:r>
      <w:r w:rsidR="008521F9">
        <w:t xml:space="preserve">Logistický nástroj </w:t>
      </w:r>
      <w:proofErr w:type="spellStart"/>
      <w:r w:rsidR="008521F9">
        <w:t>ZohoCreator</w:t>
      </w:r>
      <w:proofErr w:type="spellEnd"/>
      <w:r w:rsidR="00876B8F">
        <w:t xml:space="preserve"> – </w:t>
      </w:r>
      <w:proofErr w:type="spellStart"/>
      <w:r w:rsidR="00876B8F">
        <w:t>ZohoCreator</w:t>
      </w:r>
      <w:proofErr w:type="spellEnd"/>
      <w:r w:rsidR="00876B8F">
        <w:t xml:space="preserve"> </w:t>
      </w:r>
      <w:r w:rsidR="00876B8F">
        <w:fldChar w:fldCharType="begin"/>
      </w:r>
      <w:r w:rsidR="00876B8F">
        <w:instrText xml:space="preserve"> ADDIN ZOTERO_ITEM CSL_CITATION {"citationID":"pveYIr7W","properties":{"formattedCitation":"[9]","plainCitation":"[9]","noteIndex":0},"citationItems":[{"id":8,"uris":["http://zotero.org/users/local/9QMVeaNc/items/F7VMNBDF"],"uri":["http://zotero.org/users/local/9QMVeaNc/items/F7VMNBDF"],"itemData":{"id":8,"type":"webpage","title":"See the endless list of possible applications in Zoho Creator","URL":"https://www.zoho.com/creator/overview.html","accessed":{"date-parts":[["2020",2,27]]}}}],"schema":"https://github.com/citation-style-language/schema/raw/master/csl-citation.json"} </w:instrText>
      </w:r>
      <w:r w:rsidR="00876B8F">
        <w:fldChar w:fldCharType="separate"/>
      </w:r>
      <w:r w:rsidR="00876B8F" w:rsidRPr="00876B8F">
        <w:rPr>
          <w:rFonts w:ascii="Georgia" w:hAnsi="Georgia"/>
        </w:rPr>
        <w:t>[9]</w:t>
      </w:r>
      <w:bookmarkEnd w:id="13"/>
      <w:r w:rsidR="00876B8F">
        <w:fldChar w:fldCharType="end"/>
      </w:r>
    </w:p>
    <w:p w14:paraId="3DB0DBBD" w14:textId="77777777" w:rsidR="00D4226C" w:rsidRDefault="00D4226C" w:rsidP="00D4226C"/>
    <w:p w14:paraId="44EAC829" w14:textId="77777777" w:rsidR="00D4226C" w:rsidRDefault="00D4226C" w:rsidP="00D4226C">
      <w:r>
        <w:t xml:space="preserve">Pojďme si tuto aplikaci prohnat skrze kritéria. Podobně jako u Monday.com, </w:t>
      </w:r>
      <w:proofErr w:type="spellStart"/>
      <w:r>
        <w:t>ZohoCreator</w:t>
      </w:r>
      <w:proofErr w:type="spellEnd"/>
      <w:r>
        <w:t xml:space="preserve"> je možné spustit hned z webové aplikace bez jakékoliv instalace na váš počítač. Oproti Monday.com je</w:t>
      </w:r>
      <w:r w:rsidR="00A80D42">
        <w:t>,</w:t>
      </w:r>
      <w:r>
        <w:t xml:space="preserve"> ale příprava tabulí</w:t>
      </w:r>
      <w:r w:rsidR="005B7062">
        <w:t xml:space="preserve"> pro</w:t>
      </w:r>
      <w:r>
        <w:t xml:space="preserve"> potřeby</w:t>
      </w:r>
      <w:r w:rsidR="005B7062">
        <w:t xml:space="preserve"> zadavatele</w:t>
      </w:r>
      <w:r>
        <w:t>, kde t</w:t>
      </w:r>
      <w:r w:rsidR="005B7062">
        <w:t>ato aplikace uvízne</w:t>
      </w:r>
      <w:r>
        <w:t xml:space="preserve">. O </w:t>
      </w:r>
      <w:proofErr w:type="spellStart"/>
      <w:r>
        <w:t>ZohoCreator</w:t>
      </w:r>
      <w:proofErr w:type="spellEnd"/>
      <w:r>
        <w:t xml:space="preserve"> by se dalo </w:t>
      </w:r>
      <w:proofErr w:type="gramStart"/>
      <w:r>
        <w:t>říci</w:t>
      </w:r>
      <w:proofErr w:type="gramEnd"/>
      <w:r>
        <w:t>, že spíše než o aplikaci</w:t>
      </w:r>
      <w:r w:rsidR="00767D06">
        <w:t>,</w:t>
      </w:r>
      <w:r>
        <w:t xml:space="preserve"> se jedná o rozhraní, které</w:t>
      </w:r>
      <w:r w:rsidR="005B7062">
        <w:t xml:space="preserve"> může uživatel</w:t>
      </w:r>
      <w:r>
        <w:t xml:space="preserve"> využ</w:t>
      </w:r>
      <w:r w:rsidR="005B7062">
        <w:t>ít</w:t>
      </w:r>
      <w:r>
        <w:t xml:space="preserve"> pro vytvoření vlastní aplikace. To znamená, že je zapotřebí</w:t>
      </w:r>
      <w:r w:rsidR="00A80D42">
        <w:t>,</w:t>
      </w:r>
      <w:r>
        <w:t xml:space="preserve"> aby při každé instalaci byla </w:t>
      </w:r>
      <w:r w:rsidR="00A80D42">
        <w:t>vytvořena aplikace, která zmizí,</w:t>
      </w:r>
      <w:r>
        <w:t xml:space="preserve"> jakmile vám vyprchá měsíční platba.</w:t>
      </w:r>
      <w:r w:rsidR="008521F9">
        <w:t xml:space="preserve"> Pokud by firma využívala tuto aplikaci častěji, toto by byla skvělá volba</w:t>
      </w:r>
      <w:r w:rsidR="00A80D42">
        <w:t>. B</w:t>
      </w:r>
      <w:r w:rsidR="008521F9">
        <w:t>ohužel vzhledem k</w:t>
      </w:r>
      <w:r w:rsidR="00A80D42">
        <w:t> </w:t>
      </w:r>
      <w:r w:rsidR="008521F9">
        <w:t>tomu</w:t>
      </w:r>
      <w:r w:rsidR="00A80D42">
        <w:t>,</w:t>
      </w:r>
      <w:r w:rsidR="008521F9">
        <w:t xml:space="preserve"> že tato aplikace bude použita jednou až třikrát za rok, potřeba vytvoření aplikace po každém vytvoření účtu se stává neúnosnou.</w:t>
      </w:r>
    </w:p>
    <w:p w14:paraId="7E0DB950" w14:textId="77777777" w:rsidR="008521F9" w:rsidRDefault="008521F9" w:rsidP="00D4226C">
      <w:r>
        <w:t>Vzhledem k tomu, že tuto aplikaci si</w:t>
      </w:r>
      <w:r w:rsidR="005B7062">
        <w:t xml:space="preserve"> uživatel vytváří sám</w:t>
      </w:r>
      <w:r>
        <w:t xml:space="preserve"> s použitím dodaných nástrojů, je možné dosáhnout veškerých požadavků, které </w:t>
      </w:r>
      <w:r w:rsidR="005B7062">
        <w:t xml:space="preserve">zadavatel </w:t>
      </w:r>
      <w:r>
        <w:t xml:space="preserve">potřebuje, tím že si </w:t>
      </w:r>
      <w:r w:rsidR="005B7062">
        <w:t>aplikaci sám navrhnete</w:t>
      </w:r>
      <w:r>
        <w:t>.</w:t>
      </w:r>
    </w:p>
    <w:p w14:paraId="6F8B2BE5" w14:textId="77777777" w:rsidR="008521F9" w:rsidRDefault="008521F9" w:rsidP="00D4226C">
      <w:proofErr w:type="spellStart"/>
      <w:r>
        <w:t>ZohoCreator</w:t>
      </w:r>
      <w:proofErr w:type="spellEnd"/>
      <w:r>
        <w:t xml:space="preserve"> dodává nástroje i pro vytvoření vlastní mobilní aplikace, </w:t>
      </w:r>
      <w:r w:rsidR="00A80D42">
        <w:t>k</w:t>
      </w:r>
      <w:r>
        <w:t>de</w:t>
      </w:r>
      <w:r w:rsidR="005B7062">
        <w:t xml:space="preserve"> uživateli</w:t>
      </w:r>
      <w:r>
        <w:t xml:space="preserve"> stačí pouze sestavit části</w:t>
      </w:r>
      <w:r w:rsidR="00A80D42">
        <w:t>,</w:t>
      </w:r>
      <w:r>
        <w:t xml:space="preserve"> které potřebuje a </w:t>
      </w:r>
      <w:r w:rsidR="005B7062">
        <w:t>může</w:t>
      </w:r>
      <w:r>
        <w:t xml:space="preserve"> aplikaci hned využít dle potřeb</w:t>
      </w:r>
      <w:r w:rsidR="00A80D42">
        <w:t>, které si nastaví</w:t>
      </w:r>
      <w:r>
        <w:t>.</w:t>
      </w:r>
    </w:p>
    <w:p w14:paraId="491FD784" w14:textId="77777777" w:rsidR="008521F9" w:rsidRDefault="008521F9" w:rsidP="00D4226C">
      <w:r>
        <w:t>Uživatelské rozhraní aplikace je přehledné a vysoce konfigurovatelné.</w:t>
      </w:r>
      <w:r w:rsidR="00EC49E3">
        <w:t xml:space="preserve"> Jedna z možností zobrazení se nachází na obrázku 3.</w:t>
      </w:r>
    </w:p>
    <w:p w14:paraId="659BCF5F" w14:textId="06310BDC" w:rsidR="008521F9" w:rsidRDefault="008521F9" w:rsidP="00D4226C">
      <w:r>
        <w:t xml:space="preserve">Samotná cena je </w:t>
      </w:r>
      <w:r w:rsidR="00AB390C">
        <w:t>přátelská. U</w:t>
      </w:r>
      <w:r w:rsidR="005B7062">
        <w:t xml:space="preserve">živatel </w:t>
      </w:r>
      <w:r>
        <w:t xml:space="preserve">platí </w:t>
      </w:r>
      <w:r w:rsidR="00E42D84">
        <w:t xml:space="preserve">pouze </w:t>
      </w:r>
      <w:r>
        <w:t>za přístup k nástrojům a službám</w:t>
      </w:r>
      <w:r w:rsidR="005B7062">
        <w:t xml:space="preserve"> aplikace</w:t>
      </w:r>
      <w:r w:rsidR="00AB390C">
        <w:t xml:space="preserve"> </w:t>
      </w:r>
      <w:proofErr w:type="spellStart"/>
      <w:r>
        <w:t>ZohoCreator</w:t>
      </w:r>
      <w:proofErr w:type="spellEnd"/>
      <w:r w:rsidR="005B7062">
        <w:t>. Z</w:t>
      </w:r>
      <w:r>
        <w:t>a</w:t>
      </w:r>
      <w:r w:rsidR="005B7062">
        <w:t xml:space="preserve"> samotné</w:t>
      </w:r>
      <w:r>
        <w:t xml:space="preserve"> uživatele a zaměstnance již </w:t>
      </w:r>
      <w:r w:rsidR="005B7062">
        <w:t>uživatel neplatí</w:t>
      </w:r>
      <w:r>
        <w:t xml:space="preserve">. </w:t>
      </w:r>
      <w:r w:rsidR="005B7062">
        <w:t>Problémem je, že se opět jedná</w:t>
      </w:r>
      <w:r>
        <w:t xml:space="preserve"> o měsíční platbu</w:t>
      </w:r>
      <w:r w:rsidR="005B7062">
        <w:t xml:space="preserve">. Oproti ostatním příkladům je </w:t>
      </w:r>
      <w:r>
        <w:t>cena</w:t>
      </w:r>
      <w:r w:rsidR="005B7062">
        <w:t xml:space="preserve"> této </w:t>
      </w:r>
      <w:r w:rsidR="00767D06">
        <w:t>aplikace</w:t>
      </w:r>
      <w:r>
        <w:t xml:space="preserve"> již mnohem akceptovatelnější. Firma opět nabízí flexibilní ceny pro společnosti, což by mohlo vést k ceně, kterou by firma byla </w:t>
      </w:r>
      <w:r w:rsidR="00E42D84">
        <w:t>ochotná</w:t>
      </w:r>
      <w:r>
        <w:t xml:space="preserve"> dát.</w:t>
      </w:r>
      <w:r w:rsidR="00FD6427">
        <w:t xml:space="preserve"> Ceník je možné si prohlédnout v obrázku 4.</w:t>
      </w:r>
    </w:p>
    <w:p w14:paraId="256F6959" w14:textId="77777777" w:rsidR="008521F9" w:rsidRDefault="008521F9" w:rsidP="008521F9">
      <w:pPr>
        <w:keepNext/>
      </w:pPr>
      <w:r>
        <w:rPr>
          <w:noProof/>
          <w:lang w:eastAsia="cs-CZ"/>
        </w:rPr>
        <w:lastRenderedPageBreak/>
        <w:drawing>
          <wp:inline distT="0" distB="0" distL="0" distR="0" wp14:anchorId="3FECEBC5" wp14:editId="7F1DCCCA">
            <wp:extent cx="5579111" cy="1351915"/>
            <wp:effectExtent l="0" t="0" r="2540" b="635"/>
            <wp:docPr id="1187274424"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pic:cNvPicPr/>
                  </pic:nvPicPr>
                  <pic:blipFill>
                    <a:blip r:embed="rId19">
                      <a:extLst>
                        <a:ext uri="{28A0092B-C50C-407E-A947-70E740481C1C}">
                          <a14:useLocalDpi xmlns:a14="http://schemas.microsoft.com/office/drawing/2010/main" val="0"/>
                        </a:ext>
                      </a:extLst>
                    </a:blip>
                    <a:stretch>
                      <a:fillRect/>
                    </a:stretch>
                  </pic:blipFill>
                  <pic:spPr>
                    <a:xfrm>
                      <a:off x="0" y="0"/>
                      <a:ext cx="5579111" cy="1351915"/>
                    </a:xfrm>
                    <a:prstGeom prst="rect">
                      <a:avLst/>
                    </a:prstGeom>
                  </pic:spPr>
                </pic:pic>
              </a:graphicData>
            </a:graphic>
          </wp:inline>
        </w:drawing>
      </w:r>
    </w:p>
    <w:p w14:paraId="3E293C25" w14:textId="1B91C97F" w:rsidR="008521F9" w:rsidRDefault="008521F9" w:rsidP="008521F9">
      <w:pPr>
        <w:pStyle w:val="Titulek"/>
        <w:jc w:val="center"/>
      </w:pPr>
      <w:bookmarkStart w:id="14" w:name="_Toc40002517"/>
      <w:r>
        <w:t xml:space="preserve">Obrázek </w:t>
      </w:r>
      <w:r w:rsidR="00062F81">
        <w:fldChar w:fldCharType="begin"/>
      </w:r>
      <w:r>
        <w:instrText>SEQ Obrázek \* ARABIC</w:instrText>
      </w:r>
      <w:r w:rsidR="00062F81">
        <w:fldChar w:fldCharType="separate"/>
      </w:r>
      <w:r w:rsidR="007D09D0">
        <w:rPr>
          <w:noProof/>
        </w:rPr>
        <w:t>4</w:t>
      </w:r>
      <w:r w:rsidR="00062F81">
        <w:fldChar w:fldCharType="end"/>
      </w:r>
      <w:r>
        <w:t xml:space="preserve"> – Měsíční cenový plán </w:t>
      </w:r>
      <w:proofErr w:type="spellStart"/>
      <w:r>
        <w:t>ZohoCreator</w:t>
      </w:r>
      <w:proofErr w:type="spellEnd"/>
      <w:r w:rsidR="00876B8F">
        <w:t xml:space="preserve"> – </w:t>
      </w:r>
      <w:proofErr w:type="spellStart"/>
      <w:r w:rsidR="00876B8F">
        <w:t>ZohoCreator</w:t>
      </w:r>
      <w:proofErr w:type="spellEnd"/>
      <w:r w:rsidR="00876B8F">
        <w:t xml:space="preserve"> </w:t>
      </w:r>
      <w:r w:rsidR="00876B8F">
        <w:fldChar w:fldCharType="begin"/>
      </w:r>
      <w:r w:rsidR="00876B8F">
        <w:instrText xml:space="preserve"> ADDIN ZOTERO_ITEM CSL_CITATION {"citationID":"MTKcRgIm","properties":{"formattedCitation":"[9]","plainCitation":"[9]","noteIndex":0},"citationItems":[{"id":8,"uris":["http://zotero.org/users/local/9QMVeaNc/items/F7VMNBDF"],"uri":["http://zotero.org/users/local/9QMVeaNc/items/F7VMNBDF"],"itemData":{"id":8,"type":"webpage","title":"See the endless list of possible applications in Zoho Creator","URL":"https://www.zoho.com/creator/overview.html","accessed":{"date-parts":[["2020",2,27]]}}}],"schema":"https://github.com/citation-style-language/schema/raw/master/csl-citation.json"} </w:instrText>
      </w:r>
      <w:r w:rsidR="00876B8F">
        <w:fldChar w:fldCharType="separate"/>
      </w:r>
      <w:r w:rsidR="00876B8F" w:rsidRPr="00876B8F">
        <w:rPr>
          <w:rFonts w:ascii="Georgia" w:hAnsi="Georgia"/>
        </w:rPr>
        <w:t>[9]</w:t>
      </w:r>
      <w:bookmarkEnd w:id="14"/>
      <w:r w:rsidR="00876B8F">
        <w:fldChar w:fldCharType="end"/>
      </w:r>
    </w:p>
    <w:p w14:paraId="4EF535DA" w14:textId="77777777" w:rsidR="008521F9" w:rsidRDefault="008521F9" w:rsidP="008521F9">
      <w:r>
        <w:t>Finální skóre tedy je následující</w:t>
      </w:r>
    </w:p>
    <w:p w14:paraId="301FC0F1" w14:textId="77777777" w:rsidR="008521F9" w:rsidRDefault="008521F9" w:rsidP="008521F9">
      <w:pPr>
        <w:pStyle w:val="Odstavecseseznamem"/>
        <w:numPr>
          <w:ilvl w:val="0"/>
          <w:numId w:val="11"/>
        </w:numPr>
      </w:pPr>
      <w:r>
        <w:t>Instalace - 1</w:t>
      </w:r>
    </w:p>
    <w:p w14:paraId="4D39A1BC" w14:textId="77777777" w:rsidR="008521F9" w:rsidRDefault="008521F9" w:rsidP="008521F9">
      <w:pPr>
        <w:pStyle w:val="Odstavecseseznamem"/>
        <w:numPr>
          <w:ilvl w:val="0"/>
          <w:numId w:val="11"/>
        </w:numPr>
      </w:pPr>
      <w:r>
        <w:t>Naplnění požadavků – 5</w:t>
      </w:r>
    </w:p>
    <w:p w14:paraId="36FE8E60" w14:textId="77777777" w:rsidR="008521F9" w:rsidRDefault="008521F9" w:rsidP="008521F9">
      <w:pPr>
        <w:pStyle w:val="Odstavecseseznamem"/>
        <w:numPr>
          <w:ilvl w:val="0"/>
          <w:numId w:val="11"/>
        </w:numPr>
      </w:pPr>
      <w:r>
        <w:t>Mobilní aplikace – 5</w:t>
      </w:r>
    </w:p>
    <w:p w14:paraId="5EA8D3FC" w14:textId="77777777" w:rsidR="008521F9" w:rsidRDefault="008521F9" w:rsidP="008521F9">
      <w:pPr>
        <w:pStyle w:val="Odstavecseseznamem"/>
        <w:numPr>
          <w:ilvl w:val="0"/>
          <w:numId w:val="11"/>
        </w:numPr>
      </w:pPr>
      <w:r>
        <w:t>Uživatelské rozhraní – 5</w:t>
      </w:r>
    </w:p>
    <w:p w14:paraId="0DD965F5" w14:textId="77777777" w:rsidR="008521F9" w:rsidRDefault="008521F9" w:rsidP="008521F9">
      <w:pPr>
        <w:pStyle w:val="Odstavecseseznamem"/>
        <w:numPr>
          <w:ilvl w:val="0"/>
          <w:numId w:val="11"/>
        </w:numPr>
      </w:pPr>
      <w:r>
        <w:t>Cena – 4</w:t>
      </w:r>
    </w:p>
    <w:p w14:paraId="682921B2" w14:textId="7FA17812" w:rsidR="008521F9" w:rsidRDefault="008521F9" w:rsidP="008521F9">
      <w:r>
        <w:t xml:space="preserve">Tato aplikace </w:t>
      </w:r>
      <w:r w:rsidR="00AC6826">
        <w:t>nechává</w:t>
      </w:r>
      <w:r w:rsidR="005B7062">
        <w:t xml:space="preserve"> autora</w:t>
      </w:r>
      <w:r w:rsidR="00AC6826">
        <w:t xml:space="preserve"> vysoce rozpolceným. Na jednu stranu se jedná o vysoce konfigurovatelné rozhraní usnadňující mnohé problémy, kte</w:t>
      </w:r>
      <w:r w:rsidR="00AB390C">
        <w:t>ré by mohly</w:t>
      </w:r>
      <w:r w:rsidR="00AC6826">
        <w:t xml:space="preserve"> vzniknout při vlastní výrobě. Na druhou stranu by samotné sestavování aplikace a vyznání </w:t>
      </w:r>
      <w:r w:rsidR="00AB390C">
        <w:t xml:space="preserve">se </w:t>
      </w:r>
      <w:r w:rsidR="00AC6826">
        <w:t>v nástrojích vedlo k </w:t>
      </w:r>
      <w:r w:rsidR="00F1611F">
        <w:t>neskutečnému</w:t>
      </w:r>
      <w:r w:rsidR="00AC6826">
        <w:t xml:space="preserve"> množství práce</w:t>
      </w:r>
      <w:r w:rsidR="00E42D84">
        <w:t>. Většímu</w:t>
      </w:r>
      <w:r w:rsidR="00F1611F">
        <w:t>,</w:t>
      </w:r>
      <w:r w:rsidR="00E42D84">
        <w:t xml:space="preserve"> než by </w:t>
      </w:r>
      <w:r w:rsidR="00AC6826">
        <w:t>osob</w:t>
      </w:r>
      <w:r w:rsidR="00E42D84">
        <w:t>a</w:t>
      </w:r>
      <w:r w:rsidR="00AC6826">
        <w:t xml:space="preserve"> zběhl</w:t>
      </w:r>
      <w:r w:rsidR="00E42D84">
        <w:t>á</w:t>
      </w:r>
      <w:r w:rsidR="00AC6826">
        <w:t xml:space="preserve"> ve vývoji webových stránek </w:t>
      </w:r>
      <w:r w:rsidR="00E42D84">
        <w:t>věnovala</w:t>
      </w:r>
      <w:r w:rsidR="00AC6826">
        <w:t> vytvoření vlastní aplikace.</w:t>
      </w:r>
    </w:p>
    <w:p w14:paraId="0CFEA4A0" w14:textId="77777777" w:rsidR="00AC6826" w:rsidRDefault="00AC6826" w:rsidP="008521F9">
      <w:r>
        <w:t>Tuto aplikaci by</w:t>
      </w:r>
      <w:r w:rsidR="005B7062">
        <w:t xml:space="preserve"> autor</w:t>
      </w:r>
      <w:r>
        <w:t xml:space="preserve"> doporučil pro uživatele, </w:t>
      </w:r>
      <w:r w:rsidR="004F4829">
        <w:t>mající</w:t>
      </w:r>
      <w:r>
        <w:t xml:space="preserve"> základní</w:t>
      </w:r>
      <w:r w:rsidR="005B7062">
        <w:t xml:space="preserve">, </w:t>
      </w:r>
      <w:r w:rsidR="004F4829">
        <w:t>povrchní</w:t>
      </w:r>
      <w:r>
        <w:t xml:space="preserve"> přehled IT</w:t>
      </w:r>
      <w:r w:rsidR="004F4829">
        <w:t>.</w:t>
      </w:r>
    </w:p>
    <w:p w14:paraId="1FFE4460" w14:textId="77777777" w:rsidR="004363D1" w:rsidRDefault="004363D1" w:rsidP="004363D1">
      <w:pPr>
        <w:pStyle w:val="Nadpis2"/>
        <w:rPr>
          <w:rFonts w:hint="eastAsia"/>
        </w:rPr>
      </w:pPr>
      <w:bookmarkStart w:id="15" w:name="_Toc40002621"/>
      <w:proofErr w:type="spellStart"/>
      <w:r>
        <w:t>OnFleet</w:t>
      </w:r>
      <w:bookmarkEnd w:id="15"/>
      <w:proofErr w:type="spellEnd"/>
    </w:p>
    <w:p w14:paraId="7891DDD4" w14:textId="77777777" w:rsidR="004363D1" w:rsidRDefault="004363D1" w:rsidP="004363D1">
      <w:r w:rsidRPr="005B7062">
        <w:rPr>
          <w:rStyle w:val="CittChar"/>
        </w:rPr>
        <w:t xml:space="preserve">Světově nejpokročilejší platforma pro dodávky na poslední míli. Heslem této firmy je: Pozdravte jednodušší operace, chytřejší rozhodnutí a příjemnější zákaznické zkušenosti </w:t>
      </w:r>
      <w:r w:rsidR="00062F81">
        <w:fldChar w:fldCharType="begin"/>
      </w:r>
      <w:r w:rsidR="003F5FF5">
        <w:instrText xml:space="preserve"> ADDIN ZOTERO_ITEM CSL_CITATION {"citationID":"lP2BzeDc","properties":{"formattedCitation":"[10]","plainCitation":"[10]","noteIndex":0},"citationItems":[{"id":10,"uris":["http://zotero.org/users/local/9QMVeaNc/items/5Y2DBIHA"],"uri":["http://zotero.org/users/local/9QMVeaNc/items/5Y2DBIHA"],"itemData":{"id":10,"type":"webpage","abstract":"Delightful delivery management. Local deliveries are complicated enough. Your software doesn’t need to be.","container-title":"Onfleet","note":"source: onfleet.com","title":"Onfleet - Delightful delivery management software","URL":"https://onfleet.com","accessed":{"date-parts":[["2020",2,29]]}}}],"schema":"https://github.com/citation-style-language/schema/raw/master/csl-citation.json"} </w:instrText>
      </w:r>
      <w:r w:rsidR="00062F81">
        <w:fldChar w:fldCharType="separate"/>
      </w:r>
      <w:r w:rsidR="003F5FF5" w:rsidRPr="003F5FF5">
        <w:rPr>
          <w:rFonts w:ascii="Georgia" w:hAnsi="Georgia"/>
        </w:rPr>
        <w:t>[10]</w:t>
      </w:r>
      <w:r w:rsidR="00062F81">
        <w:fldChar w:fldCharType="end"/>
      </w:r>
      <w:r>
        <w:t>.</w:t>
      </w:r>
      <w:r w:rsidR="005B7062">
        <w:t xml:space="preserve"> (Volně přeloženo).</w:t>
      </w:r>
    </w:p>
    <w:p w14:paraId="0EF80EBF" w14:textId="77777777" w:rsidR="004363D1" w:rsidRDefault="004363D1" w:rsidP="004363D1">
      <w:proofErr w:type="spellStart"/>
      <w:r>
        <w:t>OnFleet</w:t>
      </w:r>
      <w:proofErr w:type="spellEnd"/>
      <w:r>
        <w:t xml:space="preserve"> je </w:t>
      </w:r>
      <w:r w:rsidR="00F4302B">
        <w:t>populární řešení</w:t>
      </w:r>
      <w:r>
        <w:t xml:space="preserve"> pro logistické operace pocházející ze San Franciska</w:t>
      </w:r>
      <w:r w:rsidR="00F4302B">
        <w:t>. Umožňuje</w:t>
      </w:r>
      <w:r w:rsidR="008E2F98">
        <w:t xml:space="preserve"> uživateli plánovat trasy, sledovat dodávky, držet statistiky dodavatelů a mnohem více.</w:t>
      </w:r>
    </w:p>
    <w:p w14:paraId="5D5A6B42" w14:textId="77777777" w:rsidR="008E2F98" w:rsidRDefault="008E2F98" w:rsidP="008E2F98">
      <w:pPr>
        <w:keepNext/>
        <w:jc w:val="center"/>
      </w:pPr>
      <w:r>
        <w:rPr>
          <w:noProof/>
          <w:lang w:eastAsia="cs-CZ"/>
        </w:rPr>
        <w:lastRenderedPageBreak/>
        <w:drawing>
          <wp:inline distT="0" distB="0" distL="0" distR="0" wp14:anchorId="354654A0" wp14:editId="66293FAF">
            <wp:extent cx="4429125" cy="3952875"/>
            <wp:effectExtent l="0" t="0" r="9525" b="9525"/>
            <wp:docPr id="198930906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29125" cy="3952875"/>
                    </a:xfrm>
                    <a:prstGeom prst="rect">
                      <a:avLst/>
                    </a:prstGeom>
                  </pic:spPr>
                </pic:pic>
              </a:graphicData>
            </a:graphic>
          </wp:inline>
        </w:drawing>
      </w:r>
    </w:p>
    <w:p w14:paraId="70D1B3D1" w14:textId="183D691A" w:rsidR="008E2F98" w:rsidRDefault="008E2F98" w:rsidP="008E2F98">
      <w:pPr>
        <w:pStyle w:val="Titulek"/>
        <w:jc w:val="center"/>
      </w:pPr>
      <w:bookmarkStart w:id="16" w:name="_Toc40002518"/>
      <w:r>
        <w:t xml:space="preserve">Obrázek </w:t>
      </w:r>
      <w:r w:rsidR="00062F81">
        <w:fldChar w:fldCharType="begin"/>
      </w:r>
      <w:r>
        <w:instrText>SEQ Obrázek \* ARABIC</w:instrText>
      </w:r>
      <w:r w:rsidR="00062F81">
        <w:fldChar w:fldCharType="separate"/>
      </w:r>
      <w:r w:rsidR="007D09D0">
        <w:rPr>
          <w:noProof/>
        </w:rPr>
        <w:t>5</w:t>
      </w:r>
      <w:r w:rsidR="00062F81">
        <w:fldChar w:fldCharType="end"/>
      </w:r>
      <w:r w:rsidR="00710CAF">
        <w:t>-</w:t>
      </w:r>
      <w:r>
        <w:t>OnFleet logistika</w:t>
      </w:r>
      <w:r w:rsidR="003B5981">
        <w:t xml:space="preserve"> – </w:t>
      </w:r>
      <w:proofErr w:type="spellStart"/>
      <w:r w:rsidR="003B5981">
        <w:t>OnFleet</w:t>
      </w:r>
      <w:proofErr w:type="spellEnd"/>
      <w:r w:rsidR="003B5981">
        <w:t xml:space="preserve"> </w:t>
      </w:r>
      <w:r w:rsidR="003B5981">
        <w:fldChar w:fldCharType="begin"/>
      </w:r>
      <w:r w:rsidR="003B5981">
        <w:instrText xml:space="preserve"> ADDIN ZOTERO_ITEM CSL_CITATION {"citationID":"fyiVIwQ1","properties":{"formattedCitation":"[10]","plainCitation":"[10]","noteIndex":0},"citationItems":[{"id":10,"uris":["http://zotero.org/users/local/9QMVeaNc/items/5Y2DBIHA"],"uri":["http://zotero.org/users/local/9QMVeaNc/items/5Y2DBIHA"],"itemData":{"id":10,"type":"webpage","abstract":"Delightful delivery management. Local deliveries are complicated enough. Your software doesn’t need to be.","container-title":"Onfleet","note":"source: onfleet.com","title":"Onfleet - Delightful delivery management software","URL":"https://onfleet.com","accessed":{"date-parts":[["2020",2,29]]}}}],"schema":"https://github.com/citation-style-language/schema/raw/master/csl-citation.json"} </w:instrText>
      </w:r>
      <w:r w:rsidR="003B5981">
        <w:fldChar w:fldCharType="separate"/>
      </w:r>
      <w:r w:rsidR="003B5981" w:rsidRPr="003B5981">
        <w:rPr>
          <w:rFonts w:ascii="Georgia" w:hAnsi="Georgia"/>
        </w:rPr>
        <w:t>[10]</w:t>
      </w:r>
      <w:bookmarkEnd w:id="16"/>
      <w:r w:rsidR="003B5981">
        <w:fldChar w:fldCharType="end"/>
      </w:r>
    </w:p>
    <w:p w14:paraId="37EC47E5" w14:textId="77777777" w:rsidR="004363D1" w:rsidRDefault="008E2F98" w:rsidP="004363D1">
      <w:r>
        <w:t xml:space="preserve">Podobně </w:t>
      </w:r>
      <w:r w:rsidR="00AB390C">
        <w:t>jako</w:t>
      </w:r>
      <w:r>
        <w:t xml:space="preserve"> v předchozích aplikací</w:t>
      </w:r>
      <w:r w:rsidR="00AB390C">
        <w:t>ch</w:t>
      </w:r>
      <w:r>
        <w:t xml:space="preserve"> </w:t>
      </w:r>
      <w:r w:rsidR="00C71B0F">
        <w:t>jsou</w:t>
      </w:r>
      <w:r w:rsidR="005B7062">
        <w:t xml:space="preserve"> zde postupně analyz</w:t>
      </w:r>
      <w:r w:rsidR="00C71B0F">
        <w:t>ována</w:t>
      </w:r>
      <w:r>
        <w:t xml:space="preserve"> jednotlivá kritéria.</w:t>
      </w:r>
    </w:p>
    <w:p w14:paraId="7E8EF67A" w14:textId="75F71BD4" w:rsidR="008E2F98" w:rsidRDefault="008E2F98" w:rsidP="004363D1">
      <w:r>
        <w:t xml:space="preserve">První část je instalace. </w:t>
      </w:r>
      <w:proofErr w:type="spellStart"/>
      <w:r>
        <w:t>OnFleet</w:t>
      </w:r>
      <w:proofErr w:type="spellEnd"/>
      <w:r>
        <w:t xml:space="preserve"> je také webová aplikace a umožňuje využívat aplikaci bez jakékoliv dlouhé instalace, postačí pouze přihlásit se na webovou stránku. Nastavení tabulek a informací je také relativně jednoduché, jakékoliv propojení s vnějškem však potřebuje </w:t>
      </w:r>
      <w:r w:rsidR="00AB390C">
        <w:t xml:space="preserve">aspoň </w:t>
      </w:r>
      <w:r>
        <w:t xml:space="preserve">základní znalosti kódu. </w:t>
      </w:r>
      <w:proofErr w:type="spellStart"/>
      <w:r>
        <w:t>OnFleet</w:t>
      </w:r>
      <w:proofErr w:type="spellEnd"/>
      <w:r>
        <w:t xml:space="preserve"> má vlastní vysoce kvalitně dokumentované API, ke kterému je možné se připojit</w:t>
      </w:r>
      <w:r w:rsidR="00AB390C">
        <w:t>,</w:t>
      </w:r>
      <w:r>
        <w:t xml:space="preserve"> což za cenu zvýšení obtížnosti velmi rozšiřuje možn</w:t>
      </w:r>
      <w:r w:rsidR="00F1611F">
        <w:t>ost</w:t>
      </w:r>
      <w:r>
        <w:t>i této aplikace.</w:t>
      </w:r>
    </w:p>
    <w:p w14:paraId="4D92A1CD" w14:textId="7E6EA16D" w:rsidR="008E2F98" w:rsidRDefault="008E2F98" w:rsidP="004363D1">
      <w:r>
        <w:t>Dále máme dosáhnutí požadavků. Tato aplikace dokáže téměř vše, co je požadov</w:t>
      </w:r>
      <w:r w:rsidR="00F1611F">
        <w:t>áno</w:t>
      </w:r>
      <w:r>
        <w:t xml:space="preserve"> Hlavní</w:t>
      </w:r>
      <w:r w:rsidR="0007681F">
        <w:t>m</w:t>
      </w:r>
      <w:r>
        <w:t xml:space="preserve"> problém</w:t>
      </w:r>
      <w:r w:rsidR="005B7062">
        <w:t>em</w:t>
      </w:r>
      <w:r>
        <w:t xml:space="preserve"> zde</w:t>
      </w:r>
      <w:r w:rsidR="005B7062">
        <w:t xml:space="preserve"> je</w:t>
      </w:r>
      <w:r>
        <w:t xml:space="preserve">, že aplikace počítá pouze s organizací vaší firmy a absolutně neřeší </w:t>
      </w:r>
      <w:r w:rsidR="000943A2">
        <w:t>stranu klienta, kromě informování o doruče</w:t>
      </w:r>
      <w:r w:rsidR="009F7881">
        <w:t>ní</w:t>
      </w:r>
      <w:r w:rsidR="000943A2">
        <w:t xml:space="preserve"> položky. Klient nemá přehled o svých lokalitách</w:t>
      </w:r>
      <w:r w:rsidR="00F90D4C">
        <w:t>,</w:t>
      </w:r>
      <w:r w:rsidR="000943A2">
        <w:t xml:space="preserve"> což trochu ubírá na efektivnosti aplikace, ale není to neakceptovatelné. Především vzhledem k existenci kvalitní API, s jejíž asistencí a trochou programování je možné tento problém vyřešit.</w:t>
      </w:r>
    </w:p>
    <w:p w14:paraId="0D561C81" w14:textId="77777777" w:rsidR="000943A2" w:rsidRDefault="000943A2" w:rsidP="004363D1">
      <w:r>
        <w:t xml:space="preserve">Mobilní aplikace </w:t>
      </w:r>
      <w:proofErr w:type="spellStart"/>
      <w:r>
        <w:t>OnFleet</w:t>
      </w:r>
      <w:proofErr w:type="spellEnd"/>
      <w:r>
        <w:t xml:space="preserve"> je velmi intuitivní s kvalitním designem. Zde dávám aplikaci </w:t>
      </w:r>
      <w:r w:rsidR="007831ED">
        <w:t>nejlepší známku</w:t>
      </w:r>
      <w:r w:rsidR="00F90D4C">
        <w:t>.</w:t>
      </w:r>
    </w:p>
    <w:p w14:paraId="3B902AF9" w14:textId="77777777" w:rsidR="000943A2" w:rsidRDefault="00670457" w:rsidP="004363D1">
      <w:r>
        <w:t>Jak je možné vidět na obrázku 5 u</w:t>
      </w:r>
      <w:r w:rsidR="000943A2">
        <w:t xml:space="preserve">živatelské rozhraní aplikace je vysoce efektivní a přehledné. Chybí zde však rozhraní pro klienty. Proto musím této aplikaci </w:t>
      </w:r>
      <w:r w:rsidR="007831ED">
        <w:t>v této funkcionalitě snížit známku.</w:t>
      </w:r>
    </w:p>
    <w:p w14:paraId="24CD6F72" w14:textId="77777777" w:rsidR="000943A2" w:rsidRDefault="000943A2" w:rsidP="004363D1">
      <w:r>
        <w:t xml:space="preserve">Poslední a velmi důležitým kritériem je cena. Bohužel zde </w:t>
      </w:r>
      <w:proofErr w:type="spellStart"/>
      <w:r>
        <w:t>OnFleet</w:t>
      </w:r>
      <w:proofErr w:type="spellEnd"/>
      <w:r>
        <w:t xml:space="preserve"> podobně jako Monday.com končí. </w:t>
      </w:r>
      <w:r w:rsidR="00FD6427">
        <w:t>Jak je možné v</w:t>
      </w:r>
      <w:r w:rsidR="00275758">
        <w:t>idět v ceníku nacházejícím se v obrázku 6, a</w:t>
      </w:r>
      <w:r>
        <w:t xml:space="preserve">plikace opět </w:t>
      </w:r>
      <w:r>
        <w:lastRenderedPageBreak/>
        <w:t>počítá s integrováním aplikace do vaší firmy a každodenním používáním</w:t>
      </w:r>
      <w:r w:rsidR="00297ADD">
        <w:t>,</w:t>
      </w:r>
      <w:r>
        <w:t xml:space="preserve"> a podle toho také vypadá cenový plán. Jedná se o měsíční platby, jej</w:t>
      </w:r>
      <w:r w:rsidR="00297ADD">
        <w:t>ichž výše se kromě úrovně plánu</w:t>
      </w:r>
      <w:r>
        <w:t xml:space="preserve"> pohybuje také podle počtu aktivit proveden</w:t>
      </w:r>
      <w:r w:rsidR="00297ADD">
        <w:t>ých</w:t>
      </w:r>
      <w:r>
        <w:t xml:space="preserve"> za měsíc. Přesněji řečeno máte v základním plánu 1000 aktivit a za každou další platíte 0.15 $ za aktivitu.</w:t>
      </w:r>
    </w:p>
    <w:p w14:paraId="78392BD9" w14:textId="77777777" w:rsidR="000943A2" w:rsidRDefault="000943A2" w:rsidP="000943A2">
      <w:pPr>
        <w:keepNext/>
      </w:pPr>
      <w:r>
        <w:rPr>
          <w:noProof/>
          <w:lang w:eastAsia="cs-CZ"/>
        </w:rPr>
        <w:drawing>
          <wp:inline distT="0" distB="0" distL="0" distR="0" wp14:anchorId="577D1A4E" wp14:editId="7566F43B">
            <wp:extent cx="5579111" cy="1243330"/>
            <wp:effectExtent l="0" t="0" r="2540" b="0"/>
            <wp:docPr id="106258136"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pic:nvPicPr>
                  <pic:blipFill>
                    <a:blip r:embed="rId21">
                      <a:extLst>
                        <a:ext uri="{28A0092B-C50C-407E-A947-70E740481C1C}">
                          <a14:useLocalDpi xmlns:a14="http://schemas.microsoft.com/office/drawing/2010/main" val="0"/>
                        </a:ext>
                      </a:extLst>
                    </a:blip>
                    <a:stretch>
                      <a:fillRect/>
                    </a:stretch>
                  </pic:blipFill>
                  <pic:spPr>
                    <a:xfrm>
                      <a:off x="0" y="0"/>
                      <a:ext cx="5579111" cy="1243330"/>
                    </a:xfrm>
                    <a:prstGeom prst="rect">
                      <a:avLst/>
                    </a:prstGeom>
                  </pic:spPr>
                </pic:pic>
              </a:graphicData>
            </a:graphic>
          </wp:inline>
        </w:drawing>
      </w:r>
    </w:p>
    <w:p w14:paraId="44540FF4" w14:textId="0FF3885E" w:rsidR="000943A2" w:rsidRDefault="000943A2" w:rsidP="000943A2">
      <w:pPr>
        <w:pStyle w:val="Titulek"/>
        <w:jc w:val="center"/>
      </w:pPr>
      <w:bookmarkStart w:id="17" w:name="_Toc40002519"/>
      <w:r>
        <w:t xml:space="preserve">Obrázek </w:t>
      </w:r>
      <w:r w:rsidR="00062F81">
        <w:fldChar w:fldCharType="begin"/>
      </w:r>
      <w:r>
        <w:instrText>SEQ Obrázek \* ARABIC</w:instrText>
      </w:r>
      <w:r w:rsidR="00062F81">
        <w:fldChar w:fldCharType="separate"/>
      </w:r>
      <w:r w:rsidR="007D09D0">
        <w:rPr>
          <w:noProof/>
        </w:rPr>
        <w:t>6</w:t>
      </w:r>
      <w:r w:rsidR="00062F81">
        <w:fldChar w:fldCharType="end"/>
      </w:r>
      <w:r w:rsidR="00710CAF">
        <w:t>-</w:t>
      </w:r>
      <w:r>
        <w:t xml:space="preserve"> Měsíční cenový plán </w:t>
      </w:r>
      <w:proofErr w:type="spellStart"/>
      <w:r>
        <w:t>OnFleet</w:t>
      </w:r>
      <w:proofErr w:type="spellEnd"/>
      <w:r w:rsidR="003B5981">
        <w:t xml:space="preserve"> – </w:t>
      </w:r>
      <w:proofErr w:type="spellStart"/>
      <w:r w:rsidR="003B5981">
        <w:t>OnFleet</w:t>
      </w:r>
      <w:proofErr w:type="spellEnd"/>
      <w:r w:rsidR="003B5981">
        <w:t xml:space="preserve"> </w:t>
      </w:r>
      <w:r w:rsidR="003B5981">
        <w:fldChar w:fldCharType="begin"/>
      </w:r>
      <w:r w:rsidR="003B5981">
        <w:instrText xml:space="preserve"> ADDIN ZOTERO_ITEM CSL_CITATION {"citationID":"pC4NrMgK","properties":{"formattedCitation":"[10]","plainCitation":"[10]","noteIndex":0},"citationItems":[{"id":10,"uris":["http://zotero.org/users/local/9QMVeaNc/items/5Y2DBIHA"],"uri":["http://zotero.org/users/local/9QMVeaNc/items/5Y2DBIHA"],"itemData":{"id":10,"type":"webpage","abstract":"Delightful delivery management. Local deliveries are complicated enough. Your software doesn’t need to be.","container-title":"Onfleet","note":"source: onfleet.com","title":"Onfleet - Delightful delivery management software","URL":"https://onfleet.com","accessed":{"date-parts":[["2020",2,29]]}}}],"schema":"https://github.com/citation-style-language/schema/raw/master/csl-citation.json"} </w:instrText>
      </w:r>
      <w:r w:rsidR="003B5981">
        <w:fldChar w:fldCharType="separate"/>
      </w:r>
      <w:r w:rsidR="003B5981" w:rsidRPr="003B5981">
        <w:rPr>
          <w:rFonts w:ascii="Georgia" w:hAnsi="Georgia"/>
        </w:rPr>
        <w:t>[10]</w:t>
      </w:r>
      <w:bookmarkEnd w:id="17"/>
      <w:r w:rsidR="003B5981">
        <w:fldChar w:fldCharType="end"/>
      </w:r>
    </w:p>
    <w:p w14:paraId="67F4E1AC" w14:textId="77777777" w:rsidR="000943A2" w:rsidRDefault="000943A2" w:rsidP="000943A2">
      <w:r>
        <w:t>Finální skóre aplikace je následující:</w:t>
      </w:r>
    </w:p>
    <w:p w14:paraId="3882821D" w14:textId="77777777" w:rsidR="000943A2" w:rsidRDefault="000943A2" w:rsidP="000943A2">
      <w:pPr>
        <w:pStyle w:val="Odstavecseseznamem"/>
        <w:numPr>
          <w:ilvl w:val="0"/>
          <w:numId w:val="11"/>
        </w:numPr>
      </w:pPr>
      <w:r>
        <w:t>Instalace - 4</w:t>
      </w:r>
    </w:p>
    <w:p w14:paraId="01C66B54" w14:textId="77777777" w:rsidR="000943A2" w:rsidRDefault="000943A2" w:rsidP="000943A2">
      <w:pPr>
        <w:pStyle w:val="Odstavecseseznamem"/>
        <w:numPr>
          <w:ilvl w:val="0"/>
          <w:numId w:val="11"/>
        </w:numPr>
      </w:pPr>
      <w:r>
        <w:t xml:space="preserve">Naplnění požadavků – </w:t>
      </w:r>
      <w:r w:rsidR="00716593">
        <w:t>4</w:t>
      </w:r>
    </w:p>
    <w:p w14:paraId="3410325C" w14:textId="77777777" w:rsidR="000943A2" w:rsidRDefault="000943A2" w:rsidP="000943A2">
      <w:pPr>
        <w:pStyle w:val="Odstavecseseznamem"/>
        <w:numPr>
          <w:ilvl w:val="0"/>
          <w:numId w:val="11"/>
        </w:numPr>
      </w:pPr>
      <w:r>
        <w:t>Mobilní aplikace – 5</w:t>
      </w:r>
    </w:p>
    <w:p w14:paraId="6C68B9C8" w14:textId="77777777" w:rsidR="000943A2" w:rsidRDefault="000943A2" w:rsidP="000943A2">
      <w:pPr>
        <w:pStyle w:val="Odstavecseseznamem"/>
        <w:numPr>
          <w:ilvl w:val="0"/>
          <w:numId w:val="11"/>
        </w:numPr>
      </w:pPr>
      <w:r>
        <w:t>Uživatelské rozhraní – 4</w:t>
      </w:r>
    </w:p>
    <w:p w14:paraId="08AC0DA5" w14:textId="77777777" w:rsidR="000943A2" w:rsidRDefault="000943A2" w:rsidP="000943A2">
      <w:pPr>
        <w:pStyle w:val="Odstavecseseznamem"/>
        <w:numPr>
          <w:ilvl w:val="0"/>
          <w:numId w:val="11"/>
        </w:numPr>
      </w:pPr>
      <w:r>
        <w:t>Cena – 1</w:t>
      </w:r>
    </w:p>
    <w:p w14:paraId="4B941A47" w14:textId="77777777" w:rsidR="000943A2" w:rsidRDefault="00716593" w:rsidP="000943A2">
      <w:r>
        <w:t>Tato aplikace je vysoce kvalitní a naplnila by hlavní část potřeb pro firmu, ovšem z důvodu neakceptovatelného cenového plánu se nejedná o možné řešení.</w:t>
      </w:r>
    </w:p>
    <w:p w14:paraId="0BC0FD7F" w14:textId="77777777" w:rsidR="00716593" w:rsidRDefault="00716593" w:rsidP="00716593">
      <w:pPr>
        <w:pStyle w:val="Nadpis2plohy"/>
        <w:numPr>
          <w:ilvl w:val="0"/>
          <w:numId w:val="0"/>
        </w:numPr>
        <w:rPr>
          <w:rFonts w:hint="eastAsia"/>
        </w:rPr>
      </w:pPr>
      <w:bookmarkStart w:id="18" w:name="_Toc40002622"/>
      <w:r>
        <w:t>Závěr analýzy:</w:t>
      </w:r>
      <w:bookmarkEnd w:id="18"/>
    </w:p>
    <w:p w14:paraId="05C9B39A" w14:textId="445C50D9" w:rsidR="005B7062" w:rsidRDefault="005B7062" w:rsidP="005B7062">
      <w:pPr>
        <w:pStyle w:val="Titulek"/>
        <w:keepNext/>
      </w:pPr>
      <w:bookmarkStart w:id="19" w:name="_Toc40002530"/>
      <w:r>
        <w:t xml:space="preserve">Tabulka </w:t>
      </w:r>
      <w:r w:rsidR="00062F81">
        <w:fldChar w:fldCharType="begin"/>
      </w:r>
      <w:r>
        <w:instrText>SEQ Tabulka \* ARABIC</w:instrText>
      </w:r>
      <w:r w:rsidR="00062F81">
        <w:fldChar w:fldCharType="separate"/>
      </w:r>
      <w:r w:rsidR="007D09D0">
        <w:rPr>
          <w:noProof/>
        </w:rPr>
        <w:t>1</w:t>
      </w:r>
      <w:r w:rsidR="00062F81">
        <w:fldChar w:fldCharType="end"/>
      </w:r>
      <w:r>
        <w:t xml:space="preserve"> - Analýza aplikací</w:t>
      </w:r>
      <w:r w:rsidR="00041C50">
        <w:t xml:space="preserve"> </w:t>
      </w:r>
      <w:r w:rsidR="00F6528C" w:rsidRPr="00F6528C">
        <w:t>(vlastní tvorba)</w:t>
      </w:r>
      <w:bookmarkEnd w:id="19"/>
    </w:p>
    <w:tbl>
      <w:tblPr>
        <w:tblStyle w:val="Svtltabulkasmkou11"/>
        <w:tblW w:w="8784" w:type="dxa"/>
        <w:tblLook w:val="04A0" w:firstRow="1" w:lastRow="0" w:firstColumn="1" w:lastColumn="0" w:noHBand="0" w:noVBand="1"/>
      </w:tblPr>
      <w:tblGrid>
        <w:gridCol w:w="1516"/>
        <w:gridCol w:w="2339"/>
        <w:gridCol w:w="2654"/>
        <w:gridCol w:w="2275"/>
      </w:tblGrid>
      <w:tr w:rsidR="000F1CB2" w14:paraId="1D86EBA5" w14:textId="77777777" w:rsidTr="000F1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6" w:type="dxa"/>
          </w:tcPr>
          <w:p w14:paraId="25FBD2D8" w14:textId="77777777" w:rsidR="000F1CB2" w:rsidRDefault="000F1CB2" w:rsidP="005B7062">
            <w:r>
              <w:t>Kritéria</w:t>
            </w:r>
          </w:p>
        </w:tc>
        <w:tc>
          <w:tcPr>
            <w:tcW w:w="2339" w:type="dxa"/>
          </w:tcPr>
          <w:p w14:paraId="48D46F47" w14:textId="77777777" w:rsidR="000F1CB2" w:rsidRDefault="000F1CB2" w:rsidP="005B7062">
            <w:pPr>
              <w:cnfStyle w:val="100000000000" w:firstRow="1" w:lastRow="0" w:firstColumn="0" w:lastColumn="0" w:oddVBand="0" w:evenVBand="0" w:oddHBand="0" w:evenHBand="0" w:firstRowFirstColumn="0" w:firstRowLastColumn="0" w:lastRowFirstColumn="0" w:lastRowLastColumn="0"/>
            </w:pPr>
            <w:r>
              <w:t>Monday.com</w:t>
            </w:r>
          </w:p>
        </w:tc>
        <w:tc>
          <w:tcPr>
            <w:tcW w:w="2654" w:type="dxa"/>
          </w:tcPr>
          <w:p w14:paraId="18BDC339" w14:textId="77777777" w:rsidR="000F1CB2" w:rsidRDefault="000F1CB2" w:rsidP="005B7062">
            <w:pPr>
              <w:cnfStyle w:val="100000000000" w:firstRow="1" w:lastRow="0" w:firstColumn="0" w:lastColumn="0" w:oddVBand="0" w:evenVBand="0" w:oddHBand="0" w:evenHBand="0" w:firstRowFirstColumn="0" w:firstRowLastColumn="0" w:lastRowFirstColumn="0" w:lastRowLastColumn="0"/>
            </w:pPr>
            <w:proofErr w:type="spellStart"/>
            <w:r>
              <w:t>ZohoCreator</w:t>
            </w:r>
            <w:proofErr w:type="spellEnd"/>
          </w:p>
        </w:tc>
        <w:tc>
          <w:tcPr>
            <w:tcW w:w="2275" w:type="dxa"/>
          </w:tcPr>
          <w:p w14:paraId="42F71FAC" w14:textId="77777777" w:rsidR="000F1CB2" w:rsidRDefault="000F1CB2" w:rsidP="005B7062">
            <w:pPr>
              <w:cnfStyle w:val="100000000000" w:firstRow="1" w:lastRow="0" w:firstColumn="0" w:lastColumn="0" w:oddVBand="0" w:evenVBand="0" w:oddHBand="0" w:evenHBand="0" w:firstRowFirstColumn="0" w:firstRowLastColumn="0" w:lastRowFirstColumn="0" w:lastRowLastColumn="0"/>
            </w:pPr>
            <w:proofErr w:type="spellStart"/>
            <w:r>
              <w:t>OnFleet</w:t>
            </w:r>
            <w:proofErr w:type="spellEnd"/>
          </w:p>
        </w:tc>
      </w:tr>
      <w:tr w:rsidR="000F1CB2" w14:paraId="3BEE5F9C"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5C0ACA78" w14:textId="77777777" w:rsidR="000F1CB2" w:rsidRDefault="000F1CB2" w:rsidP="005B7062">
            <w:r>
              <w:t>Instalace</w:t>
            </w:r>
          </w:p>
        </w:tc>
        <w:tc>
          <w:tcPr>
            <w:tcW w:w="2339" w:type="dxa"/>
          </w:tcPr>
          <w:p w14:paraId="250639E8"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3</w:t>
            </w:r>
          </w:p>
        </w:tc>
        <w:tc>
          <w:tcPr>
            <w:tcW w:w="2654" w:type="dxa"/>
          </w:tcPr>
          <w:p w14:paraId="7AE84ABA"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1</w:t>
            </w:r>
          </w:p>
        </w:tc>
        <w:tc>
          <w:tcPr>
            <w:tcW w:w="2275" w:type="dxa"/>
          </w:tcPr>
          <w:p w14:paraId="3C87AC6B"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4</w:t>
            </w:r>
          </w:p>
        </w:tc>
      </w:tr>
      <w:tr w:rsidR="000F1CB2" w14:paraId="61166E73"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42D6BC3D" w14:textId="77777777" w:rsidR="000F1CB2" w:rsidRDefault="000F1CB2" w:rsidP="005B7062">
            <w:r>
              <w:t>Naplnění požadavků</w:t>
            </w:r>
          </w:p>
        </w:tc>
        <w:tc>
          <w:tcPr>
            <w:tcW w:w="2339" w:type="dxa"/>
          </w:tcPr>
          <w:p w14:paraId="43003E76"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1</w:t>
            </w:r>
          </w:p>
        </w:tc>
        <w:tc>
          <w:tcPr>
            <w:tcW w:w="2654" w:type="dxa"/>
          </w:tcPr>
          <w:p w14:paraId="7B690796"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5</w:t>
            </w:r>
          </w:p>
        </w:tc>
        <w:tc>
          <w:tcPr>
            <w:tcW w:w="2275" w:type="dxa"/>
          </w:tcPr>
          <w:p w14:paraId="0754F3B7" w14:textId="77777777" w:rsidR="000F1CB2" w:rsidRDefault="000F1CB2" w:rsidP="005B7062">
            <w:pPr>
              <w:cnfStyle w:val="000000000000" w:firstRow="0" w:lastRow="0" w:firstColumn="0" w:lastColumn="0" w:oddVBand="0" w:evenVBand="0" w:oddHBand="0" w:evenHBand="0" w:firstRowFirstColumn="0" w:firstRowLastColumn="0" w:lastRowFirstColumn="0" w:lastRowLastColumn="0"/>
            </w:pPr>
            <w:r>
              <w:t>4</w:t>
            </w:r>
          </w:p>
        </w:tc>
      </w:tr>
      <w:tr w:rsidR="000F1CB2" w14:paraId="2A2D5477"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349809BF" w14:textId="77777777" w:rsidR="000F1CB2" w:rsidRDefault="000F1CB2" w:rsidP="000F1CB2">
            <w:r>
              <w:t>Mobilní aplikace</w:t>
            </w:r>
          </w:p>
        </w:tc>
        <w:tc>
          <w:tcPr>
            <w:tcW w:w="2339" w:type="dxa"/>
          </w:tcPr>
          <w:p w14:paraId="47BAA14E" w14:textId="77777777" w:rsidR="000F1CB2" w:rsidRDefault="000F1CB2" w:rsidP="000F1CB2">
            <w:pPr>
              <w:cnfStyle w:val="000000000000" w:firstRow="0" w:lastRow="0" w:firstColumn="0" w:lastColumn="0" w:oddVBand="0" w:evenVBand="0" w:oddHBand="0" w:evenHBand="0" w:firstRowFirstColumn="0" w:firstRowLastColumn="0" w:lastRowFirstColumn="0" w:lastRowLastColumn="0"/>
            </w:pPr>
            <w:r>
              <w:t>5</w:t>
            </w:r>
          </w:p>
        </w:tc>
        <w:tc>
          <w:tcPr>
            <w:tcW w:w="2654" w:type="dxa"/>
          </w:tcPr>
          <w:p w14:paraId="5DCAFAA9" w14:textId="77777777" w:rsidR="000F1CB2" w:rsidRDefault="000F1CB2" w:rsidP="000F1CB2">
            <w:pPr>
              <w:cnfStyle w:val="000000000000" w:firstRow="0" w:lastRow="0" w:firstColumn="0" w:lastColumn="0" w:oddVBand="0" w:evenVBand="0" w:oddHBand="0" w:evenHBand="0" w:firstRowFirstColumn="0" w:firstRowLastColumn="0" w:lastRowFirstColumn="0" w:lastRowLastColumn="0"/>
            </w:pPr>
            <w:r>
              <w:t>5</w:t>
            </w:r>
          </w:p>
        </w:tc>
        <w:tc>
          <w:tcPr>
            <w:tcW w:w="2275" w:type="dxa"/>
          </w:tcPr>
          <w:p w14:paraId="4EFF109E" w14:textId="77777777" w:rsidR="000F1CB2" w:rsidRDefault="000F1CB2" w:rsidP="000F1CB2">
            <w:pPr>
              <w:cnfStyle w:val="000000000000" w:firstRow="0" w:lastRow="0" w:firstColumn="0" w:lastColumn="0" w:oddVBand="0" w:evenVBand="0" w:oddHBand="0" w:evenHBand="0" w:firstRowFirstColumn="0" w:firstRowLastColumn="0" w:lastRowFirstColumn="0" w:lastRowLastColumn="0"/>
            </w:pPr>
            <w:r>
              <w:t>5</w:t>
            </w:r>
          </w:p>
        </w:tc>
      </w:tr>
      <w:tr w:rsidR="000F1CB2" w14:paraId="0714D8F1"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280E359E" w14:textId="77777777" w:rsidR="000F1CB2" w:rsidRDefault="000F1CB2" w:rsidP="007F3DD3">
            <w:r>
              <w:t>Uživatelské rozhraní</w:t>
            </w:r>
          </w:p>
        </w:tc>
        <w:tc>
          <w:tcPr>
            <w:tcW w:w="2339" w:type="dxa"/>
          </w:tcPr>
          <w:p w14:paraId="442BC6D0"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5</w:t>
            </w:r>
          </w:p>
        </w:tc>
        <w:tc>
          <w:tcPr>
            <w:tcW w:w="2654" w:type="dxa"/>
          </w:tcPr>
          <w:p w14:paraId="5E77004A"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5</w:t>
            </w:r>
          </w:p>
        </w:tc>
        <w:tc>
          <w:tcPr>
            <w:tcW w:w="2275" w:type="dxa"/>
          </w:tcPr>
          <w:p w14:paraId="1652F1D9"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4</w:t>
            </w:r>
          </w:p>
        </w:tc>
      </w:tr>
      <w:tr w:rsidR="000F1CB2" w14:paraId="6FD71CA0" w14:textId="77777777" w:rsidTr="000F1CB2">
        <w:tc>
          <w:tcPr>
            <w:cnfStyle w:val="001000000000" w:firstRow="0" w:lastRow="0" w:firstColumn="1" w:lastColumn="0" w:oddVBand="0" w:evenVBand="0" w:oddHBand="0" w:evenHBand="0" w:firstRowFirstColumn="0" w:firstRowLastColumn="0" w:lastRowFirstColumn="0" w:lastRowLastColumn="0"/>
            <w:tcW w:w="1516" w:type="dxa"/>
          </w:tcPr>
          <w:p w14:paraId="45D3577D" w14:textId="77777777" w:rsidR="000F1CB2" w:rsidRDefault="000F1CB2" w:rsidP="007F3DD3">
            <w:r>
              <w:t>Cena</w:t>
            </w:r>
          </w:p>
        </w:tc>
        <w:tc>
          <w:tcPr>
            <w:tcW w:w="2339" w:type="dxa"/>
          </w:tcPr>
          <w:p w14:paraId="57D02A41"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1</w:t>
            </w:r>
          </w:p>
        </w:tc>
        <w:tc>
          <w:tcPr>
            <w:tcW w:w="2654" w:type="dxa"/>
          </w:tcPr>
          <w:p w14:paraId="67F1E344"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4</w:t>
            </w:r>
          </w:p>
        </w:tc>
        <w:tc>
          <w:tcPr>
            <w:tcW w:w="2275" w:type="dxa"/>
          </w:tcPr>
          <w:p w14:paraId="45A897DF" w14:textId="77777777" w:rsidR="000F1CB2" w:rsidRDefault="000F1CB2" w:rsidP="007F3DD3">
            <w:pPr>
              <w:cnfStyle w:val="000000000000" w:firstRow="0" w:lastRow="0" w:firstColumn="0" w:lastColumn="0" w:oddVBand="0" w:evenVBand="0" w:oddHBand="0" w:evenHBand="0" w:firstRowFirstColumn="0" w:firstRowLastColumn="0" w:lastRowFirstColumn="0" w:lastRowLastColumn="0"/>
            </w:pPr>
            <w:r>
              <w:t>1</w:t>
            </w:r>
          </w:p>
        </w:tc>
      </w:tr>
    </w:tbl>
    <w:p w14:paraId="2A72256E" w14:textId="77777777" w:rsidR="000F1CB2" w:rsidRDefault="000F1CB2" w:rsidP="005B7062"/>
    <w:p w14:paraId="7812B7D0" w14:textId="77777777" w:rsidR="000F1CB2" w:rsidRDefault="000F1CB2" w:rsidP="005B7062"/>
    <w:p w14:paraId="01229204" w14:textId="77777777" w:rsidR="000F1CB2" w:rsidRPr="005B7062" w:rsidRDefault="000F1CB2" w:rsidP="005B7062"/>
    <w:p w14:paraId="264842DA" w14:textId="77777777" w:rsidR="00716593" w:rsidRDefault="00716593" w:rsidP="00716593">
      <w:r>
        <w:t>Většina aplikací na trhu pro udržování týmů, nebo logistické operace na trhu počítá s tím, že firma se zabývá pouze touto aktivitou každý den a také podle toho plánuje schopnosti a ceny své služby. Jediné další možnosti jsou rozhraní, které vám umožní vytvořit si vlastní aplikaci. Bohužel toto řešení by stále požadovalo využití programátora pro sestavení potřebné aplikace a mělo by to navíc tu nevýhodu, že veškerý kód by byl závislý na službách firmy, které byste museli měsíčně platit poplatek za možnost využití jejich nástrojů.</w:t>
      </w:r>
    </w:p>
    <w:p w14:paraId="3D395CCB" w14:textId="77777777" w:rsidR="00716593" w:rsidRDefault="00716593" w:rsidP="00716593">
      <w:r>
        <w:t>Z tohoto důvodu se firma rozhodla vytvořit jednoduchou „Budget“ aplikaci kterou si v případě potřeby zprovozní na vlastních serverech.</w:t>
      </w:r>
    </w:p>
    <w:p w14:paraId="5CA9B48B" w14:textId="77777777" w:rsidR="00D410BF" w:rsidRDefault="00D410BF" w:rsidP="00D410BF">
      <w:pPr>
        <w:pStyle w:val="Nadpis1"/>
        <w:rPr>
          <w:rFonts w:hint="eastAsia"/>
        </w:rPr>
      </w:pPr>
      <w:bookmarkStart w:id="20" w:name="_Toc40002623"/>
      <w:r>
        <w:lastRenderedPageBreak/>
        <w:t>Metody a způsob řešení práce</w:t>
      </w:r>
      <w:bookmarkEnd w:id="20"/>
    </w:p>
    <w:p w14:paraId="75802417" w14:textId="427DBC84" w:rsidR="003053CE" w:rsidRDefault="00D410BF" w:rsidP="00716593">
      <w:r>
        <w:t>Na začátku jakéhokoliv projektu je důležité rozhodnout, jak se bude postupovat k jeho vyřešení. Existuje mnoho různých metodik pro vedení práce</w:t>
      </w:r>
      <w:r w:rsidR="003053CE">
        <w:t xml:space="preserve">. </w:t>
      </w:r>
      <w:r w:rsidR="00356FBA">
        <w:t>Pro účely této</w:t>
      </w:r>
      <w:r w:rsidR="000F1CB2">
        <w:t xml:space="preserve"> práce</w:t>
      </w:r>
      <w:r w:rsidR="00356FBA">
        <w:t>, byl</w:t>
      </w:r>
      <w:r w:rsidR="003053CE">
        <w:t xml:space="preserve"> z důvodu menšího projektu a jednočlenného týmu vybr</w:t>
      </w:r>
      <w:r w:rsidR="000F1CB2">
        <w:t>án</w:t>
      </w:r>
      <w:r w:rsidR="003053CE">
        <w:t xml:space="preserve"> základní vodopádový model.</w:t>
      </w:r>
    </w:p>
    <w:p w14:paraId="4FF58043" w14:textId="77777777" w:rsidR="003053CE" w:rsidRDefault="003053CE" w:rsidP="003053CE">
      <w:pPr>
        <w:pStyle w:val="Nadpis2"/>
        <w:rPr>
          <w:rFonts w:hint="eastAsia"/>
        </w:rPr>
      </w:pPr>
      <w:bookmarkStart w:id="21" w:name="_Toc40002624"/>
      <w:r>
        <w:t>Vodopádový model</w:t>
      </w:r>
      <w:bookmarkEnd w:id="21"/>
    </w:p>
    <w:p w14:paraId="18467890" w14:textId="77777777" w:rsidR="00B07253" w:rsidRDefault="00B07253" w:rsidP="00B07253">
      <w:r>
        <w:t>„</w:t>
      </w:r>
      <w:r w:rsidRPr="000F1CB2">
        <w:rPr>
          <w:rStyle w:val="CittChar"/>
        </w:rPr>
        <w:t>Vodopádový model je nejstarší a nejznámější model životního cyklu vývoje programu.</w:t>
      </w:r>
      <w:r>
        <w:t xml:space="preserve">“ </w:t>
      </w:r>
      <w:r w:rsidR="00062F81">
        <w:fldChar w:fldCharType="begin"/>
      </w:r>
      <w:r w:rsidR="003F5FF5">
        <w:instrText xml:space="preserve"> ADDIN ZOTERO_ITEM CSL_CITATION {"citationID":"tVrfjBt9","properties":{"formattedCitation":"[11]","plainCitation":"[11]","noteIndex":0},"citationItems":[{"id":29,"uris":["http://zotero.org/users/local/9QMVeaNc/items/F9FD5BRT"],"uri":["http://zotero.org/users/local/9QMVeaNc/items/F9FD5BRT"],"itemData":{"id":29,"type":"webpage","language":"cs","note":"source: search-proquest-com.zdroje.vse.cz","title":"A Comparison Between Three SDLC Models Waterfall Model, Spiral Model, and Incremental/Iterative Model - ProQuest","URL":"http://search.proquest.com/docview/1660801422?pq-origsite=summon","accessed":{"date-parts":[["2020",3,3]]}}}],"schema":"https://github.com/citation-style-language/schema/raw/master/csl-citation.json"} </w:instrText>
      </w:r>
      <w:r w:rsidR="00062F81">
        <w:fldChar w:fldCharType="separate"/>
      </w:r>
      <w:r w:rsidR="003F5FF5" w:rsidRPr="003F5FF5">
        <w:rPr>
          <w:rFonts w:ascii="Georgia" w:hAnsi="Georgia"/>
        </w:rPr>
        <w:t>[11]</w:t>
      </w:r>
      <w:r w:rsidR="00062F81">
        <w:fldChar w:fldCharType="end"/>
      </w:r>
    </w:p>
    <w:p w14:paraId="628BE734" w14:textId="77777777" w:rsidR="00B07253" w:rsidRDefault="00B07253" w:rsidP="00B07253">
      <w:r>
        <w:t>Jedná se o model, který je založen na stupňovitosti vývoje, které na sebe přesně navazují a v původní verzi modelu, nemohou, jakkoliv přečnívat. Model se</w:t>
      </w:r>
      <w:r w:rsidR="00C119D7">
        <w:t xml:space="preserve"> </w:t>
      </w:r>
      <w:r>
        <w:t>stává z 5 jednotlivých a rozdílných stupňů. Tyto stupně se nazývají: Požadavky, Návrh, Implementace, Verifikace a Zprovoznění.</w:t>
      </w:r>
      <w:r w:rsidR="005D1A18">
        <w:t xml:space="preserve"> V této kapitole budou tyto jednotlivé stupně popsány. </w:t>
      </w:r>
    </w:p>
    <w:p w14:paraId="2C31AD41" w14:textId="77777777" w:rsidR="00B07253" w:rsidRDefault="00B07253" w:rsidP="00B07253">
      <w:pPr>
        <w:pStyle w:val="Nadpis4"/>
        <w:rPr>
          <w:rFonts w:hint="eastAsia"/>
        </w:rPr>
      </w:pPr>
      <w:r>
        <w:t>Požadavky</w:t>
      </w:r>
    </w:p>
    <w:p w14:paraId="08D057A8" w14:textId="77777777" w:rsidR="00B07253" w:rsidRDefault="00B07253" w:rsidP="00B07253">
      <w:r>
        <w:t>V této části proběhne analýza problematiky, a od zadavatelů se zjistí</w:t>
      </w:r>
      <w:r w:rsidR="0052759C">
        <w:t>,</w:t>
      </w:r>
      <w:r>
        <w:t xml:space="preserve"> jaké jsou přesn</w:t>
      </w:r>
      <w:r w:rsidR="0052759C">
        <w:t>é</w:t>
      </w:r>
      <w:r>
        <w:t xml:space="preserve"> požadavky a specifikace požadované na výstupní aplikaci. Po zjištění se tyto informace nejprve zanalyzují a výsledky těchto analýz </w:t>
      </w:r>
      <w:r w:rsidR="0052759C">
        <w:t>budou</w:t>
      </w:r>
      <w:r>
        <w:t xml:space="preserve"> uloženy do potřebných dokumentů pro další využití ve vývoji.</w:t>
      </w:r>
    </w:p>
    <w:p w14:paraId="3BBF6E9F" w14:textId="327A6078" w:rsidR="00966B63" w:rsidRDefault="00966B63" w:rsidP="00B07253">
      <w:r>
        <w:t>Při analýze požadavků</w:t>
      </w:r>
      <w:r w:rsidR="00F61FD7">
        <w:t xml:space="preserve"> probíhala komunikace se zákazníkem pro podrobnější definici problematiky. Během této komunikace byly vytvořeny tabulky požadavků p</w:t>
      </w:r>
      <w:r w:rsidR="0052759C">
        <w:t>r</w:t>
      </w:r>
      <w:r w:rsidR="00F61FD7">
        <w:t>o aplikaci. Také byl vytvořen</w:t>
      </w:r>
      <w:r w:rsidR="00AA1E1D">
        <w:t xml:space="preserve"> UML diagram</w:t>
      </w:r>
      <w:r w:rsidR="0046211E">
        <w:t xml:space="preserve"> způsobů užití</w:t>
      </w:r>
      <w:r w:rsidR="00381BD2">
        <w:t xml:space="preserve"> ukazující rozdělení funkčních požadavků dle rolí</w:t>
      </w:r>
      <w:r w:rsidR="00AA1E1D">
        <w:t xml:space="preserve">. Výsledky </w:t>
      </w:r>
      <w:r w:rsidR="00C25311">
        <w:t>jsou k dispozici</w:t>
      </w:r>
      <w:r w:rsidR="00AA1E1D">
        <w:t xml:space="preserve"> v kapitole 5.</w:t>
      </w:r>
    </w:p>
    <w:p w14:paraId="3A039225" w14:textId="77777777" w:rsidR="00B07253" w:rsidRDefault="00B07253" w:rsidP="00B07253">
      <w:pPr>
        <w:pStyle w:val="Nadpis4"/>
        <w:rPr>
          <w:rFonts w:hint="eastAsia"/>
        </w:rPr>
      </w:pPr>
      <w:r>
        <w:t>Návrh</w:t>
      </w:r>
    </w:p>
    <w:p w14:paraId="360A5AC0" w14:textId="77777777" w:rsidR="00B07253" w:rsidRDefault="00451791" w:rsidP="00B07253">
      <w:r>
        <w:t>Návrhem se zde myslí vytvoření postupu, který bude využit při implementaci kódu. Přesněji řečeno se v této části vytvoří dokumenty</w:t>
      </w:r>
      <w:r w:rsidR="009E2D97">
        <w:t xml:space="preserve"> definující architekturu aplikace. Z těchto dokumentů se vychází během implementace kódu. Jedná se například o dokumenty</w:t>
      </w:r>
      <w:r>
        <w:t>,</w:t>
      </w:r>
      <w:r w:rsidR="009E2D97">
        <w:t xml:space="preserve"> definující</w:t>
      </w:r>
      <w:r>
        <w:t xml:space="preserve"> strukturu </w:t>
      </w:r>
      <w:r w:rsidR="009E2D97">
        <w:t xml:space="preserve">programu nebo databáze. </w:t>
      </w:r>
    </w:p>
    <w:p w14:paraId="46485243" w14:textId="77777777" w:rsidR="00381BD2" w:rsidRDefault="00381BD2" w:rsidP="00B07253">
      <w:r>
        <w:t xml:space="preserve">Pro návrh aplikace byly využity následující metody. Pro návrh vzhledu webové aplikace byly vytvořeny Wireframe pomocí aplikace </w:t>
      </w:r>
      <w:r w:rsidR="00D3375F">
        <w:t>diagrams.net</w:t>
      </w:r>
      <w:r w:rsidR="00062F81">
        <w:fldChar w:fldCharType="begin"/>
      </w:r>
      <w:r w:rsidR="004142E4">
        <w:instrText xml:space="preserve"> ADDIN ZOTERO_ITEM CSL_CITATION {"citationID":"kpVL8vbc","properties":{"formattedCitation":"[12]","plainCitation":"[12]","noteIndex":0},"citationItems":[{"id":133,"uris":["http://zotero.org/users/local/9QMVeaNc/items/F2WBRWCJ"],"uri":["http://zotero.org/users/local/9QMVeaNc/items/F2WBRWCJ"],"itemData":{"id":133,"type":"webpage","title":"Diagram Software and Flowchart Maker","URL":"https://www.diagrams.net/","accessed":{"date-parts":[["2020",5,7]]}}}],"schema":"https://github.com/citation-style-language/schema/raw/master/csl-citation.json"} </w:instrText>
      </w:r>
      <w:r w:rsidR="00062F81">
        <w:fldChar w:fldCharType="separate"/>
      </w:r>
      <w:r w:rsidR="004142E4" w:rsidRPr="004142E4">
        <w:rPr>
          <w:rFonts w:ascii="Georgia" w:hAnsi="Georgia"/>
        </w:rPr>
        <w:t>[12]</w:t>
      </w:r>
      <w:r w:rsidR="00062F81">
        <w:fldChar w:fldCharType="end"/>
      </w:r>
      <w:r w:rsidR="00936BD2">
        <w:t xml:space="preserve">. </w:t>
      </w:r>
      <w:r w:rsidR="0059620F">
        <w:t xml:space="preserve">Dále byly vytvořeny </w:t>
      </w:r>
      <w:r w:rsidR="009224FC">
        <w:t xml:space="preserve">EER </w:t>
      </w:r>
      <w:r w:rsidR="0059620F">
        <w:t xml:space="preserve">modely databáze za pomoci aplikace MySQL </w:t>
      </w:r>
      <w:proofErr w:type="spellStart"/>
      <w:r w:rsidR="0059620F">
        <w:t>Workbench</w:t>
      </w:r>
      <w:proofErr w:type="spellEnd"/>
      <w:r w:rsidR="00062F81">
        <w:fldChar w:fldCharType="begin"/>
      </w:r>
      <w:r w:rsidR="0027526C">
        <w:instrText xml:space="preserve"> ADDIN ZOTERO_ITEM CSL_CITATION {"citationID":"G2lz06LA","properties":{"formattedCitation":"[13]","plainCitation":"[13]","noteIndex":0},"citationItems":[{"id":135,"uris":["http://zotero.org/users/local/9QMVeaNc/items/NC9ESPXK"],"uri":["http://zotero.org/users/local/9QMVeaNc/items/NC9ESPXK"],"itemData":{"id":135,"type":"webpage","title":"MySQL :: MySQL Workbench","URL":"https://www.mysql.com/products/workbench/","accessed":{"date-parts":[["2020",5,7]]}}}],"schema":"https://github.com/citation-style-language/schema/raw/master/csl-citation.json"} </w:instrText>
      </w:r>
      <w:r w:rsidR="00062F81">
        <w:fldChar w:fldCharType="separate"/>
      </w:r>
      <w:r w:rsidR="0027526C" w:rsidRPr="0027526C">
        <w:rPr>
          <w:rFonts w:ascii="Georgia" w:hAnsi="Georgia"/>
        </w:rPr>
        <w:t>[13]</w:t>
      </w:r>
      <w:r w:rsidR="00062F81">
        <w:fldChar w:fldCharType="end"/>
      </w:r>
      <w:r w:rsidR="0027526C">
        <w:t xml:space="preserve">. </w:t>
      </w:r>
      <w:r w:rsidR="009F312F">
        <w:t xml:space="preserve">Pro definici architektury a jednotlivých tříd, byla využita aplikace </w:t>
      </w:r>
      <w:proofErr w:type="spellStart"/>
      <w:r w:rsidR="009F312F">
        <w:t>EnterpriseArchitect</w:t>
      </w:r>
      <w:proofErr w:type="spellEnd"/>
      <w:r w:rsidR="00062F81">
        <w:fldChar w:fldCharType="begin"/>
      </w:r>
      <w:r w:rsidR="00CA1C96">
        <w:instrText xml:space="preserve"> ADDIN ZOTERO_ITEM CSL_CITATION {"citationID":"l4CAwj3n","properties":{"formattedCitation":"[14]","plainCitation":"[14]","noteIndex":0},"citationItems":[{"id":137,"uris":["http://zotero.org/users/local/9QMVeaNc/items/A8HLGFVR"],"uri":["http://zotero.org/users/local/9QMVeaNc/items/A8HLGFVR"],"itemData":{"id":137,"type":"webpage","title":"UML modeling tools for Business, Software, Systems and Architecture","URL":"https://www.sparxsystems.com/","accessed":{"date-parts":[["2020",5,7]]}}}],"schema":"https://github.com/citation-style-language/schema/raw/master/csl-citation.json"} </w:instrText>
      </w:r>
      <w:r w:rsidR="00062F81">
        <w:fldChar w:fldCharType="separate"/>
      </w:r>
      <w:r w:rsidR="00CA1C96" w:rsidRPr="00CA1C96">
        <w:rPr>
          <w:rFonts w:ascii="Georgia" w:hAnsi="Georgia"/>
        </w:rPr>
        <w:t>[14]</w:t>
      </w:r>
      <w:r w:rsidR="00062F81">
        <w:fldChar w:fldCharType="end"/>
      </w:r>
      <w:r w:rsidR="00CA1C96">
        <w:t>.</w:t>
      </w:r>
      <w:r w:rsidR="00F85720">
        <w:t xml:space="preserve"> Výsledky této části jsou představeny v kapitole 6.</w:t>
      </w:r>
    </w:p>
    <w:p w14:paraId="5F88BE5D" w14:textId="77777777" w:rsidR="00451791" w:rsidRDefault="00451791" w:rsidP="00451791">
      <w:pPr>
        <w:pStyle w:val="Nadpis4"/>
        <w:rPr>
          <w:rFonts w:hint="eastAsia"/>
        </w:rPr>
      </w:pPr>
      <w:r>
        <w:lastRenderedPageBreak/>
        <w:t>Implementace</w:t>
      </w:r>
    </w:p>
    <w:p w14:paraId="1BFBD073" w14:textId="77777777" w:rsidR="00451791" w:rsidRDefault="00451791" w:rsidP="00451791">
      <w:r>
        <w:t xml:space="preserve">V této části se přechází </w:t>
      </w:r>
      <w:r w:rsidR="0097221B">
        <w:t>do produkčního cyklu. V této části se postupuje podle dokumentů vytvořených v předchozích čás</w:t>
      </w:r>
      <w:r w:rsidR="00027FF8">
        <w:t>tech</w:t>
      </w:r>
      <w:r w:rsidR="0097221B">
        <w:t>. Nastává zde realizování navrhnutých struktur do vybraných technologií. Výsledkem této realizace by měla být hotová aplikace připravená pro použití.</w:t>
      </w:r>
    </w:p>
    <w:p w14:paraId="26789D60" w14:textId="77777777" w:rsidR="00F85720" w:rsidRDefault="00F85720" w:rsidP="00451791">
      <w:r>
        <w:t xml:space="preserve">Při implementaci kódu </w:t>
      </w:r>
      <w:r w:rsidR="009F1BDC">
        <w:t>bylo nejprve připraveno vývojové prostředí</w:t>
      </w:r>
      <w:r w:rsidR="00D135F3">
        <w:t xml:space="preserve">, které bude definované později. Následně byl návrh převeden do </w:t>
      </w:r>
      <w:r w:rsidR="004E0DBE">
        <w:t>kódu. Výsledek implementace je možné nalézt v kapitole 7.</w:t>
      </w:r>
    </w:p>
    <w:p w14:paraId="7C3A3E4B" w14:textId="77777777" w:rsidR="0097221B" w:rsidRDefault="008E11BB" w:rsidP="0097221B">
      <w:pPr>
        <w:pStyle w:val="Nadpis4"/>
        <w:rPr>
          <w:rFonts w:hint="eastAsia"/>
        </w:rPr>
      </w:pPr>
      <w:r>
        <w:t>Ověření</w:t>
      </w:r>
    </w:p>
    <w:p w14:paraId="6174BBF4" w14:textId="41DF8C12" w:rsidR="0097221B" w:rsidRDefault="0097221B" w:rsidP="0097221B">
      <w:r>
        <w:t xml:space="preserve">V této části probíhá testování hotové aplikace pro ověření, zda splňuje veškeré požadavky zadané v prvním stupni vodopádového modelu. Také se zde </w:t>
      </w:r>
      <w:r w:rsidR="00C25311">
        <w:t xml:space="preserve">podchytí </w:t>
      </w:r>
      <w:r>
        <w:t>veškeré chyby, které unikly v implementačním stupni. Výsledkem této části by měla být aplikace splňující veškeré požadavky s žádným, či minimálním počtem chyb.</w:t>
      </w:r>
    </w:p>
    <w:p w14:paraId="565B7175" w14:textId="462834A7" w:rsidR="004E0DBE" w:rsidRDefault="00281884" w:rsidP="0097221B">
      <w:r>
        <w:t xml:space="preserve">Pro danou práci </w:t>
      </w:r>
      <w:r w:rsidR="00C25311">
        <w:t>bude realizováno</w:t>
      </w:r>
      <w:r>
        <w:t xml:space="preserve"> testování responzivnosti na straně vývojáře a základní kontrola splnění požadavků. Pokročilé testování funkcionality již </w:t>
      </w:r>
      <w:r w:rsidR="00C25311">
        <w:t>se uskuteční</w:t>
      </w:r>
      <w:r>
        <w:t xml:space="preserve"> na straně klienta. Více o této kapitole </w:t>
      </w:r>
      <w:r w:rsidR="003639F4">
        <w:t>se nachází v kapitole 8.</w:t>
      </w:r>
    </w:p>
    <w:p w14:paraId="0D1C6BF9" w14:textId="77777777" w:rsidR="0097221B" w:rsidRDefault="0097221B" w:rsidP="0097221B">
      <w:pPr>
        <w:pStyle w:val="Nadpis4"/>
        <w:rPr>
          <w:rFonts w:hint="eastAsia"/>
        </w:rPr>
      </w:pPr>
      <w:r>
        <w:t>Udržování</w:t>
      </w:r>
    </w:p>
    <w:p w14:paraId="1666FA77" w14:textId="77777777" w:rsidR="007F3DD3" w:rsidRDefault="0097221B" w:rsidP="00C6680A">
      <w:r>
        <w:t>Zde je specifikováno, jak bude aplikace zavedena do provozu u klienta</w:t>
      </w:r>
      <w:r w:rsidR="00B61E1A">
        <w:t>,</w:t>
      </w:r>
      <w:r w:rsidR="00701C1D">
        <w:t xml:space="preserve"> a jak bude provozována. </w:t>
      </w:r>
      <w:r>
        <w:t>Jakých postupů bude využito v případě úprav</w:t>
      </w:r>
      <w:r w:rsidR="00FF7C9E">
        <w:t>,</w:t>
      </w:r>
      <w:r>
        <w:t xml:space="preserve"> a také jak budou opravovány jakékoliv další chyby. </w:t>
      </w:r>
    </w:p>
    <w:p w14:paraId="07A353E4" w14:textId="5ED25C09" w:rsidR="003639F4" w:rsidRDefault="009654F8" w:rsidP="00C6680A">
      <w:r>
        <w:t>Udržování aplikace již není součástí této práce</w:t>
      </w:r>
    </w:p>
    <w:p w14:paraId="1FD60F32" w14:textId="77777777" w:rsidR="005D1A18" w:rsidRDefault="005D1A18" w:rsidP="005D1A18">
      <w:pPr>
        <w:pStyle w:val="Nadpis2"/>
        <w:rPr>
          <w:rFonts w:hint="eastAsia"/>
        </w:rPr>
      </w:pPr>
      <w:bookmarkStart w:id="22" w:name="_Toc40002625"/>
      <w:r>
        <w:t>Vývojové prostředí</w:t>
      </w:r>
      <w:bookmarkEnd w:id="22"/>
    </w:p>
    <w:p w14:paraId="7211C1EF" w14:textId="26E8F363" w:rsidR="005D1A18" w:rsidRPr="005D1A18" w:rsidRDefault="005D1A18" w:rsidP="005D1A18">
      <w:r>
        <w:t xml:space="preserve">Další důležitý bod pro zvýšení efektivnosti práce je kvalitní nastavení vývojového prostředí. V této kapitole </w:t>
      </w:r>
      <w:r w:rsidR="008A7926">
        <w:t>si využité prostředí popíšeme</w:t>
      </w:r>
      <w:r>
        <w:t>.</w:t>
      </w:r>
    </w:p>
    <w:p w14:paraId="2E49E6AF" w14:textId="77777777" w:rsidR="005D1A18" w:rsidRDefault="005D1A18" w:rsidP="005D1A18">
      <w:pPr>
        <w:pStyle w:val="Nadpis3"/>
        <w:rPr>
          <w:rFonts w:hint="eastAsia"/>
        </w:rPr>
      </w:pPr>
      <w:bookmarkStart w:id="23" w:name="_Toc40002626"/>
      <w:r>
        <w:t>Textový editor</w:t>
      </w:r>
      <w:bookmarkEnd w:id="23"/>
    </w:p>
    <w:p w14:paraId="6423A0F6" w14:textId="77777777" w:rsidR="005D1A18" w:rsidRPr="005D1A18" w:rsidRDefault="005D1A18" w:rsidP="005D1A18">
      <w:r>
        <w:t xml:space="preserve">Pro kvalitní práci s kódem je důležité využívat editor, který je schopný inteligentně rozpoznávat kód a asistovat při vývoji. Pro vývoj této aplikace byl použit produkt </w:t>
      </w:r>
      <w:proofErr w:type="spellStart"/>
      <w:r>
        <w:t>PhpStorm</w:t>
      </w:r>
      <w:proofErr w:type="spellEnd"/>
      <w:r>
        <w:t xml:space="preserve">. </w:t>
      </w:r>
      <w:r w:rsidR="00DE3068">
        <w:t xml:space="preserve">Aplikace </w:t>
      </w:r>
      <w:proofErr w:type="spellStart"/>
      <w:r>
        <w:t>PhpStorm</w:t>
      </w:r>
      <w:proofErr w:type="spellEnd"/>
      <w:r>
        <w:t xml:space="preserve"> je ucelené vývojové </w:t>
      </w:r>
      <w:r w:rsidR="001A68CB">
        <w:t>prostředí dodávající mnohé funkcionality včetně pokročilého editoru kódu. Jedná se například o funkcionalitu automatického importu tříd, propojení s </w:t>
      </w:r>
      <w:proofErr w:type="spellStart"/>
      <w:r w:rsidR="001A68CB">
        <w:t>verzovacím</w:t>
      </w:r>
      <w:proofErr w:type="spellEnd"/>
      <w:r w:rsidR="001A68CB">
        <w:t xml:space="preserve"> systémem, automatické </w:t>
      </w:r>
      <w:proofErr w:type="spellStart"/>
      <w:r w:rsidR="001A68CB">
        <w:t>indentace</w:t>
      </w:r>
      <w:proofErr w:type="spellEnd"/>
      <w:r w:rsidR="001A68CB">
        <w:t xml:space="preserve"> kódu, či přehledu nad celým projektem. Jedná se o vývojové prostředí</w:t>
      </w:r>
      <w:r w:rsidR="006B3FF7">
        <w:t>,</w:t>
      </w:r>
      <w:r w:rsidR="001A68CB">
        <w:t xml:space="preserve"> vydané společností </w:t>
      </w:r>
      <w:proofErr w:type="spellStart"/>
      <w:r w:rsidR="001A68CB">
        <w:t>JetBrains</w:t>
      </w:r>
      <w:proofErr w:type="spellEnd"/>
      <w:r w:rsidR="006B3FF7">
        <w:t>,</w:t>
      </w:r>
      <w:r w:rsidR="001A68CB">
        <w:t xml:space="preserve"> specializovan</w:t>
      </w:r>
      <w:r w:rsidR="006B3FF7">
        <w:t>é</w:t>
      </w:r>
      <w:r w:rsidR="001A68CB">
        <w:t xml:space="preserve"> na vývoj aplikací v jazyce PHP. Více o této aplikaci lze nalézt na oficiálních stránkách </w:t>
      </w:r>
      <w:proofErr w:type="spellStart"/>
      <w:r w:rsidR="001A68CB">
        <w:t>JetBrains</w:t>
      </w:r>
      <w:proofErr w:type="spellEnd"/>
      <w:r w:rsidR="001A68CB">
        <w:t xml:space="preserve">. </w:t>
      </w:r>
      <w:r w:rsidR="00062F81">
        <w:fldChar w:fldCharType="begin"/>
      </w:r>
      <w:r w:rsidR="00CA1C96">
        <w:instrText xml:space="preserve"> ADDIN ZOTERO_ITEM CSL_CITATION {"citationID":"nf9MReDP","properties":{"formattedCitation":"[15]","plainCitation":"[15]","noteIndex":0},"citationItems":[{"id":123,"uris":["http://zotero.org/users/local/9QMVeaNc/items/33ILT7A2"],"uri":["http://zotero.org/users/local/9QMVeaNc/items/33ILT7A2"],"itemData":{"id":123,"type":"webpage","abstract":"PhpStorm is a perfect PHP IDE for working with Symfony, Laravel, Drupal, WordPress, Zend Framework, Magento, Joomla!, CakePHP, Yii, and other frameworks.","container-title":"JetBrains","language":"en","note":"source: www.jetbrains.com","title":"PhpStorm: The Lightning-Smart IDE for PHP Programming by JetBrains","title-short":"PhpStorm","URL":"https://www.jetbrains.com/phpstorm/promo/","accessed":{"date-parts":[["2020",5,6]]}}}],"schema":"https://github.com/citation-style-language/schema/raw/master/csl-citation.json"} </w:instrText>
      </w:r>
      <w:r w:rsidR="00062F81">
        <w:fldChar w:fldCharType="separate"/>
      </w:r>
      <w:r w:rsidR="00CA1C96" w:rsidRPr="00CA1C96">
        <w:rPr>
          <w:rFonts w:ascii="Georgia" w:hAnsi="Georgia"/>
        </w:rPr>
        <w:t>[15]</w:t>
      </w:r>
      <w:r w:rsidR="00062F81">
        <w:fldChar w:fldCharType="end"/>
      </w:r>
    </w:p>
    <w:p w14:paraId="45E2F1F5" w14:textId="77777777" w:rsidR="005D1A18" w:rsidRDefault="005D1A18" w:rsidP="005D1A18">
      <w:pPr>
        <w:pStyle w:val="Nadpis3"/>
        <w:rPr>
          <w:rFonts w:hint="eastAsia"/>
        </w:rPr>
      </w:pPr>
      <w:bookmarkStart w:id="24" w:name="_Toc40002627"/>
      <w:proofErr w:type="spellStart"/>
      <w:r>
        <w:lastRenderedPageBreak/>
        <w:t>Verzovací</w:t>
      </w:r>
      <w:proofErr w:type="spellEnd"/>
      <w:r>
        <w:t xml:space="preserve"> systém</w:t>
      </w:r>
      <w:bookmarkEnd w:id="24"/>
    </w:p>
    <w:p w14:paraId="2E690FC2" w14:textId="52C478DB" w:rsidR="001A68CB" w:rsidRDefault="001A68CB" w:rsidP="001A68CB">
      <w:r>
        <w:t xml:space="preserve">Při vývoji </w:t>
      </w:r>
      <w:r w:rsidR="004F1093">
        <w:t>se často stává</w:t>
      </w:r>
      <w:r>
        <w:t>, že změnou kódu se aplikace stane nepoužitelnou. Z tohoto důvodu je nezbytné vytvářet zálohy aplikace v různých stavech vývoje. Pro t</w:t>
      </w:r>
      <w:r w:rsidR="00602F54">
        <w:t>ento účel existuje open-source aplikace Git</w:t>
      </w:r>
      <w:r w:rsidR="00C10883">
        <w:t xml:space="preserve">. </w:t>
      </w:r>
      <w:r w:rsidR="00602F54">
        <w:t>Tato aplikace dodává mnohé možnosti pro vývoj aplik</w:t>
      </w:r>
      <w:r w:rsidR="00530771">
        <w:t xml:space="preserve">ace, tj. </w:t>
      </w:r>
      <w:r w:rsidR="00602F54">
        <w:t>udržovat záznamy o jednotlivých verzí</w:t>
      </w:r>
      <w:r w:rsidR="00017C31">
        <w:t>ch</w:t>
      </w:r>
      <w:r w:rsidR="00602F54">
        <w:t xml:space="preserve"> aplikací, vytvářet rozdílné větve aplikací pro řešení rozdílných problémů a mnohem více. </w:t>
      </w:r>
      <w:r w:rsidR="004F1093">
        <w:t>D</w:t>
      </w:r>
      <w:r w:rsidR="00602F54">
        <w:t xml:space="preserve">alší informace </w:t>
      </w:r>
      <w:r w:rsidR="004F1093">
        <w:t>lze získat</w:t>
      </w:r>
      <w:r w:rsidR="00602F54">
        <w:t xml:space="preserve"> na stránk</w:t>
      </w:r>
      <w:r w:rsidR="004F1093">
        <w:t>ách</w:t>
      </w:r>
      <w:r w:rsidR="00602F54">
        <w:t xml:space="preserve"> dokumentace Git</w:t>
      </w:r>
      <w:r w:rsidR="00C10883">
        <w:t>.</w:t>
      </w:r>
      <w:r w:rsidR="00062F81">
        <w:fldChar w:fldCharType="begin"/>
      </w:r>
      <w:r w:rsidR="00CA1C96">
        <w:instrText xml:space="preserve"> ADDIN ZOTERO_ITEM CSL_CITATION {"citationID":"iUhw9iAF","properties":{"formattedCitation":"[16]","plainCitation":"[16]","noteIndex":0},"citationItems":[{"id":127,"uris":["http://zotero.org/users/local/9QMVeaNc/items/LAANDU5B"],"uri":["http://zotero.org/users/local/9QMVeaNc/items/LAANDU5B"],"itemData":{"id":127,"type":"webpage","title":"Git - Documentation","URL":"https://git-scm.com/doc","accessed":{"date-parts":[["2020",5,6]]}}}],"schema":"https://github.com/citation-style-language/schema/raw/master/csl-citation.json"} </w:instrText>
      </w:r>
      <w:r w:rsidR="00062F81">
        <w:fldChar w:fldCharType="separate"/>
      </w:r>
      <w:r w:rsidR="00CA1C96" w:rsidRPr="00CA1C96">
        <w:rPr>
          <w:rFonts w:ascii="Georgia" w:hAnsi="Georgia"/>
        </w:rPr>
        <w:t>[16]</w:t>
      </w:r>
      <w:r w:rsidR="00062F81">
        <w:fldChar w:fldCharType="end"/>
      </w:r>
    </w:p>
    <w:p w14:paraId="0F8E5175" w14:textId="0E97B45D" w:rsidR="00C10883" w:rsidRPr="001A68CB" w:rsidRDefault="00C10883" w:rsidP="001A68CB">
      <w:r>
        <w:t>Další důl</w:t>
      </w:r>
      <w:r w:rsidR="00753C19">
        <w:t>ežitou částí ukládání informací</w:t>
      </w:r>
      <w:r>
        <w:t xml:space="preserve"> je ochrana proti chybě vašeho úložného zařízení. Z tohoto důvodu je vhodné využívat </w:t>
      </w:r>
      <w:proofErr w:type="spellStart"/>
      <w:r>
        <w:t>verzovací</w:t>
      </w:r>
      <w:proofErr w:type="spellEnd"/>
      <w:r>
        <w:t xml:space="preserve"> systém na vzdáleném serveru, určeném čistě pro ukládání dat. Existují mnohé Cloud </w:t>
      </w:r>
      <w:proofErr w:type="spellStart"/>
      <w:r>
        <w:t>service</w:t>
      </w:r>
      <w:proofErr w:type="spellEnd"/>
      <w:r>
        <w:t xml:space="preserve"> či aplikace</w:t>
      </w:r>
      <w:r w:rsidR="00753C19">
        <w:t>,</w:t>
      </w:r>
      <w:r>
        <w:t xml:space="preserve"> které umožňují tuto službu. Pro vývoj aplikace pro danou práci byla vybrána populární služba GitHub. Informace o této službě je možné nalézt na stránkách dokumentace </w:t>
      </w:r>
      <w:proofErr w:type="spellStart"/>
      <w:r>
        <w:t>Github</w:t>
      </w:r>
      <w:proofErr w:type="spellEnd"/>
      <w:r w:rsidR="00062F81">
        <w:fldChar w:fldCharType="begin"/>
      </w:r>
      <w:r w:rsidR="00CA1C96">
        <w:instrText xml:space="preserve"> ADDIN ZOTERO_ITEM CSL_CITATION {"citationID":"QAz7wGuo","properties":{"formattedCitation":"[17]","plainCitation":"[17]","noteIndex":0},"citationItems":[{"id":129,"uris":["http://zotero.org/users/local/9QMVeaNc/items/PNK6PVEU"],"uri":["http://zotero.org/users/local/9QMVeaNc/items/PNK6PVEU"],"itemData":{"id":129,"type":"webpage","title":"GitHub.com Help Documentation - GitHub Help","URL":"https://help.github.com/en/github","accessed":{"date-parts":[["2020",5,6]]}}}],"schema":"https://github.com/citation-style-language/schema/raw/master/csl-citation.json"} </w:instrText>
      </w:r>
      <w:r w:rsidR="00062F81">
        <w:fldChar w:fldCharType="separate"/>
      </w:r>
      <w:r w:rsidR="00CA1C96" w:rsidRPr="00CA1C96">
        <w:rPr>
          <w:rFonts w:ascii="Georgia" w:hAnsi="Georgia"/>
        </w:rPr>
        <w:t>[17]</w:t>
      </w:r>
      <w:r w:rsidR="00062F81">
        <w:fldChar w:fldCharType="end"/>
      </w:r>
      <w:r w:rsidR="009C1918">
        <w:t xml:space="preserve">. Při vývoji byl používán privátní </w:t>
      </w:r>
      <w:proofErr w:type="spellStart"/>
      <w:r w:rsidR="009C1918">
        <w:t>repozitář</w:t>
      </w:r>
      <w:proofErr w:type="spellEnd"/>
      <w:r w:rsidR="009C1918">
        <w:t xml:space="preserve">. Po dokončení bude odevzdaná verze práce uložena </w:t>
      </w:r>
      <w:r w:rsidR="00F273F9">
        <w:t xml:space="preserve">do veřejného </w:t>
      </w:r>
      <w:proofErr w:type="spellStart"/>
      <w:r w:rsidR="00F273F9">
        <w:t>repozitáře</w:t>
      </w:r>
      <w:proofErr w:type="spellEnd"/>
      <w:r w:rsidR="00F273F9">
        <w:t xml:space="preserve"> určeného čistě pro danou verzi.</w:t>
      </w:r>
      <w:r w:rsidR="00F01B74">
        <w:t xml:space="preserve"> </w:t>
      </w:r>
      <w:proofErr w:type="spellStart"/>
      <w:r w:rsidR="00F01B74">
        <w:t>Repozitář</w:t>
      </w:r>
      <w:proofErr w:type="spellEnd"/>
      <w:r w:rsidR="00F01B74">
        <w:t xml:space="preserve"> bude pod </w:t>
      </w:r>
      <w:r w:rsidR="00385041">
        <w:t xml:space="preserve">open-source </w:t>
      </w:r>
      <w:r w:rsidR="00F01B74">
        <w:t>licencí MIT pro povolení dalších rozšíření tohoto kódu.</w:t>
      </w:r>
      <w:r w:rsidR="00F273F9">
        <w:t xml:space="preserve"> Informace o tomto </w:t>
      </w:r>
      <w:proofErr w:type="spellStart"/>
      <w:r w:rsidR="00F273F9">
        <w:t>repozitář</w:t>
      </w:r>
      <w:r w:rsidR="00753C19">
        <w:t>i</w:t>
      </w:r>
      <w:proofErr w:type="spellEnd"/>
      <w:r w:rsidR="00F273F9">
        <w:t xml:space="preserve"> </w:t>
      </w:r>
      <w:r w:rsidR="004F1093">
        <w:t>j</w:t>
      </w:r>
      <w:r w:rsidR="00EB6C4F">
        <w:t>sou</w:t>
      </w:r>
      <w:r w:rsidR="004F1093">
        <w:t xml:space="preserve"> </w:t>
      </w:r>
      <w:r w:rsidR="00F273F9">
        <w:t>v příloze.</w:t>
      </w:r>
    </w:p>
    <w:p w14:paraId="61D7B005" w14:textId="77777777" w:rsidR="005D1A18" w:rsidRDefault="00015AFB" w:rsidP="005D1A18">
      <w:pPr>
        <w:pStyle w:val="Nadpis3"/>
        <w:rPr>
          <w:rFonts w:hint="eastAsia"/>
        </w:rPr>
      </w:pPr>
      <w:bookmarkStart w:id="25" w:name="_Toc40002628"/>
      <w:r>
        <w:t xml:space="preserve">HTTP </w:t>
      </w:r>
      <w:r w:rsidR="00C10883">
        <w:t>Server</w:t>
      </w:r>
      <w:bookmarkEnd w:id="25"/>
    </w:p>
    <w:p w14:paraId="2A88AAB3" w14:textId="6F9168F9" w:rsidR="00C10883" w:rsidRDefault="00C10883" w:rsidP="00C10883">
      <w:r>
        <w:t xml:space="preserve">Pro testování a vývoj aplikace je nutné mít připravené prostředí, na kterém aplikace bude </w:t>
      </w:r>
      <w:r w:rsidR="00DD0378">
        <w:t>běžet. Bez existence tohoto prostředí je vývoj aplikace nemožný. Pro potřeby vývoje dané aplikace postačil lokální server. Pro dosažení plné funkcionality vyvíjené aplikace na webové stránce bylo zapotřebí, aby kromě http serveru běžel</w:t>
      </w:r>
      <w:r w:rsidR="622EC7C3">
        <w:t>y</w:t>
      </w:r>
      <w:r w:rsidR="00DD0378">
        <w:t xml:space="preserve"> i aplikace MariaDB a PHP. Vzhledem k operačnímu systému Windows, </w:t>
      </w:r>
      <w:r w:rsidR="00EB6C4F">
        <w:t>byl zvolen</w:t>
      </w:r>
      <w:r w:rsidR="00DD0378">
        <w:t xml:space="preserve"> předpřipravený balíček WAMP. Tento balíček automaticky připraví prostředí s aplikacemi odpovídající svému názvu. Windows, </w:t>
      </w:r>
      <w:proofErr w:type="spellStart"/>
      <w:r w:rsidR="00DD0378">
        <w:t>Apache</w:t>
      </w:r>
      <w:proofErr w:type="spellEnd"/>
      <w:r w:rsidR="00DD0378">
        <w:t>, MySQL/MariaDB a PHP.</w:t>
      </w:r>
      <w:r w:rsidR="00062F81">
        <w:fldChar w:fldCharType="begin"/>
      </w:r>
      <w:r w:rsidR="00CA1C96">
        <w:instrText xml:space="preserve"> ADDIN ZOTERO_ITEM CSL_CITATION {"citationID":"3vxc1ik9","properties":{"formattedCitation":"[18]","plainCitation":"[18]","noteIndex":0},"citationItems":[{"id":131,"uris":["http://zotero.org/users/local/9QMVeaNc/items/QTXSBG6C"],"uri":["http://zotero.org/users/local/9QMVeaNc/items/QTXSBG6C"],"itemData":{"id":131,"type":"webpage","abstract":"Download WampServer for free. A Windows Web development environment for Apache, MySQL, PHP databases. WampServer is a Web development platform on Windows that allows you to create dynamic Web applications with Apache2, PHP, MySQL and MariaDB. WampServer automatically installs everything you need to intuitively develope Web applications.","container-title":"SourceForge","language":"en","note":"source: sourceforge.net","title":"WampServer","URL":"https://sourceforge.net/projects/wampserver/","accessed":{"date-parts":[["2020",5,6]]}}}],"schema":"https://github.com/citation-style-language/schema/raw/master/csl-citation.json"} </w:instrText>
      </w:r>
      <w:r w:rsidR="00062F81">
        <w:fldChar w:fldCharType="separate"/>
      </w:r>
      <w:r w:rsidR="00CA1C96" w:rsidRPr="00CA1C96">
        <w:rPr>
          <w:rFonts w:ascii="Georgia" w:hAnsi="Georgia"/>
        </w:rPr>
        <w:t>[18]</w:t>
      </w:r>
      <w:r w:rsidR="00062F81">
        <w:fldChar w:fldCharType="end"/>
      </w:r>
    </w:p>
    <w:p w14:paraId="58096AAB" w14:textId="77777777" w:rsidR="00015AFB" w:rsidRDefault="00015AFB" w:rsidP="00015AFB">
      <w:pPr>
        <w:pStyle w:val="Nadpis3"/>
        <w:rPr>
          <w:rFonts w:hint="eastAsia"/>
        </w:rPr>
      </w:pPr>
      <w:bookmarkStart w:id="26" w:name="_Toc40002629"/>
      <w:r>
        <w:t>SMTP Server</w:t>
      </w:r>
      <w:bookmarkEnd w:id="26"/>
    </w:p>
    <w:p w14:paraId="7C4E138F" w14:textId="77777777" w:rsidR="00015AFB" w:rsidRPr="00015AFB" w:rsidRDefault="00015AFB" w:rsidP="00015AFB">
      <w:r>
        <w:t xml:space="preserve">Součástí této aplikace je i posílání upozornění skrz email. Pro </w:t>
      </w:r>
      <w:r w:rsidR="00935A91">
        <w:t xml:space="preserve">naplnění požadavků bezpečnosti dnešních </w:t>
      </w:r>
      <w:r w:rsidR="00AC2490">
        <w:t>poštovních aplikací</w:t>
      </w:r>
      <w:r w:rsidR="00935A91">
        <w:t xml:space="preserve"> je zapotřebí propojit aplikace s SMTP serverem</w:t>
      </w:r>
      <w:r w:rsidR="00AC2490">
        <w:t xml:space="preserve">. Pro testování byla využita služba Mailtrap.io poskytující </w:t>
      </w:r>
      <w:r w:rsidR="00ED501F">
        <w:t xml:space="preserve">službu, tvářící se jako SMTP server. Tato služba však místo odeslání zprávy, tuto zprávu zachytí a uloží do </w:t>
      </w:r>
      <w:r w:rsidR="00BC457C">
        <w:t>poštovní schránky. Jedná se o naprosto ideální službu pro testování odesílání emailových zpráv.</w:t>
      </w:r>
      <w:r w:rsidR="00271E95">
        <w:t xml:space="preserve"> Více o této službě můžete najít na oficiálních stránkách. </w:t>
      </w:r>
      <w:r w:rsidR="00062F81">
        <w:fldChar w:fldCharType="begin"/>
      </w:r>
      <w:r w:rsidR="00271E95">
        <w:instrText xml:space="preserve"> ADDIN ZOTERO_ITEM CSL_CITATION {"citationID":"6NqrRwAr","properties":{"formattedCitation":"[19]","plainCitation":"[19]","noteIndex":0},"citationItems":[{"id":139,"uris":["http://zotero.org/users/local/9QMVeaNc/items/Q2Y4TCYJ"],"uri":["http://zotero.org/users/local/9QMVeaNc/items/Q2Y4TCYJ"],"itemData":{"id":139,"type":"webpage","title":"Mailtrap.io — Fake smtp testing server. Dummy smtp email testing","URL":"https://mailtrap.io/","accessed":{"date-parts":[["2020",5,8]]}}}],"schema":"https://github.com/citation-style-language/schema/raw/master/csl-citation.json"} </w:instrText>
      </w:r>
      <w:r w:rsidR="00062F81">
        <w:fldChar w:fldCharType="separate"/>
      </w:r>
      <w:r w:rsidR="00271E95" w:rsidRPr="00271E95">
        <w:rPr>
          <w:rFonts w:ascii="Georgia" w:hAnsi="Georgia"/>
        </w:rPr>
        <w:t>[19]</w:t>
      </w:r>
      <w:r w:rsidR="00062F81">
        <w:fldChar w:fldCharType="end"/>
      </w:r>
    </w:p>
    <w:p w14:paraId="5A51554D" w14:textId="77777777" w:rsidR="00AD0CAF" w:rsidRDefault="00AD0CAF" w:rsidP="00AD0CAF">
      <w:pPr>
        <w:pStyle w:val="Nadpis1"/>
        <w:rPr>
          <w:rFonts w:hint="eastAsia"/>
        </w:rPr>
      </w:pPr>
      <w:bookmarkStart w:id="27" w:name="_Toc40002630"/>
      <w:r w:rsidRPr="00AD0CAF">
        <w:lastRenderedPageBreak/>
        <w:t>Webové aplikace optimalizované pro chytré mobilní telefony a specifika jejich vývoje</w:t>
      </w:r>
      <w:bookmarkEnd w:id="27"/>
    </w:p>
    <w:p w14:paraId="7D424AA7" w14:textId="77777777" w:rsidR="00E3109F" w:rsidRDefault="00E3109F" w:rsidP="00E3109F">
      <w:r>
        <w:t>Při vývoji aplikací pro mobilní telefony je zapotřebí si uvědomit, jak se telefony odlišují od stolních či přenosných počítačů. Jedná se o hlavně o následující vlastnosti</w:t>
      </w:r>
      <w:r w:rsidR="005D0F6A">
        <w:t>:</w:t>
      </w:r>
    </w:p>
    <w:p w14:paraId="7336E725" w14:textId="77777777" w:rsidR="005D0F6A" w:rsidRDefault="005D0F6A" w:rsidP="005D0F6A">
      <w:pPr>
        <w:pStyle w:val="Odstavecseseznamem"/>
        <w:numPr>
          <w:ilvl w:val="0"/>
          <w:numId w:val="19"/>
        </w:numPr>
      </w:pPr>
      <w:r>
        <w:t>Menší velikost obrazovky.</w:t>
      </w:r>
    </w:p>
    <w:p w14:paraId="1C4E67A9" w14:textId="77777777" w:rsidR="005D0F6A" w:rsidRDefault="005D0F6A" w:rsidP="005D0F6A">
      <w:pPr>
        <w:pStyle w:val="Odstavecseseznamem"/>
        <w:numPr>
          <w:ilvl w:val="1"/>
          <w:numId w:val="19"/>
        </w:numPr>
      </w:pPr>
      <w:r>
        <w:t>I největší mobilní telefony, mají stále mnohem menší plochu pro zobrazení obsahu než jakékoliv počítače.</w:t>
      </w:r>
    </w:p>
    <w:p w14:paraId="06EB838F" w14:textId="77777777" w:rsidR="005D0F6A" w:rsidRDefault="005D0F6A" w:rsidP="005D0F6A">
      <w:pPr>
        <w:pStyle w:val="Odstavecseseznamem"/>
        <w:numPr>
          <w:ilvl w:val="0"/>
          <w:numId w:val="19"/>
        </w:numPr>
      </w:pPr>
      <w:r>
        <w:t>Menší výkonnost.</w:t>
      </w:r>
    </w:p>
    <w:p w14:paraId="1422AB2A" w14:textId="77777777" w:rsidR="005D0F6A" w:rsidRDefault="005D0F6A" w:rsidP="005D0F6A">
      <w:pPr>
        <w:pStyle w:val="Odstavecseseznamem"/>
        <w:numPr>
          <w:ilvl w:val="1"/>
          <w:numId w:val="19"/>
        </w:numPr>
      </w:pPr>
      <w:r>
        <w:t xml:space="preserve">Byť v dnešní době jsou již nejvýkonnější telefony obdobně silné </w:t>
      </w:r>
      <w:r w:rsidR="00AE5D55">
        <w:t>jako</w:t>
      </w:r>
      <w:r>
        <w:t xml:space="preserve"> slabší počítače, mnoho uživatelů stále používá telefony, které nejsou příliš výkonné.</w:t>
      </w:r>
    </w:p>
    <w:p w14:paraId="110D362A" w14:textId="77777777" w:rsidR="005D0F6A" w:rsidRDefault="005D0F6A" w:rsidP="005D0F6A">
      <w:pPr>
        <w:pStyle w:val="Odstavecseseznamem"/>
        <w:numPr>
          <w:ilvl w:val="0"/>
          <w:numId w:val="19"/>
        </w:numPr>
      </w:pPr>
      <w:r>
        <w:t>Pohyblivost/Připojení k internetu.</w:t>
      </w:r>
    </w:p>
    <w:p w14:paraId="42E39CCF" w14:textId="77777777" w:rsidR="00A10AC0" w:rsidRDefault="005D0F6A" w:rsidP="00A10AC0">
      <w:pPr>
        <w:pStyle w:val="Odstavecseseznamem"/>
        <w:numPr>
          <w:ilvl w:val="1"/>
          <w:numId w:val="19"/>
        </w:numPr>
      </w:pPr>
      <w:r>
        <w:t>Mobilní telefony jsou často používány v místech, kde neexistuje pevné</w:t>
      </w:r>
      <w:r w:rsidR="00027D2F">
        <w:t xml:space="preserve"> (lokální)</w:t>
      </w:r>
      <w:r>
        <w:t xml:space="preserve"> připojení k internetu, což vede k závislosti na mobilních datech. V aktuálních časech zavádění sítí 5G jsou tyto problémy již z větší části překonány, bohužel vzhledem k vysokým cenám mobilních operátorů v </w:t>
      </w:r>
      <w:r w:rsidR="00EC6ACC">
        <w:t>Č</w:t>
      </w:r>
      <w:r>
        <w:t xml:space="preserve">esku, mnoho uživatelů stále využívá pomalá data. </w:t>
      </w:r>
    </w:p>
    <w:p w14:paraId="310389D7" w14:textId="77777777" w:rsidR="005D0F6A" w:rsidRDefault="00A10AC0" w:rsidP="005902FA">
      <w:pPr>
        <w:pStyle w:val="Nadpis2"/>
        <w:rPr>
          <w:rFonts w:hint="eastAsia"/>
        </w:rPr>
      </w:pPr>
      <w:bookmarkStart w:id="28" w:name="_Toc40002631"/>
      <w:r>
        <w:t>Velikost obrazovky.</w:t>
      </w:r>
      <w:bookmarkEnd w:id="28"/>
    </w:p>
    <w:p w14:paraId="6FCBD25F" w14:textId="77777777" w:rsidR="00A10AC0" w:rsidRPr="00A10AC0" w:rsidRDefault="00A10AC0" w:rsidP="00A10AC0">
      <w:r>
        <w:t xml:space="preserve">Jak zde již </w:t>
      </w:r>
      <w:r w:rsidR="00C71B0F">
        <w:t>bylo uvedeno</w:t>
      </w:r>
      <w:r>
        <w:t>, menší velikost obrazovky vede k menší ploše pro zobrazení obsahu stránky. Z tohoto důvodu je potřeba stránky navr</w:t>
      </w:r>
      <w:r w:rsidR="00CA11BD">
        <w:t>hnout takovým způsobem, aby byly</w:t>
      </w:r>
      <w:r>
        <w:t xml:space="preserve"> stále plně zobrazitelné a čitelné. Pro dosažení tohoto stavu jsou důležité následující dva principy.</w:t>
      </w:r>
    </w:p>
    <w:p w14:paraId="79527B79" w14:textId="77777777" w:rsidR="00A644BC" w:rsidRDefault="00A644BC" w:rsidP="005D0F6A">
      <w:pPr>
        <w:pStyle w:val="Nadpis4"/>
        <w:rPr>
          <w:rFonts w:hint="eastAsia"/>
        </w:rPr>
      </w:pPr>
      <w:r>
        <w:t xml:space="preserve">Metodika Mobile </w:t>
      </w:r>
      <w:proofErr w:type="spellStart"/>
      <w:r>
        <w:t>First</w:t>
      </w:r>
      <w:proofErr w:type="spellEnd"/>
    </w:p>
    <w:p w14:paraId="6C57BFA0" w14:textId="3B58D4C0" w:rsidR="00307DE3" w:rsidRDefault="00A10AC0" w:rsidP="00A10AC0">
      <w:r>
        <w:t xml:space="preserve">Metodika </w:t>
      </w:r>
      <w:r w:rsidR="00093826">
        <w:t>M</w:t>
      </w:r>
      <w:r>
        <w:t xml:space="preserve">obile </w:t>
      </w:r>
      <w:proofErr w:type="spellStart"/>
      <w:r w:rsidR="00093826">
        <w:t>F</w:t>
      </w:r>
      <w:r>
        <w:t>irst</w:t>
      </w:r>
      <w:proofErr w:type="spellEnd"/>
      <w:r>
        <w:t xml:space="preserve"> říká, že pro vývoj stránky je lepší nejprve začít na prostředí, které dodává více omezení a teprve ve chvíli, kdy je aplikace schopna plně fungovat na těchto platformách přidávat další rozšíření. Tomuto principu říkají „</w:t>
      </w:r>
      <w:proofErr w:type="spellStart"/>
      <w:r>
        <w:t>Progressive</w:t>
      </w:r>
      <w:proofErr w:type="spellEnd"/>
      <w:r w:rsidR="00CA11BD">
        <w:t xml:space="preserve"> </w:t>
      </w:r>
      <w:proofErr w:type="spellStart"/>
      <w:r>
        <w:t>advancement</w:t>
      </w:r>
      <w:proofErr w:type="spellEnd"/>
      <w:r>
        <w:t xml:space="preserve">“ – Postupné </w:t>
      </w:r>
      <w:r w:rsidR="00307DE3">
        <w:t>vylepšování, pro přesnější definici zde využiji citát:</w:t>
      </w:r>
    </w:p>
    <w:p w14:paraId="7D5F41E6" w14:textId="77777777" w:rsidR="00A10AC0" w:rsidRDefault="00307DE3" w:rsidP="00307DE3">
      <w:pPr>
        <w:pStyle w:val="Citt"/>
      </w:pPr>
      <w:r>
        <w:br w:type="page"/>
      </w:r>
      <w:r>
        <w:lastRenderedPageBreak/>
        <w:t xml:space="preserve">Mobile </w:t>
      </w:r>
      <w:proofErr w:type="spellStart"/>
      <w:r>
        <w:t>First</w:t>
      </w:r>
      <w:proofErr w:type="spellEnd"/>
      <w:r>
        <w:t xml:space="preserve"> zapadá právě do </w:t>
      </w:r>
      <w:proofErr w:type="gramStart"/>
      <w:r>
        <w:t>filosofie</w:t>
      </w:r>
      <w:proofErr w:type="gramEnd"/>
      <w:r>
        <w:t xml:space="preserve"> postupného vylepšování. Návrh webu začíná pro zařízení s největším množstvím omezení a postupně se web obohacuje o další funkčnost, podle toho, co dovolují zařízení a prohlížeče s pokročilejšími vlastnostmi</w:t>
      </w:r>
      <w:r w:rsidR="00062F81" w:rsidRPr="00161EF5">
        <w:fldChar w:fldCharType="begin"/>
      </w:r>
      <w:r w:rsidR="00E001F1">
        <w:instrText xml:space="preserve"> ADDIN ZOTERO_ITEM CSL_CITATION {"citationID":"nYHExti8","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rsidRPr="00161EF5">
        <w:fldChar w:fldCharType="separate"/>
      </w:r>
      <w:r w:rsidR="00E001F1" w:rsidRPr="00E001F1">
        <w:rPr>
          <w:rFonts w:ascii="Georgia" w:hAnsi="Georgia"/>
        </w:rPr>
        <w:t>[2]</w:t>
      </w:r>
      <w:r w:rsidR="00062F81" w:rsidRPr="00161EF5">
        <w:fldChar w:fldCharType="end"/>
      </w:r>
    </w:p>
    <w:p w14:paraId="4A702098" w14:textId="77777777" w:rsidR="00161EF5" w:rsidRPr="00161EF5" w:rsidRDefault="00161EF5" w:rsidP="00161EF5">
      <w:r>
        <w:t>Opakem tohoto principu je tzv. „</w:t>
      </w:r>
      <w:proofErr w:type="spellStart"/>
      <w:r>
        <w:t>Gracefuldegradation</w:t>
      </w:r>
      <w:proofErr w:type="spellEnd"/>
      <w:r>
        <w:t>“ – Elegantní degradace. Zde se nejprve vytvoří stránka pro platformu, která přivede uživatel</w:t>
      </w:r>
      <w:r w:rsidR="005F682B">
        <w:t>i</w:t>
      </w:r>
      <w:r>
        <w:t xml:space="preserve"> nejlepší zážitek, a pro ostatní platformy je postupně zbavovaná méně důležitějších součástí, než dosáhne potřebné jednoduchosti při stále funkčnosti aplikace</w:t>
      </w:r>
      <w:r w:rsidR="005F682B">
        <w:t>.</w:t>
      </w:r>
      <w:r w:rsidR="00CA0BF1">
        <w:t xml:space="preserve"> Více </w:t>
      </w:r>
      <w:r w:rsidR="0036501C">
        <w:t>o této metodice je možné nalézt v</w:t>
      </w:r>
      <w:r w:rsidR="003B0BEF">
        <w:t> </w:t>
      </w:r>
      <w:r w:rsidR="0036501C">
        <w:t>práci</w:t>
      </w:r>
      <w:r w:rsidR="003B0BEF">
        <w:t xml:space="preserve"> Jana Pospíšila – Optimalizace webu pro mobilní zařízení </w:t>
      </w:r>
      <w:r w:rsidR="00062F81">
        <w:fldChar w:fldCharType="begin"/>
      </w:r>
      <w:r w:rsidR="003B0BEF">
        <w:instrText xml:space="preserve"> ADDIN ZOTERO_ITEM CSL_CITATION {"citationID":"rIfN6X6a","properties":{"formattedCitation":"[2]","plainCitation":"[2]","noteIndex":0},"citationItems":[{"id":110,"uris":["http://zotero.org/users/local/9QMVeaNc/items/JHKRSVNU"],"uri":["http://zotero.org/users/local/9QMVeaNc/items/JHKRSVNU"],"itemData":{"id":110,"type":"thesis","abstract":"Práce pojednává o problematice návrhu a vývoje webu pro mobilní zařízení a jejich přínosech. Teoretická část práce je zaměřena na popis mobilního trhu a mobilních zařízení a jejich specifika s důrazem na budoucí vývoj a argumentaci, proč je trh mobilních technologií perspektivní. Dále zahrnuje popis metod a přístup k tvorbě designu mobilních aplikací se zaměřením na aplikace webové. Poslední kapitola teoretické části nabízí přehled technologií pro vývoj mobilního webu se zaměřením na specifika mobilních zařízení a možnosti těchto technologií přiblížit webové aplikace těm nativním. Praktická část práce následně tyto popsané teorie ověřuje na reálném projektu zpravodajského webu tím, že jsou na něm provedeny optimalizace pro mobilní zařízení. Následně je analyzováno, jaké přínosy tato optimalizace přinesla tomuto webu od čehož je odvozen také obecný dopad přizpůsobení webu potřebám mobilních zařízení. Hlavním cílem práce je poskytnutí komplexního přehledu metod a technologií využitelných při návrhu a vývoji mobilního webu a provedená analýza, která má ověřit přínosy těchto teorií v praxi. Výsledky analýzy jsou také hlavním přínosem této práce, jelikož poskytují informace o přínosnosti popisovaných metod na významném fungujícím projektu, který používá mnoho uživatelů. Přínosem je také část s popisem implementace, která poskytuje reálné zkušenosti a odkrývá problémy popisovaných teorií v praxi.","event-place":"Praha","genre":"Diplomová práce / info:eu-repo/semantics/masterThesis","publisher":"University of Economics, Prague","publisher-place":"Praha","title":"Optimalizace webu pro mobilní zařízení a analýza jejího vlivu","URL":"https://vskp.vse.cz/eid/38467","author":[{"literal":"Pospíšil Jan"}],"accessed":{"date-parts":[["2020",4,15]]},"issued":{"date-parts":[["2013"]],"season":"6"}}}],"schema":"https://github.com/citation-style-language/schema/raw/master/csl-citation.json"} </w:instrText>
      </w:r>
      <w:r w:rsidR="00062F81">
        <w:fldChar w:fldCharType="separate"/>
      </w:r>
      <w:r w:rsidR="003B0BEF" w:rsidRPr="003B0BEF">
        <w:rPr>
          <w:rFonts w:ascii="Georgia" w:hAnsi="Georgia"/>
        </w:rPr>
        <w:t>[2]</w:t>
      </w:r>
      <w:r w:rsidR="00062F81">
        <w:fldChar w:fldCharType="end"/>
      </w:r>
      <w:r>
        <w:t>.</w:t>
      </w:r>
    </w:p>
    <w:p w14:paraId="4A9F53CA" w14:textId="77777777" w:rsidR="00A644BC" w:rsidRDefault="00A644BC" w:rsidP="005D0F6A">
      <w:pPr>
        <w:pStyle w:val="Nadpis4"/>
        <w:rPr>
          <w:rFonts w:hint="eastAsia"/>
        </w:rPr>
      </w:pPr>
      <w:r>
        <w:t>Responzivita</w:t>
      </w:r>
    </w:p>
    <w:p w14:paraId="5D5E4DCA" w14:textId="77777777" w:rsidR="00161EF5" w:rsidRDefault="00161EF5" w:rsidP="00161EF5">
      <w:r>
        <w:t>Responzivita je jedna z nejdůležitějších vlastností pro zprovoznění webových stránek a aplikací pro mobilní telefony. Jedná se o navrhnutí stránky takovým způsobem, aby byla schopna reagovat na různé velikosti obrazovek, a následně dle toho změnit svoji strukturu.</w:t>
      </w:r>
      <w:r w:rsidR="00820593">
        <w:t xml:space="preserve"> Velmi kvalitní ukázka této problematiky je v následujícím obrázku a citátu:</w:t>
      </w:r>
    </w:p>
    <w:p w14:paraId="05DB1D52" w14:textId="77777777" w:rsidR="00820593" w:rsidRDefault="00820593" w:rsidP="00820593">
      <w:pPr>
        <w:pStyle w:val="Citt"/>
      </w:pPr>
      <w:r>
        <w:t xml:space="preserve">„Jak ukázáno v následujícím </w:t>
      </w:r>
      <w:r w:rsidR="00294F5E">
        <w:t>obrázku, je</w:t>
      </w:r>
      <w:r>
        <w:t xml:space="preserve"> vidět menu nalevo, které se rozevírá do dalších podmenu napravo. Je zde i druhá možnost přeměnit toto na „převrácenou“ verzi</w:t>
      </w:r>
      <w:r w:rsidR="00294F5E">
        <w:t>, kde můžete navigovat skrz předmět do jiného, jako kdybyste přeskakovali mezi stránkami. Třetí řešení funguje jak pro stolní počítače tak pro telefony, kdy otevřen</w:t>
      </w:r>
      <w:r w:rsidR="0075234A">
        <w:t>á</w:t>
      </w:r>
      <w:r w:rsidR="00294F5E">
        <w:t xml:space="preserve"> podmenu jsou vždy viditeln</w:t>
      </w:r>
      <w:r w:rsidR="0075234A">
        <w:t>á</w:t>
      </w:r>
      <w:r>
        <w:t>.“</w:t>
      </w:r>
      <w:r w:rsidR="00062F81">
        <w:fldChar w:fldCharType="begin"/>
      </w:r>
      <w:r w:rsidR="00EF0D0B">
        <w:instrText xml:space="preserve"> ADDIN ZOTERO_ITEM CSL_CITATION {"citationID":"JH0Howe0","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00EF0D0B" w:rsidRPr="00EF0D0B">
        <w:rPr>
          <w:rFonts w:ascii="Georgia" w:hAnsi="Georgia"/>
        </w:rPr>
        <w:t>[4]</w:t>
      </w:r>
      <w:r w:rsidR="00062F81">
        <w:fldChar w:fldCharType="end"/>
      </w:r>
      <w:r w:rsidR="00294F5E">
        <w:t xml:space="preserve"> (volně přeloženo z odkazu)</w:t>
      </w:r>
    </w:p>
    <w:p w14:paraId="42008B96" w14:textId="77777777" w:rsidR="00820593" w:rsidRDefault="00820593" w:rsidP="00820593">
      <w:pPr>
        <w:keepNext/>
      </w:pPr>
      <w:r>
        <w:rPr>
          <w:noProof/>
          <w:lang w:eastAsia="cs-CZ"/>
        </w:rPr>
        <w:drawing>
          <wp:inline distT="0" distB="0" distL="0" distR="0" wp14:anchorId="09B469BB" wp14:editId="6948ECCB">
            <wp:extent cx="5579111" cy="3088640"/>
            <wp:effectExtent l="0" t="0" r="2540" b="0"/>
            <wp:docPr id="1395421990"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9"/>
                    <pic:cNvPicPr/>
                  </pic:nvPicPr>
                  <pic:blipFill>
                    <a:blip r:embed="rId22">
                      <a:extLst>
                        <a:ext uri="{28A0092B-C50C-407E-A947-70E740481C1C}">
                          <a14:useLocalDpi xmlns:a14="http://schemas.microsoft.com/office/drawing/2010/main" val="0"/>
                        </a:ext>
                      </a:extLst>
                    </a:blip>
                    <a:stretch>
                      <a:fillRect/>
                    </a:stretch>
                  </pic:blipFill>
                  <pic:spPr>
                    <a:xfrm>
                      <a:off x="0" y="0"/>
                      <a:ext cx="5579111" cy="3088640"/>
                    </a:xfrm>
                    <a:prstGeom prst="rect">
                      <a:avLst/>
                    </a:prstGeom>
                  </pic:spPr>
                </pic:pic>
              </a:graphicData>
            </a:graphic>
          </wp:inline>
        </w:drawing>
      </w:r>
    </w:p>
    <w:p w14:paraId="29F7C732" w14:textId="66D9EC94" w:rsidR="00820593" w:rsidRDefault="00820593" w:rsidP="00820593">
      <w:pPr>
        <w:pStyle w:val="Titulek"/>
        <w:jc w:val="center"/>
        <w:rPr>
          <w:noProof/>
        </w:rPr>
      </w:pPr>
      <w:bookmarkStart w:id="29" w:name="_Toc40002520"/>
      <w:r>
        <w:t xml:space="preserve">Obrázek </w:t>
      </w:r>
      <w:r w:rsidR="00062F81">
        <w:fldChar w:fldCharType="begin"/>
      </w:r>
      <w:r>
        <w:instrText>SEQ Obrázek \* ARABIC</w:instrText>
      </w:r>
      <w:r w:rsidR="00062F81">
        <w:fldChar w:fldCharType="separate"/>
      </w:r>
      <w:r w:rsidR="007D09D0">
        <w:rPr>
          <w:noProof/>
        </w:rPr>
        <w:t>7</w:t>
      </w:r>
      <w:r w:rsidR="00062F81">
        <w:fldChar w:fldCharType="end"/>
      </w:r>
      <w:r w:rsidR="00710CAF">
        <w:t>-</w:t>
      </w:r>
      <w:r>
        <w:t xml:space="preserve"> </w:t>
      </w:r>
      <w:r>
        <w:rPr>
          <w:noProof/>
        </w:rPr>
        <w:t>Responsive Dropdown</w:t>
      </w:r>
      <w:r w:rsidR="0090093B">
        <w:rPr>
          <w:noProof/>
        </w:rPr>
        <w:t xml:space="preserve"> – </w:t>
      </w:r>
      <w:r w:rsidR="0090093B">
        <w:t>Mobile-</w:t>
      </w:r>
      <w:proofErr w:type="spellStart"/>
      <w:r w:rsidR="0090093B">
        <w:t>first</w:t>
      </w:r>
      <w:proofErr w:type="spellEnd"/>
      <w:r w:rsidR="0090093B">
        <w:t xml:space="preserve"> Bootstrap </w:t>
      </w:r>
      <w:r w:rsidR="0090093B">
        <w:fldChar w:fldCharType="begin"/>
      </w:r>
      <w:r w:rsidR="0090093B">
        <w:instrText xml:space="preserve"> ADDIN ZOTERO_ITEM CSL_CITATION {"citationID":"K5Yl8Zys","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90093B">
        <w:fldChar w:fldCharType="separate"/>
      </w:r>
      <w:r w:rsidR="0090093B" w:rsidRPr="0090093B">
        <w:rPr>
          <w:rFonts w:ascii="Georgia" w:hAnsi="Georgia"/>
        </w:rPr>
        <w:t>[4]</w:t>
      </w:r>
      <w:bookmarkEnd w:id="29"/>
      <w:r w:rsidR="0090093B">
        <w:fldChar w:fldCharType="end"/>
      </w:r>
    </w:p>
    <w:p w14:paraId="21A18A81" w14:textId="77777777" w:rsidR="00820593" w:rsidRDefault="00294F5E" w:rsidP="00820593">
      <w:r>
        <w:t xml:space="preserve">Jak je možné vidět, existují různé </w:t>
      </w:r>
      <w:proofErr w:type="gramStart"/>
      <w:r>
        <w:t>způsoby</w:t>
      </w:r>
      <w:proofErr w:type="gramEnd"/>
      <w:r>
        <w:t xml:space="preserve"> jak vyřešit stejný problém. Každý ze způsobů má své výhody a nevýhody. Responzivnost umožní nahradit využívanou metodu ve chvíli</w:t>
      </w:r>
      <w:r w:rsidR="00436092">
        <w:t>,</w:t>
      </w:r>
      <w:r>
        <w:t xml:space="preserve"> kdy přestane být funkčním řešení</w:t>
      </w:r>
      <w:r w:rsidR="00436092">
        <w:t>m</w:t>
      </w:r>
      <w:r>
        <w:t xml:space="preserve"> pro dané zařízení. Jedná se</w:t>
      </w:r>
      <w:r w:rsidR="00436092">
        <w:t xml:space="preserve"> také například</w:t>
      </w:r>
      <w:r>
        <w:t xml:space="preserve"> o základní navigační okno dodáv</w:t>
      </w:r>
      <w:r w:rsidR="00436092">
        <w:t>a</w:t>
      </w:r>
      <w:r>
        <w:t>né</w:t>
      </w:r>
      <w:r w:rsidR="00436092">
        <w:t xml:space="preserve"> </w:t>
      </w:r>
      <w:r w:rsidR="006F5EFF">
        <w:t>rozšířením</w:t>
      </w:r>
      <w:r w:rsidR="00436092">
        <w:t xml:space="preserve"> Bootstrap, které </w:t>
      </w:r>
      <w:r>
        <w:t>dokud může</w:t>
      </w:r>
      <w:r w:rsidR="00614791">
        <w:t>,</w:t>
      </w:r>
      <w:r>
        <w:t xml:space="preserve"> zobrazuje tlačítka zvlášť</w:t>
      </w:r>
      <w:r w:rsidR="006D625B">
        <w:t>.</w:t>
      </w:r>
      <w:r w:rsidR="00436092">
        <w:t xml:space="preserve"> </w:t>
      </w:r>
      <w:r w:rsidR="006D625B">
        <w:t>V</w:t>
      </w:r>
      <w:r>
        <w:t>e chvíli, kdy tyto tlačítka není schopné zobrazit</w:t>
      </w:r>
      <w:r w:rsidR="00436092">
        <w:t>,</w:t>
      </w:r>
      <w:r>
        <w:t xml:space="preserve"> </w:t>
      </w:r>
      <w:r w:rsidR="00436092">
        <w:t xml:space="preserve">tak </w:t>
      </w:r>
      <w:r>
        <w:t xml:space="preserve">je všechny </w:t>
      </w:r>
      <w:r w:rsidR="0090217C">
        <w:t>přesune</w:t>
      </w:r>
      <w:r>
        <w:t xml:space="preserve"> do rozevíracího menu.</w:t>
      </w:r>
    </w:p>
    <w:p w14:paraId="4D4B3953" w14:textId="4B28B66E" w:rsidR="00294F5E" w:rsidRPr="00820593" w:rsidRDefault="00294F5E" w:rsidP="00820593">
      <w:r>
        <w:lastRenderedPageBreak/>
        <w:t xml:space="preserve">Ve </w:t>
      </w:r>
      <w:r w:rsidR="00A913AF">
        <w:t>chvíli,</w:t>
      </w:r>
      <w:r>
        <w:t xml:space="preserve"> kdy je aplikace plně </w:t>
      </w:r>
      <w:proofErr w:type="gramStart"/>
      <w:r w:rsidR="00A913AF">
        <w:t>responzivní</w:t>
      </w:r>
      <w:r w:rsidR="00FA269C">
        <w:t>,</w:t>
      </w:r>
      <w:proofErr w:type="gramEnd"/>
      <w:r w:rsidR="00A913AF">
        <w:t xml:space="preserve"> neboli plně funkční pro veškeré plánované velikosti zařízení a prohlížečů, má</w:t>
      </w:r>
      <w:r w:rsidR="00FA269C">
        <w:t>m</w:t>
      </w:r>
      <w:r w:rsidR="00A913AF">
        <w:t>e hlavní část vývoje pro mobilní telefony za sebou.</w:t>
      </w:r>
      <w:r w:rsidR="00624317">
        <w:t xml:space="preserve"> </w:t>
      </w:r>
      <w:r w:rsidR="004E76D8">
        <w:t xml:space="preserve">Více o responzivnosti </w:t>
      </w:r>
      <w:r w:rsidR="00624317">
        <w:t xml:space="preserve">lze nalézt </w:t>
      </w:r>
      <w:r w:rsidR="004E76D8">
        <w:t>například v knize Mobile-</w:t>
      </w:r>
      <w:proofErr w:type="spellStart"/>
      <w:r w:rsidR="004E76D8">
        <w:t>first</w:t>
      </w:r>
      <w:proofErr w:type="spellEnd"/>
      <w:r w:rsidR="004E76D8">
        <w:t xml:space="preserve"> Bootstrap </w:t>
      </w:r>
      <w:r w:rsidR="00062F81">
        <w:fldChar w:fldCharType="begin"/>
      </w:r>
      <w:r w:rsidR="00AA0C0C">
        <w:instrText xml:space="preserve"> ADDIN ZOTERO_ITEM CSL_CITATION {"citationID":"LJoaLNXc","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00AA0C0C" w:rsidRPr="00AA0C0C">
        <w:rPr>
          <w:rFonts w:ascii="Georgia" w:hAnsi="Georgia"/>
        </w:rPr>
        <w:t>[4]</w:t>
      </w:r>
      <w:r w:rsidR="00062F81">
        <w:fldChar w:fldCharType="end"/>
      </w:r>
      <w:r w:rsidR="00AA0C0C">
        <w:t xml:space="preserve">, nebo v pracích Jakuba Hnízdila, </w:t>
      </w:r>
      <w:r w:rsidR="00BD7F0F">
        <w:t>R</w:t>
      </w:r>
      <w:r w:rsidR="00AA0C0C">
        <w:t xml:space="preserve">esponzivní </w:t>
      </w:r>
      <w:r w:rsidR="00BD7F0F">
        <w:t>w</w:t>
      </w:r>
      <w:r w:rsidR="00AA0C0C">
        <w:t xml:space="preserve">ebdesign </w:t>
      </w:r>
      <w:r w:rsidR="00062F81">
        <w:fldChar w:fldCharType="begin"/>
      </w:r>
      <w:r w:rsidR="00AA0C0C">
        <w:instrText xml:space="preserve"> ADDIN ZOTERO_ITEM CSL_CITATION {"citationID":"67qPX9L0","properties":{"formattedCitation":"[3]","plainCitation":"[3]","noteIndex":0},"citationItems":[{"id":106,"uris":["http://zotero.org/users/local/9QMVeaNc/items/E82TAGCC"],"uri":["http://zotero.org/users/local/9QMVeaNc/items/E82TAGCC"],"itemData":{"id":106,"type":"thesis","abstract":"This Master thesis focuses on responsive web design. The main objective is to provide comprehensive view of the website created in so-called responsive realization, and impart awareness to readers not only about idea of responsive web design itself, but also about other ways of creating mobile webs. Furthermore, thesis deals with constructing of overview and comparison of selected technologies and frameworks with support of creating responsive websites. Every group of technologies or procedures is discussed in single chapter, to let reader simple and clearly return to particular concepts. After reading this thesis the reader should acquire not only detailed knowledge about responsive web design, but also suggestions and manuals for creating websites and for decisions in choosing the type of technology, which is possible to use to creating websites.","event-place":"Praha","genre":"Diplomová práce / info:eu-repo/semantics/masterThesis","language":"Čeština","publisher":"University of Economics, Prague","publisher-place":"Praha","title":"Responzivní webdesign","URL":"https://vskp.vse.cz/eid/45301","author":[{"literal":"Hnízdil Jakub"}],"accessed":{"date-parts":[["2020",4,15]]},"issued":{"date-parts":[["2015",4,29]]}}}],"schema":"https://github.com/citation-style-language/schema/raw/master/csl-citation.json"} </w:instrText>
      </w:r>
      <w:r w:rsidR="00062F81">
        <w:fldChar w:fldCharType="separate"/>
      </w:r>
      <w:r w:rsidR="00AA0C0C" w:rsidRPr="00AA0C0C">
        <w:rPr>
          <w:rFonts w:ascii="Georgia" w:hAnsi="Georgia"/>
        </w:rPr>
        <w:t>[3]</w:t>
      </w:r>
      <w:r w:rsidR="00062F81">
        <w:fldChar w:fldCharType="end"/>
      </w:r>
      <w:r w:rsidR="00093826">
        <w:t xml:space="preserve">, či </w:t>
      </w:r>
      <w:r w:rsidR="00AA0C0C">
        <w:t xml:space="preserve">v práci </w:t>
      </w:r>
      <w:r w:rsidR="00BD7F0F">
        <w:t>Webové mobilní aplikace pro správu osobních financí</w:t>
      </w:r>
      <w:r w:rsidR="00093826">
        <w:t xml:space="preserve"> </w:t>
      </w:r>
      <w:r w:rsidR="00062F81">
        <w:fldChar w:fldCharType="begin"/>
      </w:r>
      <w:r w:rsidR="006426B8">
        <w:instrText xml:space="preserve"> ADDIN ZOTERO_ITEM CSL_CITATION {"citationID":"lDLw9cXv","properties":{"formattedCitation":"[20]","plainCitation":"[20]","noteIndex":0},"citationItems":[{"id":145,"uris":["http://zotero.org/users/local/9QMVeaNc/items/5BFNND45"],"uri":["http://zotero.org/users/local/9QMVeaNc/items/5BFNND45"],"itemData":{"id":145,"type":"thesis","abstract":"This thesis deals with applications for managing personal finances used on personal computers, mobile devices, but also the combination of these two technologies. It aims to present current applications and requirements of their users. These data carefully analyze, compare, and a program application that meets all these criteria and will be particularly useful for Czech users, because applications in the Czech language is not too much. Will be mentioned as well as current trends and technologies used for creating mobile web, especially responsive web design.","event-place":"Prague","language":"Čeština","publisher":"University of Economics, Prague","publisher-place":"Prague","title":"Webové mobilní aplikace pro správu osobních financí.","URL":"https://vskp.vse.cz/eid/66336","author":[{"literal":"Hnízdil, Jakub"}],"accessed":{"date-parts":[["2020",4,15]]},"issued":{"date-parts":[["2013"]],"season":"5"}}}],"schema":"https://github.com/citation-style-language/schema/raw/master/csl-citation.json"} </w:instrText>
      </w:r>
      <w:r w:rsidR="00062F81">
        <w:fldChar w:fldCharType="separate"/>
      </w:r>
      <w:r w:rsidR="006426B8" w:rsidRPr="006426B8">
        <w:rPr>
          <w:rFonts w:ascii="Georgia" w:hAnsi="Georgia"/>
        </w:rPr>
        <w:t>[20]</w:t>
      </w:r>
      <w:r w:rsidR="00062F81">
        <w:fldChar w:fldCharType="end"/>
      </w:r>
      <w:r w:rsidR="00093826">
        <w:t>, kde je této problematice věnována jedna kapitola.</w:t>
      </w:r>
    </w:p>
    <w:p w14:paraId="59E30369" w14:textId="77777777" w:rsidR="00A644BC" w:rsidRDefault="00A644BC" w:rsidP="005902FA">
      <w:pPr>
        <w:pStyle w:val="Nadpis2"/>
        <w:rPr>
          <w:rFonts w:hint="eastAsia"/>
        </w:rPr>
      </w:pPr>
      <w:bookmarkStart w:id="30" w:name="_Toc40002632"/>
      <w:r>
        <w:t>Výkon telefonu</w:t>
      </w:r>
      <w:bookmarkEnd w:id="30"/>
    </w:p>
    <w:p w14:paraId="7506C050" w14:textId="77777777" w:rsidR="00371F2A" w:rsidRDefault="00A913AF" w:rsidP="00371F2A">
      <w:r>
        <w:t>Mnoho uživatelů stále využívá starší telefony, které mají mnohem slabší schopnost zpracovávat data než ostatní zařízení.</w:t>
      </w:r>
      <w:r w:rsidR="00371F2A">
        <w:t xml:space="preserve"> Navíc jazyk Javascript, který řeší zpracovávání dat na straně klienta</w:t>
      </w:r>
      <w:r w:rsidR="00E80E47">
        <w:t>,</w:t>
      </w:r>
      <w:r w:rsidR="00371F2A">
        <w:t xml:space="preserve"> není optimalizován pro použití na mobilních telefonech. Mnoho </w:t>
      </w:r>
      <w:r w:rsidR="006F5EFF">
        <w:t>rozšíření</w:t>
      </w:r>
      <w:r w:rsidR="00371F2A">
        <w:t xml:space="preserve"> tyto problematiky řeší, například o tomto píše kniha Mobile-</w:t>
      </w:r>
      <w:proofErr w:type="spellStart"/>
      <w:r w:rsidR="00371F2A">
        <w:t>First</w:t>
      </w:r>
      <w:proofErr w:type="spellEnd"/>
      <w:r w:rsidR="00371F2A">
        <w:t xml:space="preserve"> Bootstrap, která říká, že: </w:t>
      </w:r>
      <w:proofErr w:type="spellStart"/>
      <w:r w:rsidR="00371F2A" w:rsidRPr="00A913AF">
        <w:rPr>
          <w:rStyle w:val="CittChar"/>
        </w:rPr>
        <w:t>Javascriptové</w:t>
      </w:r>
      <w:proofErr w:type="spellEnd"/>
      <w:r w:rsidR="00371F2A" w:rsidRPr="00A913AF">
        <w:rPr>
          <w:rStyle w:val="CittChar"/>
        </w:rPr>
        <w:t xml:space="preserve"> komponenty Bootstrap řeší chyby a problémy, které vznikají při použití Javascriptu na mobilních telefonech.</w:t>
      </w:r>
      <w:r w:rsidR="00062F81">
        <w:fldChar w:fldCharType="begin"/>
      </w:r>
      <w:r w:rsidR="00EF0D0B">
        <w:instrText xml:space="preserve"> ADDIN ZOTERO_ITEM CSL_CITATION {"citationID":"vIYKFVsg","properties":{"formattedCitation":"[4]","plainCitation":"[4]","noteIndex":0},"citationItems":[{"id":31,"uris":["http://zotero.org/users/local/9QMVeaNc/items/PZUBA7V6"],"uri":["http://zotero.org/users/local/9QMVeaNc/items/PZUBA7V6"],"itemData":{"id":31,"type":"book","event-place":"Birmingham, UNITED KINGDOM","ISBN":"978-1-78328-580-8","publisher":"Packt Publishing, Limited","publisher-place":"Birmingham, UNITED KINGDOM","source":"ProQuest Ebook Central","title":"Mobile-first Bootstrap","URL":"http://ebookcentral.proquest.com/lib/vsep/detail.action?docID=1441776","author":[{"family":"Magno","given":"Alexandre"}],"accessed":{"date-parts":[["2020",3,3]]},"issued":{"date-parts":[["2013"]]}}}],"schema":"https://github.com/citation-style-language/schema/raw/master/csl-citation.json"} </w:instrText>
      </w:r>
      <w:r w:rsidR="00062F81">
        <w:fldChar w:fldCharType="separate"/>
      </w:r>
      <w:r w:rsidR="00EF0D0B" w:rsidRPr="00EF0D0B">
        <w:rPr>
          <w:rFonts w:ascii="Georgia" w:hAnsi="Georgia"/>
        </w:rPr>
        <w:t>[4]</w:t>
      </w:r>
      <w:r w:rsidR="00062F81">
        <w:fldChar w:fldCharType="end"/>
      </w:r>
      <w:r w:rsidR="00371F2A">
        <w:t xml:space="preserve"> (volně přeloženo ze zdroje) </w:t>
      </w:r>
    </w:p>
    <w:p w14:paraId="1F0CAFDB" w14:textId="77777777" w:rsidR="00A913AF" w:rsidRPr="00A913AF" w:rsidRDefault="00371F2A" w:rsidP="00A913AF">
      <w:r>
        <w:t xml:space="preserve">Pro omezení využití nízkého výkonu telefonu je dobré zpracovávání dat řešit na serveru a u klienta tyto data </w:t>
      </w:r>
      <w:r w:rsidR="00E80E47">
        <w:t xml:space="preserve">pouze </w:t>
      </w:r>
      <w:r>
        <w:t>zobrazovat. Pokud je server dostatečně silný a optimalizovaný</w:t>
      </w:r>
      <w:r w:rsidR="006E4B9F">
        <w:t>,</w:t>
      </w:r>
      <w:r>
        <w:t xml:space="preserve"> toto povede k zrychlení zobrazení stránek na mobilních dat.</w:t>
      </w:r>
    </w:p>
    <w:p w14:paraId="44C32286" w14:textId="77777777" w:rsidR="00A644BC" w:rsidRDefault="00A644BC" w:rsidP="005902FA">
      <w:pPr>
        <w:pStyle w:val="Nadpis2"/>
        <w:rPr>
          <w:rFonts w:hint="eastAsia"/>
        </w:rPr>
      </w:pPr>
      <w:bookmarkStart w:id="31" w:name="_Toc40002633"/>
      <w:r>
        <w:t>Připojení k</w:t>
      </w:r>
      <w:r w:rsidR="00371F2A">
        <w:t> </w:t>
      </w:r>
      <w:r>
        <w:t>datům</w:t>
      </w:r>
      <w:bookmarkEnd w:id="31"/>
    </w:p>
    <w:p w14:paraId="0D1050D7" w14:textId="420A017B" w:rsidR="00371F2A" w:rsidRDefault="00371F2A" w:rsidP="00371F2A">
      <w:r>
        <w:t>Tento problém se s neustálým rozvojem technologie zmenšuje</w:t>
      </w:r>
      <w:r w:rsidR="00DB7699">
        <w:t>,</w:t>
      </w:r>
      <w:r>
        <w:t xml:space="preserve"> bohužel stav mobilních operátorů v Česku vede uživatel</w:t>
      </w:r>
      <w:r w:rsidR="00DB7699">
        <w:t>e</w:t>
      </w:r>
      <w:r>
        <w:t xml:space="preserve">, </w:t>
      </w:r>
      <w:r w:rsidR="00DB7699">
        <w:t>s</w:t>
      </w:r>
      <w:r>
        <w:t>tále</w:t>
      </w:r>
      <w:r w:rsidR="00DB7699">
        <w:t xml:space="preserve"> užívat </w:t>
      </w:r>
      <w:r>
        <w:t>pomalé připojení k datům. Z tohoto důvodu je důležité co nejvíc</w:t>
      </w:r>
      <w:r w:rsidR="00FC4F63">
        <w:t>e</w:t>
      </w:r>
      <w:r>
        <w:t xml:space="preserve"> zjednodušit obsah předávaných dat. Znamená to </w:t>
      </w:r>
      <w:r w:rsidR="00333290">
        <w:t>nemít ve stránkách zbytečné obrázky, videa a animace, a ty existující důležité kompresovat pro zmenšení objemu dat.</w:t>
      </w:r>
    </w:p>
    <w:p w14:paraId="45F9F9A2" w14:textId="77777777" w:rsidR="00185C65" w:rsidRDefault="00185C65" w:rsidP="00185C65">
      <w:pPr>
        <w:pStyle w:val="Nadpis2"/>
        <w:rPr>
          <w:rFonts w:hint="eastAsia"/>
        </w:rPr>
      </w:pPr>
      <w:bookmarkStart w:id="32" w:name="_Toc40002634"/>
      <w:r>
        <w:t>Závěr optimalizace</w:t>
      </w:r>
      <w:bookmarkEnd w:id="32"/>
    </w:p>
    <w:p w14:paraId="21EA982A" w14:textId="6FBF9C2F" w:rsidR="00185C65" w:rsidRDefault="00185C65" w:rsidP="00185C65">
      <w:r>
        <w:t xml:space="preserve">V této kapitole bylo představeno, </w:t>
      </w:r>
      <w:r w:rsidR="00AD38D7">
        <w:t xml:space="preserve">které části vývoje je nejvíce zapotřebí brát v potaz pro optimalizaci stránky pro </w:t>
      </w:r>
      <w:r w:rsidR="00342855">
        <w:t>mobilní</w:t>
      </w:r>
      <w:r w:rsidR="00AD38D7">
        <w:t xml:space="preserve"> telefony.</w:t>
      </w:r>
      <w:r w:rsidR="00342855">
        <w:t xml:space="preserve"> </w:t>
      </w:r>
      <w:r w:rsidR="00E0766C">
        <w:t>V dané aplikaci byly tyto problematiky vyřešen</w:t>
      </w:r>
      <w:r w:rsidR="000F60C0">
        <w:t>y</w:t>
      </w:r>
      <w:r w:rsidR="00E0766C">
        <w:t xml:space="preserve"> následovně:</w:t>
      </w:r>
    </w:p>
    <w:p w14:paraId="3FDC54B5" w14:textId="77777777" w:rsidR="00E0766C" w:rsidRDefault="00E0766C" w:rsidP="00E0766C">
      <w:pPr>
        <w:pStyle w:val="Odstavecseseznamem"/>
        <w:numPr>
          <w:ilvl w:val="0"/>
          <w:numId w:val="36"/>
        </w:numPr>
      </w:pPr>
      <w:r>
        <w:t>Velikost obrazovky</w:t>
      </w:r>
    </w:p>
    <w:p w14:paraId="02AA683E" w14:textId="77777777" w:rsidR="00E0766C" w:rsidRDefault="00E0766C" w:rsidP="00E0766C">
      <w:pPr>
        <w:pStyle w:val="Odstavecseseznamem"/>
        <w:numPr>
          <w:ilvl w:val="1"/>
          <w:numId w:val="36"/>
        </w:numPr>
      </w:pPr>
      <w:r>
        <w:t>Pro</w:t>
      </w:r>
      <w:r w:rsidR="001B4FDC">
        <w:t xml:space="preserve"> optimalizaci stránky na mobilní telefony byl vybrán framework Bootstrap</w:t>
      </w:r>
      <w:r w:rsidR="00185501">
        <w:t>. Tento framework je navrhnut pro maximální responzivnost.</w:t>
      </w:r>
    </w:p>
    <w:p w14:paraId="5E6DC6BF" w14:textId="77777777" w:rsidR="00185501" w:rsidRDefault="00185501" w:rsidP="00185501">
      <w:pPr>
        <w:pStyle w:val="Odstavecseseznamem"/>
        <w:numPr>
          <w:ilvl w:val="0"/>
          <w:numId w:val="36"/>
        </w:numPr>
      </w:pPr>
      <w:r>
        <w:t>Výkon telefonu</w:t>
      </w:r>
    </w:p>
    <w:p w14:paraId="346E7E62" w14:textId="77777777" w:rsidR="006D621F" w:rsidRDefault="006D621F" w:rsidP="006D621F">
      <w:pPr>
        <w:pStyle w:val="Odstavecseseznamem"/>
        <w:numPr>
          <w:ilvl w:val="1"/>
          <w:numId w:val="36"/>
        </w:numPr>
      </w:pPr>
      <w:r>
        <w:t xml:space="preserve">Pro omezení množství </w:t>
      </w:r>
      <w:r w:rsidR="002612D3">
        <w:t xml:space="preserve">probíhajících operací na straně uživatele, byla většina logiky přemístěna na stranu serveru. </w:t>
      </w:r>
      <w:r w:rsidR="00EF385D">
        <w:t>Jedin</w:t>
      </w:r>
      <w:r w:rsidR="003D7785">
        <w:t>é</w:t>
      </w:r>
      <w:r w:rsidR="00EF385D">
        <w:t xml:space="preserve"> operace probíhající na straně klienta j</w:t>
      </w:r>
      <w:r w:rsidR="003D7785">
        <w:t>sou</w:t>
      </w:r>
      <w:r w:rsidR="00EF385D">
        <w:t xml:space="preserve"> generace tabulek z dat a interakce s touto tabulkou.</w:t>
      </w:r>
    </w:p>
    <w:p w14:paraId="0DF33CC9" w14:textId="77777777" w:rsidR="00EF385D" w:rsidRDefault="00EF385D" w:rsidP="00EF385D">
      <w:pPr>
        <w:pStyle w:val="Odstavecseseznamem"/>
        <w:numPr>
          <w:ilvl w:val="0"/>
          <w:numId w:val="36"/>
        </w:numPr>
      </w:pPr>
      <w:r>
        <w:t>Připojení k datům</w:t>
      </w:r>
    </w:p>
    <w:p w14:paraId="476FB3ED" w14:textId="77777777" w:rsidR="00EF385D" w:rsidRPr="00185C65" w:rsidRDefault="00A54E67" w:rsidP="00EF385D">
      <w:pPr>
        <w:pStyle w:val="Odstavecseseznamem"/>
        <w:numPr>
          <w:ilvl w:val="1"/>
          <w:numId w:val="36"/>
        </w:numPr>
      </w:pPr>
      <w:r>
        <w:t>Stránky jsou navrhnuty jednoduše</w:t>
      </w:r>
      <w:r w:rsidR="00A83D08">
        <w:t>. Na stránkách nejsou</w:t>
      </w:r>
      <w:r>
        <w:t xml:space="preserve"> žádná</w:t>
      </w:r>
      <w:r w:rsidR="00A83D08">
        <w:t xml:space="preserve"> zbytečná</w:t>
      </w:r>
      <w:r>
        <w:t xml:space="preserve"> multimédia, kter</w:t>
      </w:r>
      <w:r w:rsidR="00525347">
        <w:t>á</w:t>
      </w:r>
      <w:r>
        <w:t xml:space="preserve"> by </w:t>
      </w:r>
      <w:r w:rsidR="00C30FBC">
        <w:t>navyšoval</w:t>
      </w:r>
      <w:r w:rsidR="00525347">
        <w:t>y</w:t>
      </w:r>
      <w:r w:rsidR="00C30FBC">
        <w:t xml:space="preserve"> množství dat na stránce.</w:t>
      </w:r>
    </w:p>
    <w:p w14:paraId="23565AD3" w14:textId="77777777" w:rsidR="00AD0CAF" w:rsidRDefault="00911AC3" w:rsidP="00AD0CAF">
      <w:pPr>
        <w:pStyle w:val="Nadpis1"/>
        <w:rPr>
          <w:rFonts w:hint="eastAsia"/>
        </w:rPr>
      </w:pPr>
      <w:bookmarkStart w:id="33" w:name="_Toc40002635"/>
      <w:r>
        <w:lastRenderedPageBreak/>
        <w:t>Analýza požadavků</w:t>
      </w:r>
      <w:bookmarkEnd w:id="33"/>
    </w:p>
    <w:p w14:paraId="42E70E52" w14:textId="77777777" w:rsidR="00AD0CAF" w:rsidRDefault="00AD0CAF" w:rsidP="00AD0CAF">
      <w:r>
        <w:t>V každém projektu je nutné přesně definovat, co a jak aplikace dokáže. Je potřebné vypsat požadavky klienta na aplikaci.</w:t>
      </w:r>
      <w:r w:rsidR="00122F62">
        <w:t xml:space="preserve"> Tyto požadavky </w:t>
      </w:r>
      <w:r w:rsidR="00D42051">
        <w:t xml:space="preserve">budou </w:t>
      </w:r>
      <w:r w:rsidR="00122F62">
        <w:t>v této práci rozděl</w:t>
      </w:r>
      <w:r w:rsidR="00D42051">
        <w:t>eny</w:t>
      </w:r>
      <w:r w:rsidR="00122F62">
        <w:t xml:space="preserve"> na dvě kapitoly. Nejprve </w:t>
      </w:r>
      <w:r w:rsidR="00D42051">
        <w:t>zde budou</w:t>
      </w:r>
      <w:r w:rsidR="00122F62">
        <w:t xml:space="preserve"> nefunkční požadavky, které </w:t>
      </w:r>
      <w:r w:rsidR="00D42051">
        <w:t>budou vypsány</w:t>
      </w:r>
      <w:r w:rsidR="00122F62">
        <w:t xml:space="preserve"> do tabulky. Následně za pomoci diagramu užití vytvořeném dle principů UML </w:t>
      </w:r>
      <w:r w:rsidR="00D42051">
        <w:t>budou zobrazeny</w:t>
      </w:r>
      <w:r w:rsidR="00122F62">
        <w:t xml:space="preserve"> funkční požadavky.</w:t>
      </w:r>
    </w:p>
    <w:p w14:paraId="351D2613" w14:textId="77777777" w:rsidR="003321FD" w:rsidRDefault="00122F62" w:rsidP="00F661D7">
      <w:pPr>
        <w:pStyle w:val="Nadpis2"/>
        <w:rPr>
          <w:rFonts w:hint="eastAsia"/>
        </w:rPr>
      </w:pPr>
      <w:bookmarkStart w:id="34" w:name="_Toc40002636"/>
      <w:r>
        <w:t>Funkční požadavky</w:t>
      </w:r>
      <w:bookmarkEnd w:id="34"/>
    </w:p>
    <w:p w14:paraId="3A4A68EA" w14:textId="2E8C5FC8" w:rsidR="002535F8" w:rsidRDefault="00A8478E" w:rsidP="002535F8">
      <w:r>
        <w:t xml:space="preserve">Prvními požadavky jsou </w:t>
      </w:r>
      <w:r w:rsidR="00F661D7">
        <w:t>funkční požadav</w:t>
      </w:r>
      <w:r>
        <w:t>ky</w:t>
      </w:r>
      <w:r w:rsidR="003F58CF">
        <w:t>, tj. ty</w:t>
      </w:r>
      <w:r w:rsidR="00F661D7">
        <w:t xml:space="preserve">, které definují funkcionality, které bude schopna aplikace poskytovat. </w:t>
      </w:r>
    </w:p>
    <w:p w14:paraId="53A7B3D2" w14:textId="77777777" w:rsidR="00F661D7" w:rsidRDefault="00F661D7" w:rsidP="002535F8">
      <w:r>
        <w:t xml:space="preserve">Pro zobrazení funkčních požadavků </w:t>
      </w:r>
      <w:r w:rsidR="00351902">
        <w:t>byl využit</w:t>
      </w:r>
      <w:r>
        <w:t xml:space="preserve"> diagramový jazyk UML pro znázornění přiřazení daných funkčních požadavků k potřebným rolím v aplikaci.</w:t>
      </w:r>
    </w:p>
    <w:p w14:paraId="63AA5ED2" w14:textId="37FCC95A" w:rsidR="009A4B8E" w:rsidRDefault="009A4B8E" w:rsidP="009A4B8E">
      <w:pPr>
        <w:pStyle w:val="Titulek"/>
        <w:keepNext/>
      </w:pPr>
      <w:bookmarkStart w:id="35" w:name="_Toc40002531"/>
      <w:r>
        <w:t xml:space="preserve">Tabulka </w:t>
      </w:r>
      <w:r w:rsidR="00062F81">
        <w:fldChar w:fldCharType="begin"/>
      </w:r>
      <w:r>
        <w:instrText>SEQ Tabulka \* ARABIC</w:instrText>
      </w:r>
      <w:r w:rsidR="00062F81">
        <w:fldChar w:fldCharType="separate"/>
      </w:r>
      <w:r w:rsidR="007D09D0">
        <w:rPr>
          <w:noProof/>
        </w:rPr>
        <w:t>2</w:t>
      </w:r>
      <w:r w:rsidR="00062F81">
        <w:fldChar w:fldCharType="end"/>
      </w:r>
      <w:r>
        <w:t xml:space="preserve"> - Funkční požadavky</w:t>
      </w:r>
      <w:r w:rsidR="00041C50">
        <w:t xml:space="preserve"> </w:t>
      </w:r>
      <w:r w:rsidR="00F6528C" w:rsidRPr="00F6528C">
        <w:t>(vlastní tvorba)</w:t>
      </w:r>
      <w:bookmarkEnd w:id="35"/>
    </w:p>
    <w:tbl>
      <w:tblPr>
        <w:tblStyle w:val="Svtltabulkasmkou11"/>
        <w:tblW w:w="8788" w:type="dxa"/>
        <w:jc w:val="center"/>
        <w:tblLook w:val="04A0" w:firstRow="1" w:lastRow="0" w:firstColumn="1" w:lastColumn="0" w:noHBand="0" w:noVBand="1"/>
      </w:tblPr>
      <w:tblGrid>
        <w:gridCol w:w="849"/>
        <w:gridCol w:w="2548"/>
        <w:gridCol w:w="4393"/>
        <w:gridCol w:w="998"/>
      </w:tblGrid>
      <w:tr w:rsidR="00831C87" w14:paraId="2F4E9172" w14:textId="77777777" w:rsidTr="00D310E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1A048ED6" w14:textId="77777777" w:rsidR="00831C87" w:rsidRPr="003321FD" w:rsidRDefault="00831C87" w:rsidP="00834075">
            <w:pPr>
              <w:rPr>
                <w:b w:val="0"/>
                <w:bCs w:val="0"/>
              </w:rPr>
            </w:pPr>
            <w:r w:rsidRPr="003321FD">
              <w:rPr>
                <w:b w:val="0"/>
                <w:bCs w:val="0"/>
              </w:rPr>
              <w:t>ID</w:t>
            </w:r>
          </w:p>
        </w:tc>
        <w:tc>
          <w:tcPr>
            <w:tcW w:w="2548" w:type="dxa"/>
          </w:tcPr>
          <w:p w14:paraId="3BE8547A"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Název</w:t>
            </w:r>
          </w:p>
        </w:tc>
        <w:tc>
          <w:tcPr>
            <w:tcW w:w="4393" w:type="dxa"/>
            <w:vAlign w:val="center"/>
          </w:tcPr>
          <w:p w14:paraId="5AFD90A7"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Popis</w:t>
            </w:r>
          </w:p>
        </w:tc>
        <w:tc>
          <w:tcPr>
            <w:tcW w:w="998" w:type="dxa"/>
          </w:tcPr>
          <w:p w14:paraId="4CA349AF" w14:textId="77777777" w:rsidR="00831C87" w:rsidRDefault="00831C87" w:rsidP="00911AC3">
            <w:pPr>
              <w:jc w:val="center"/>
              <w:cnfStyle w:val="100000000000" w:firstRow="1" w:lastRow="0" w:firstColumn="0" w:lastColumn="0" w:oddVBand="0" w:evenVBand="0" w:oddHBand="0" w:evenHBand="0" w:firstRowFirstColumn="0" w:firstRowLastColumn="0" w:lastRowFirstColumn="0" w:lastRowLastColumn="0"/>
            </w:pPr>
            <w:r>
              <w:t>Use</w:t>
            </w:r>
            <w:r w:rsidR="00911AC3">
              <w:t xml:space="preserve"> C</w:t>
            </w:r>
            <w:r>
              <w:t>ase</w:t>
            </w:r>
          </w:p>
        </w:tc>
      </w:tr>
      <w:tr w:rsidR="00831C87" w14:paraId="15F298D7"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42E9834" w14:textId="77777777" w:rsidR="00831C87" w:rsidRPr="003321FD" w:rsidRDefault="00911AC3" w:rsidP="00834075">
            <w:pPr>
              <w:rPr>
                <w:b w:val="0"/>
                <w:bCs w:val="0"/>
              </w:rPr>
            </w:pPr>
            <w:r>
              <w:rPr>
                <w:b w:val="0"/>
                <w:bCs w:val="0"/>
              </w:rPr>
              <w:t>F</w:t>
            </w:r>
            <w:r w:rsidR="00831C87">
              <w:rPr>
                <w:b w:val="0"/>
                <w:bCs w:val="0"/>
              </w:rPr>
              <w:t>001</w:t>
            </w:r>
          </w:p>
        </w:tc>
        <w:tc>
          <w:tcPr>
            <w:tcW w:w="2548" w:type="dxa"/>
          </w:tcPr>
          <w:p w14:paraId="3A920245" w14:textId="77777777" w:rsidR="00831C87" w:rsidRPr="003321FD" w:rsidRDefault="0066708A" w:rsidP="00834075">
            <w:pPr>
              <w:cnfStyle w:val="000000000000" w:firstRow="0" w:lastRow="0" w:firstColumn="0" w:lastColumn="0" w:oddVBand="0" w:evenVBand="0" w:oddHBand="0" w:evenHBand="0" w:firstRowFirstColumn="0" w:firstRowLastColumn="0" w:lastRowFirstColumn="0" w:lastRowLastColumn="0"/>
              <w:rPr>
                <w:b/>
                <w:bCs/>
              </w:rPr>
            </w:pPr>
            <w:r>
              <w:rPr>
                <w:b/>
                <w:bCs/>
              </w:rPr>
              <w:t>Naplnit</w:t>
            </w:r>
            <w:r w:rsidR="00911AC3">
              <w:rPr>
                <w:b/>
                <w:bCs/>
              </w:rPr>
              <w:t xml:space="preserve"> databázi</w:t>
            </w:r>
          </w:p>
        </w:tc>
        <w:tc>
          <w:tcPr>
            <w:tcW w:w="4393" w:type="dxa"/>
          </w:tcPr>
          <w:p w14:paraId="0E6DE2D1" w14:textId="77777777" w:rsidR="00831C87" w:rsidRDefault="00A918FB" w:rsidP="00834075">
            <w:pPr>
              <w:cnfStyle w:val="000000000000" w:firstRow="0" w:lastRow="0" w:firstColumn="0" w:lastColumn="0" w:oddVBand="0" w:evenVBand="0" w:oddHBand="0" w:evenHBand="0" w:firstRowFirstColumn="0" w:firstRowLastColumn="0" w:lastRowFirstColumn="0" w:lastRowLastColumn="0"/>
            </w:pPr>
            <w:r>
              <w:t xml:space="preserve">Administrátor musí být schopen </w:t>
            </w:r>
            <w:r w:rsidR="0066708A">
              <w:t>naplnit databázi předpři</w:t>
            </w:r>
            <w:r w:rsidR="005D3EC0">
              <w:t>pravenými daty</w:t>
            </w:r>
            <w:r w:rsidR="005C493A">
              <w:t>. Ideálně z Excel souboru</w:t>
            </w:r>
          </w:p>
        </w:tc>
        <w:tc>
          <w:tcPr>
            <w:tcW w:w="998" w:type="dxa"/>
          </w:tcPr>
          <w:p w14:paraId="28A325EC" w14:textId="77777777" w:rsidR="00831C87" w:rsidRDefault="00062402" w:rsidP="00834075">
            <w:pPr>
              <w:cnfStyle w:val="000000000000" w:firstRow="0" w:lastRow="0" w:firstColumn="0" w:lastColumn="0" w:oddVBand="0" w:evenVBand="0" w:oddHBand="0" w:evenHBand="0" w:firstRowFirstColumn="0" w:firstRowLastColumn="0" w:lastRowFirstColumn="0" w:lastRowLastColumn="0"/>
            </w:pPr>
            <w:r>
              <w:t>UC1</w:t>
            </w:r>
          </w:p>
        </w:tc>
      </w:tr>
      <w:tr w:rsidR="00831C87" w14:paraId="65D516D1"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6DE3C3C" w14:textId="77777777" w:rsidR="00831C87" w:rsidRPr="003321FD" w:rsidRDefault="00911AC3" w:rsidP="00834075">
            <w:pPr>
              <w:rPr>
                <w:b w:val="0"/>
                <w:bCs w:val="0"/>
              </w:rPr>
            </w:pPr>
            <w:r>
              <w:rPr>
                <w:b w:val="0"/>
                <w:bCs w:val="0"/>
              </w:rPr>
              <w:t>F</w:t>
            </w:r>
            <w:r w:rsidR="00831C87">
              <w:rPr>
                <w:b w:val="0"/>
                <w:bCs w:val="0"/>
              </w:rPr>
              <w:t>002</w:t>
            </w:r>
          </w:p>
        </w:tc>
        <w:tc>
          <w:tcPr>
            <w:tcW w:w="2548" w:type="dxa"/>
          </w:tcPr>
          <w:p w14:paraId="66B99240" w14:textId="77777777" w:rsidR="00831C87" w:rsidRPr="003321FD" w:rsidRDefault="005C493A" w:rsidP="00834075">
            <w:pPr>
              <w:cnfStyle w:val="000000000000" w:firstRow="0" w:lastRow="0" w:firstColumn="0" w:lastColumn="0" w:oddVBand="0" w:evenVBand="0" w:oddHBand="0" w:evenHBand="0" w:firstRowFirstColumn="0" w:firstRowLastColumn="0" w:lastRowFirstColumn="0" w:lastRowLastColumn="0"/>
              <w:rPr>
                <w:b/>
                <w:bCs/>
              </w:rPr>
            </w:pPr>
            <w:r>
              <w:rPr>
                <w:b/>
                <w:bCs/>
              </w:rPr>
              <w:t xml:space="preserve">Vytvořit </w:t>
            </w:r>
            <w:r w:rsidR="00E761D6">
              <w:rPr>
                <w:b/>
                <w:bCs/>
              </w:rPr>
              <w:t>technika</w:t>
            </w:r>
          </w:p>
        </w:tc>
        <w:tc>
          <w:tcPr>
            <w:tcW w:w="4393" w:type="dxa"/>
          </w:tcPr>
          <w:p w14:paraId="782C93E3" w14:textId="77777777" w:rsidR="00831C87" w:rsidRDefault="005C493A" w:rsidP="00834075">
            <w:pPr>
              <w:cnfStyle w:val="000000000000" w:firstRow="0" w:lastRow="0" w:firstColumn="0" w:lastColumn="0" w:oddVBand="0" w:evenVBand="0" w:oddHBand="0" w:evenHBand="0" w:firstRowFirstColumn="0" w:firstRowLastColumn="0" w:lastRowFirstColumn="0" w:lastRowLastColumn="0"/>
            </w:pPr>
            <w:r>
              <w:t>Administrátor má v aplikaci schopnost vytvořit</w:t>
            </w:r>
            <w:r w:rsidR="00E761D6">
              <w:t xml:space="preserve"> nového</w:t>
            </w:r>
            <w:r w:rsidR="002C0C11">
              <w:t xml:space="preserve"> </w:t>
            </w:r>
            <w:r w:rsidR="00E761D6">
              <w:t>technika.</w:t>
            </w:r>
          </w:p>
        </w:tc>
        <w:tc>
          <w:tcPr>
            <w:tcW w:w="998" w:type="dxa"/>
          </w:tcPr>
          <w:p w14:paraId="61326838" w14:textId="77777777" w:rsidR="00831C87" w:rsidRDefault="00062402" w:rsidP="00834075">
            <w:pPr>
              <w:cnfStyle w:val="000000000000" w:firstRow="0" w:lastRow="0" w:firstColumn="0" w:lastColumn="0" w:oddVBand="0" w:evenVBand="0" w:oddHBand="0" w:evenHBand="0" w:firstRowFirstColumn="0" w:firstRowLastColumn="0" w:lastRowFirstColumn="0" w:lastRowLastColumn="0"/>
            </w:pPr>
            <w:r>
              <w:t>UC2</w:t>
            </w:r>
          </w:p>
        </w:tc>
      </w:tr>
      <w:tr w:rsidR="00831C87" w14:paraId="7FBD37BE"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AD92E09" w14:textId="77777777" w:rsidR="00831C87" w:rsidRPr="003321FD" w:rsidRDefault="00911AC3" w:rsidP="00834075">
            <w:pPr>
              <w:rPr>
                <w:b w:val="0"/>
                <w:bCs w:val="0"/>
              </w:rPr>
            </w:pPr>
            <w:r>
              <w:rPr>
                <w:b w:val="0"/>
                <w:bCs w:val="0"/>
              </w:rPr>
              <w:t>F</w:t>
            </w:r>
            <w:r w:rsidR="00831C87">
              <w:rPr>
                <w:b w:val="0"/>
                <w:bCs w:val="0"/>
              </w:rPr>
              <w:t>003</w:t>
            </w:r>
          </w:p>
        </w:tc>
        <w:tc>
          <w:tcPr>
            <w:tcW w:w="2548" w:type="dxa"/>
          </w:tcPr>
          <w:p w14:paraId="38C7EE81" w14:textId="77777777" w:rsidR="00831C87" w:rsidRPr="003321FD" w:rsidRDefault="005C493A" w:rsidP="00834075">
            <w:pPr>
              <w:cnfStyle w:val="000000000000" w:firstRow="0" w:lastRow="0" w:firstColumn="0" w:lastColumn="0" w:oddVBand="0" w:evenVBand="0" w:oddHBand="0" w:evenHBand="0" w:firstRowFirstColumn="0" w:firstRowLastColumn="0" w:lastRowFirstColumn="0" w:lastRowLastColumn="0"/>
              <w:rPr>
                <w:b/>
                <w:bCs/>
              </w:rPr>
            </w:pPr>
            <w:r>
              <w:rPr>
                <w:b/>
                <w:bCs/>
              </w:rPr>
              <w:t xml:space="preserve">Odstranit </w:t>
            </w:r>
            <w:r w:rsidR="00E761D6">
              <w:rPr>
                <w:b/>
                <w:bCs/>
              </w:rPr>
              <w:t>technika</w:t>
            </w:r>
          </w:p>
        </w:tc>
        <w:tc>
          <w:tcPr>
            <w:tcW w:w="4393" w:type="dxa"/>
          </w:tcPr>
          <w:p w14:paraId="69159F88" w14:textId="77777777" w:rsidR="00831C87" w:rsidRDefault="00B84D76" w:rsidP="00834075">
            <w:pPr>
              <w:cnfStyle w:val="000000000000" w:firstRow="0" w:lastRow="0" w:firstColumn="0" w:lastColumn="0" w:oddVBand="0" w:evenVBand="0" w:oddHBand="0" w:evenHBand="0" w:firstRowFirstColumn="0" w:firstRowLastColumn="0" w:lastRowFirstColumn="0" w:lastRowLastColumn="0"/>
            </w:pPr>
            <w:r>
              <w:t xml:space="preserve">Administrátor má v aplikaci schopnost odstranit </w:t>
            </w:r>
            <w:r w:rsidR="00E761D6">
              <w:t>technika</w:t>
            </w:r>
            <w:r>
              <w:t>.</w:t>
            </w:r>
          </w:p>
        </w:tc>
        <w:tc>
          <w:tcPr>
            <w:tcW w:w="998" w:type="dxa"/>
          </w:tcPr>
          <w:p w14:paraId="7D9607FC" w14:textId="77777777" w:rsidR="00831C87" w:rsidRDefault="00062402" w:rsidP="00834075">
            <w:pPr>
              <w:cnfStyle w:val="000000000000" w:firstRow="0" w:lastRow="0" w:firstColumn="0" w:lastColumn="0" w:oddVBand="0" w:evenVBand="0" w:oddHBand="0" w:evenHBand="0" w:firstRowFirstColumn="0" w:firstRowLastColumn="0" w:lastRowFirstColumn="0" w:lastRowLastColumn="0"/>
            </w:pPr>
            <w:r>
              <w:t>UC3</w:t>
            </w:r>
          </w:p>
        </w:tc>
      </w:tr>
      <w:tr w:rsidR="00B43B21" w14:paraId="1C9CF0AF"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9107521" w14:textId="77777777" w:rsidR="00B43B21" w:rsidRPr="003321FD" w:rsidRDefault="00B43B21" w:rsidP="00B43B21">
            <w:pPr>
              <w:rPr>
                <w:b w:val="0"/>
                <w:bCs w:val="0"/>
              </w:rPr>
            </w:pPr>
            <w:r>
              <w:rPr>
                <w:b w:val="0"/>
                <w:bCs w:val="0"/>
              </w:rPr>
              <w:t>F004</w:t>
            </w:r>
          </w:p>
        </w:tc>
        <w:tc>
          <w:tcPr>
            <w:tcW w:w="2548" w:type="dxa"/>
          </w:tcPr>
          <w:p w14:paraId="276A2544" w14:textId="77777777" w:rsidR="00B43B21" w:rsidRPr="003321FD" w:rsidRDefault="00B43B21" w:rsidP="00B43B21">
            <w:pPr>
              <w:cnfStyle w:val="000000000000" w:firstRow="0" w:lastRow="0" w:firstColumn="0" w:lastColumn="0" w:oddVBand="0" w:evenVBand="0" w:oddHBand="0" w:evenHBand="0" w:firstRowFirstColumn="0" w:firstRowLastColumn="0" w:lastRowFirstColumn="0" w:lastRowLastColumn="0"/>
              <w:rPr>
                <w:b/>
                <w:bCs/>
              </w:rPr>
            </w:pPr>
            <w:r>
              <w:rPr>
                <w:b/>
                <w:bCs/>
              </w:rPr>
              <w:t>Přiřadit týmu lokaci</w:t>
            </w:r>
          </w:p>
        </w:tc>
        <w:tc>
          <w:tcPr>
            <w:tcW w:w="4393" w:type="dxa"/>
          </w:tcPr>
          <w:p w14:paraId="2E2476F9" w14:textId="77777777" w:rsidR="00B43B21" w:rsidRDefault="00B7769C" w:rsidP="00B43B21">
            <w:pPr>
              <w:cnfStyle w:val="000000000000" w:firstRow="0" w:lastRow="0" w:firstColumn="0" w:lastColumn="0" w:oddVBand="0" w:evenVBand="0" w:oddHBand="0" w:evenHBand="0" w:firstRowFirstColumn="0" w:firstRowLastColumn="0" w:lastRowFirstColumn="0" w:lastRowLastColumn="0"/>
            </w:pPr>
            <w:r>
              <w:t>Administrátor má možnost přiřadit týmu lokaci</w:t>
            </w:r>
            <w:r w:rsidR="002C0C11">
              <w:t>.</w:t>
            </w:r>
          </w:p>
        </w:tc>
        <w:tc>
          <w:tcPr>
            <w:tcW w:w="998" w:type="dxa"/>
          </w:tcPr>
          <w:p w14:paraId="47F4FD0F" w14:textId="77777777" w:rsidR="00B43B21" w:rsidRDefault="00062402" w:rsidP="00B43B21">
            <w:pPr>
              <w:cnfStyle w:val="000000000000" w:firstRow="0" w:lastRow="0" w:firstColumn="0" w:lastColumn="0" w:oddVBand="0" w:evenVBand="0" w:oddHBand="0" w:evenHBand="0" w:firstRowFirstColumn="0" w:firstRowLastColumn="0" w:lastRowFirstColumn="0" w:lastRowLastColumn="0"/>
            </w:pPr>
            <w:r>
              <w:t>UC4</w:t>
            </w:r>
          </w:p>
        </w:tc>
      </w:tr>
      <w:tr w:rsidR="00B43B21" w14:paraId="0AD20081"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BCA20F2" w14:textId="77777777" w:rsidR="00B43B21" w:rsidRPr="003321FD" w:rsidRDefault="00B43B21" w:rsidP="00B43B21">
            <w:pPr>
              <w:rPr>
                <w:b w:val="0"/>
                <w:bCs w:val="0"/>
              </w:rPr>
            </w:pPr>
            <w:r>
              <w:rPr>
                <w:b w:val="0"/>
                <w:bCs w:val="0"/>
              </w:rPr>
              <w:t>F00</w:t>
            </w:r>
            <w:r w:rsidR="00365A7A">
              <w:rPr>
                <w:b w:val="0"/>
                <w:bCs w:val="0"/>
              </w:rPr>
              <w:t>5</w:t>
            </w:r>
          </w:p>
        </w:tc>
        <w:tc>
          <w:tcPr>
            <w:tcW w:w="2548" w:type="dxa"/>
          </w:tcPr>
          <w:p w14:paraId="245EC6AC" w14:textId="77777777" w:rsidR="00B43B21" w:rsidRPr="003321FD" w:rsidRDefault="00B7769C" w:rsidP="00B43B21">
            <w:pPr>
              <w:cnfStyle w:val="000000000000" w:firstRow="0" w:lastRow="0" w:firstColumn="0" w:lastColumn="0" w:oddVBand="0" w:evenVBand="0" w:oddHBand="0" w:evenHBand="0" w:firstRowFirstColumn="0" w:firstRowLastColumn="0" w:lastRowFirstColumn="0" w:lastRowLastColumn="0"/>
              <w:rPr>
                <w:b/>
                <w:bCs/>
              </w:rPr>
            </w:pPr>
            <w:r>
              <w:rPr>
                <w:b/>
                <w:bCs/>
              </w:rPr>
              <w:t>Odstranit tým z lokace</w:t>
            </w:r>
          </w:p>
        </w:tc>
        <w:tc>
          <w:tcPr>
            <w:tcW w:w="4393" w:type="dxa"/>
          </w:tcPr>
          <w:p w14:paraId="62F87765" w14:textId="77777777" w:rsidR="00B43B21" w:rsidRDefault="00B7769C" w:rsidP="00B43B21">
            <w:pPr>
              <w:cnfStyle w:val="000000000000" w:firstRow="0" w:lastRow="0" w:firstColumn="0" w:lastColumn="0" w:oddVBand="0" w:evenVBand="0" w:oddHBand="0" w:evenHBand="0" w:firstRowFirstColumn="0" w:firstRowLastColumn="0" w:lastRowFirstColumn="0" w:lastRowLastColumn="0"/>
            </w:pPr>
            <w:r>
              <w:t>Administrátor má možnost odstranit tým z</w:t>
            </w:r>
            <w:r w:rsidR="002C0C11">
              <w:t> </w:t>
            </w:r>
            <w:r>
              <w:t>lokace</w:t>
            </w:r>
            <w:r w:rsidR="002C0C11">
              <w:t>.</w:t>
            </w:r>
          </w:p>
        </w:tc>
        <w:tc>
          <w:tcPr>
            <w:tcW w:w="998" w:type="dxa"/>
          </w:tcPr>
          <w:p w14:paraId="71093F65" w14:textId="77777777" w:rsidR="00B43B21" w:rsidRDefault="00062402" w:rsidP="00B43B21">
            <w:pPr>
              <w:cnfStyle w:val="000000000000" w:firstRow="0" w:lastRow="0" w:firstColumn="0" w:lastColumn="0" w:oddVBand="0" w:evenVBand="0" w:oddHBand="0" w:evenHBand="0" w:firstRowFirstColumn="0" w:firstRowLastColumn="0" w:lastRowFirstColumn="0" w:lastRowLastColumn="0"/>
            </w:pPr>
            <w:r>
              <w:t>UC5</w:t>
            </w:r>
          </w:p>
        </w:tc>
      </w:tr>
      <w:tr w:rsidR="00365A7A" w14:paraId="6EA39C1C"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569FD40" w14:textId="77777777" w:rsidR="00365A7A" w:rsidRDefault="00365A7A" w:rsidP="00B43B21">
            <w:pPr>
              <w:rPr>
                <w:b w:val="0"/>
                <w:bCs w:val="0"/>
              </w:rPr>
            </w:pPr>
            <w:r>
              <w:rPr>
                <w:b w:val="0"/>
                <w:bCs w:val="0"/>
              </w:rPr>
              <w:t>F00</w:t>
            </w:r>
            <w:r w:rsidR="00E35435">
              <w:rPr>
                <w:b w:val="0"/>
                <w:bCs w:val="0"/>
              </w:rPr>
              <w:t>6</w:t>
            </w:r>
          </w:p>
        </w:tc>
        <w:tc>
          <w:tcPr>
            <w:tcW w:w="2548" w:type="dxa"/>
          </w:tcPr>
          <w:p w14:paraId="3E25566B" w14:textId="77777777" w:rsidR="00365A7A" w:rsidRDefault="00365A7A" w:rsidP="00B43B21">
            <w:pPr>
              <w:cnfStyle w:val="000000000000" w:firstRow="0" w:lastRow="0" w:firstColumn="0" w:lastColumn="0" w:oddVBand="0" w:evenVBand="0" w:oddHBand="0" w:evenHBand="0" w:firstRowFirstColumn="0" w:firstRowLastColumn="0" w:lastRowFirstColumn="0" w:lastRowLastColumn="0"/>
              <w:rPr>
                <w:b/>
                <w:bCs/>
              </w:rPr>
            </w:pPr>
            <w:r>
              <w:rPr>
                <w:b/>
                <w:bCs/>
              </w:rPr>
              <w:t>Přiřadit technikovi tým</w:t>
            </w:r>
          </w:p>
        </w:tc>
        <w:tc>
          <w:tcPr>
            <w:tcW w:w="4393" w:type="dxa"/>
          </w:tcPr>
          <w:p w14:paraId="39711C5D" w14:textId="77777777" w:rsidR="00365A7A" w:rsidRDefault="00062402" w:rsidP="00B43B21">
            <w:pPr>
              <w:cnfStyle w:val="000000000000" w:firstRow="0" w:lastRow="0" w:firstColumn="0" w:lastColumn="0" w:oddVBand="0" w:evenVBand="0" w:oddHBand="0" w:evenHBand="0" w:firstRowFirstColumn="0" w:firstRowLastColumn="0" w:lastRowFirstColumn="0" w:lastRowLastColumn="0"/>
            </w:pPr>
            <w:r>
              <w:t>Administrátor má možnost přiřadit technika do týmu</w:t>
            </w:r>
            <w:r w:rsidR="002C0C11">
              <w:t>.</w:t>
            </w:r>
          </w:p>
        </w:tc>
        <w:tc>
          <w:tcPr>
            <w:tcW w:w="998" w:type="dxa"/>
          </w:tcPr>
          <w:p w14:paraId="4359FF4A" w14:textId="77777777" w:rsidR="00365A7A" w:rsidRDefault="00062402" w:rsidP="00B43B21">
            <w:pPr>
              <w:cnfStyle w:val="000000000000" w:firstRow="0" w:lastRow="0" w:firstColumn="0" w:lastColumn="0" w:oddVBand="0" w:evenVBand="0" w:oddHBand="0" w:evenHBand="0" w:firstRowFirstColumn="0" w:firstRowLastColumn="0" w:lastRowFirstColumn="0" w:lastRowLastColumn="0"/>
            </w:pPr>
            <w:r>
              <w:t>UC6</w:t>
            </w:r>
          </w:p>
        </w:tc>
      </w:tr>
      <w:tr w:rsidR="00DC5DDB" w14:paraId="7F5B7933"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5A8E366" w14:textId="77777777" w:rsidR="00DC5DDB" w:rsidRDefault="00B7769C" w:rsidP="00B43B21">
            <w:pPr>
              <w:rPr>
                <w:b w:val="0"/>
                <w:bCs w:val="0"/>
              </w:rPr>
            </w:pPr>
            <w:r>
              <w:rPr>
                <w:b w:val="0"/>
                <w:bCs w:val="0"/>
              </w:rPr>
              <w:t>F007</w:t>
            </w:r>
          </w:p>
        </w:tc>
        <w:tc>
          <w:tcPr>
            <w:tcW w:w="2548" w:type="dxa"/>
          </w:tcPr>
          <w:p w14:paraId="0B287209" w14:textId="77777777" w:rsidR="00DC5DDB" w:rsidRDefault="00B7769C" w:rsidP="00B43B21">
            <w:pPr>
              <w:cnfStyle w:val="000000000000" w:firstRow="0" w:lastRow="0" w:firstColumn="0" w:lastColumn="0" w:oddVBand="0" w:evenVBand="0" w:oddHBand="0" w:evenHBand="0" w:firstRowFirstColumn="0" w:firstRowLastColumn="0" w:lastRowFirstColumn="0" w:lastRowLastColumn="0"/>
              <w:rPr>
                <w:b/>
                <w:bCs/>
              </w:rPr>
            </w:pPr>
            <w:r>
              <w:rPr>
                <w:b/>
                <w:bCs/>
              </w:rPr>
              <w:t>Odstranit technika z týmu</w:t>
            </w:r>
          </w:p>
        </w:tc>
        <w:tc>
          <w:tcPr>
            <w:tcW w:w="4393" w:type="dxa"/>
          </w:tcPr>
          <w:p w14:paraId="29AB7CAB" w14:textId="77777777" w:rsidR="00DC5DDB" w:rsidRDefault="00062402" w:rsidP="00B43B21">
            <w:pPr>
              <w:cnfStyle w:val="000000000000" w:firstRow="0" w:lastRow="0" w:firstColumn="0" w:lastColumn="0" w:oddVBand="0" w:evenVBand="0" w:oddHBand="0" w:evenHBand="0" w:firstRowFirstColumn="0" w:firstRowLastColumn="0" w:lastRowFirstColumn="0" w:lastRowLastColumn="0"/>
            </w:pPr>
            <w:r>
              <w:t>Administrátor má možnost odstranit technika z</w:t>
            </w:r>
            <w:r w:rsidR="002C0C11">
              <w:t> </w:t>
            </w:r>
            <w:r>
              <w:t>týmu</w:t>
            </w:r>
            <w:r w:rsidR="002C0C11">
              <w:t>.</w:t>
            </w:r>
          </w:p>
        </w:tc>
        <w:tc>
          <w:tcPr>
            <w:tcW w:w="998" w:type="dxa"/>
          </w:tcPr>
          <w:p w14:paraId="32DA64D8" w14:textId="77777777" w:rsidR="00DC5DDB" w:rsidRDefault="00062402" w:rsidP="00B43B21">
            <w:pPr>
              <w:cnfStyle w:val="000000000000" w:firstRow="0" w:lastRow="0" w:firstColumn="0" w:lastColumn="0" w:oddVBand="0" w:evenVBand="0" w:oddHBand="0" w:evenHBand="0" w:firstRowFirstColumn="0" w:firstRowLastColumn="0" w:lastRowFirstColumn="0" w:lastRowLastColumn="0"/>
            </w:pPr>
            <w:r>
              <w:t>UC7</w:t>
            </w:r>
          </w:p>
        </w:tc>
      </w:tr>
      <w:tr w:rsidR="00062402" w14:paraId="408EF318"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3458559" w14:textId="77777777" w:rsidR="00062402" w:rsidRDefault="00E35435" w:rsidP="00B43B21">
            <w:pPr>
              <w:rPr>
                <w:b w:val="0"/>
                <w:bCs w:val="0"/>
              </w:rPr>
            </w:pPr>
            <w:r>
              <w:rPr>
                <w:b w:val="0"/>
                <w:bCs w:val="0"/>
              </w:rPr>
              <w:t>F008</w:t>
            </w:r>
          </w:p>
        </w:tc>
        <w:tc>
          <w:tcPr>
            <w:tcW w:w="2548" w:type="dxa"/>
          </w:tcPr>
          <w:p w14:paraId="4D198FDB" w14:textId="77777777" w:rsidR="00062402" w:rsidRDefault="00E35435" w:rsidP="00B43B21">
            <w:pPr>
              <w:cnfStyle w:val="000000000000" w:firstRow="0" w:lastRow="0" w:firstColumn="0" w:lastColumn="0" w:oddVBand="0" w:evenVBand="0" w:oddHBand="0" w:evenHBand="0" w:firstRowFirstColumn="0" w:firstRowLastColumn="0" w:lastRowFirstColumn="0" w:lastRowLastColumn="0"/>
              <w:rPr>
                <w:b/>
                <w:bCs/>
              </w:rPr>
            </w:pPr>
            <w:r>
              <w:rPr>
                <w:b/>
                <w:bCs/>
              </w:rPr>
              <w:t xml:space="preserve">Odsouhlasit nebo provést změnu </w:t>
            </w:r>
            <w:r>
              <w:rPr>
                <w:b/>
                <w:bCs/>
              </w:rPr>
              <w:lastRenderedPageBreak/>
              <w:t>lokace</w:t>
            </w:r>
          </w:p>
        </w:tc>
        <w:tc>
          <w:tcPr>
            <w:tcW w:w="4393" w:type="dxa"/>
          </w:tcPr>
          <w:p w14:paraId="68B0AD62" w14:textId="77777777" w:rsidR="00062402" w:rsidRDefault="00E35435" w:rsidP="00B43B21">
            <w:pPr>
              <w:cnfStyle w:val="000000000000" w:firstRow="0" w:lastRow="0" w:firstColumn="0" w:lastColumn="0" w:oddVBand="0" w:evenVBand="0" w:oddHBand="0" w:evenHBand="0" w:firstRowFirstColumn="0" w:firstRowLastColumn="0" w:lastRowFirstColumn="0" w:lastRowLastColumn="0"/>
            </w:pPr>
            <w:r>
              <w:lastRenderedPageBreak/>
              <w:t>Všechny role mají možnost provést změnu role na k sobě přiřazených lokacích.</w:t>
            </w:r>
            <w:r w:rsidR="009A4B8E">
              <w:t xml:space="preserve"> </w:t>
            </w:r>
            <w:r w:rsidR="009A4B8E">
              <w:lastRenderedPageBreak/>
              <w:t>Role technik a klient mají tuto možnost omezenou pouze pod změny stavu, které obstarávají.</w:t>
            </w:r>
          </w:p>
        </w:tc>
        <w:tc>
          <w:tcPr>
            <w:tcW w:w="998" w:type="dxa"/>
          </w:tcPr>
          <w:p w14:paraId="5CF866DC" w14:textId="77777777" w:rsidR="00062402" w:rsidRDefault="009A4B8E" w:rsidP="00B43B21">
            <w:pPr>
              <w:cnfStyle w:val="000000000000" w:firstRow="0" w:lastRow="0" w:firstColumn="0" w:lastColumn="0" w:oddVBand="0" w:evenVBand="0" w:oddHBand="0" w:evenHBand="0" w:firstRowFirstColumn="0" w:firstRowLastColumn="0" w:lastRowFirstColumn="0" w:lastRowLastColumn="0"/>
            </w:pPr>
            <w:r>
              <w:lastRenderedPageBreak/>
              <w:t>UC8</w:t>
            </w:r>
          </w:p>
        </w:tc>
      </w:tr>
      <w:tr w:rsidR="009A4B8E" w14:paraId="1E8DBE65"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710AC25" w14:textId="77777777" w:rsidR="009A4B8E" w:rsidRDefault="009A4B8E" w:rsidP="00B43B21">
            <w:pPr>
              <w:rPr>
                <w:b w:val="0"/>
                <w:bCs w:val="0"/>
              </w:rPr>
            </w:pPr>
            <w:r>
              <w:rPr>
                <w:b w:val="0"/>
                <w:bCs w:val="0"/>
              </w:rPr>
              <w:t>F009</w:t>
            </w:r>
          </w:p>
        </w:tc>
        <w:tc>
          <w:tcPr>
            <w:tcW w:w="2548" w:type="dxa"/>
          </w:tcPr>
          <w:p w14:paraId="65A8EBC5" w14:textId="77777777" w:rsidR="009A4B8E" w:rsidRDefault="009A4B8E" w:rsidP="00B43B21">
            <w:pPr>
              <w:cnfStyle w:val="000000000000" w:firstRow="0" w:lastRow="0" w:firstColumn="0" w:lastColumn="0" w:oddVBand="0" w:evenVBand="0" w:oddHBand="0" w:evenHBand="0" w:firstRowFirstColumn="0" w:firstRowLastColumn="0" w:lastRowFirstColumn="0" w:lastRowLastColumn="0"/>
              <w:rPr>
                <w:b/>
                <w:bCs/>
              </w:rPr>
            </w:pPr>
            <w:r>
              <w:rPr>
                <w:b/>
                <w:bCs/>
              </w:rPr>
              <w:t>Logovat čas změny</w:t>
            </w:r>
          </w:p>
        </w:tc>
        <w:tc>
          <w:tcPr>
            <w:tcW w:w="4393" w:type="dxa"/>
          </w:tcPr>
          <w:p w14:paraId="1C69C6BA" w14:textId="77777777" w:rsidR="009A4B8E" w:rsidRDefault="009A4B8E" w:rsidP="00B43B21">
            <w:pPr>
              <w:cnfStyle w:val="000000000000" w:firstRow="0" w:lastRow="0" w:firstColumn="0" w:lastColumn="0" w:oddVBand="0" w:evenVBand="0" w:oddHBand="0" w:evenHBand="0" w:firstRowFirstColumn="0" w:firstRowLastColumn="0" w:lastRowFirstColumn="0" w:lastRowLastColumn="0"/>
            </w:pPr>
            <w:r>
              <w:t xml:space="preserve">Veškeré změny stavu budou </w:t>
            </w:r>
            <w:r w:rsidR="00674018">
              <w:t xml:space="preserve">zaznamenány s informacemi o </w:t>
            </w:r>
            <w:proofErr w:type="spellStart"/>
            <w:proofErr w:type="gramStart"/>
            <w:r>
              <w:t>čas</w:t>
            </w:r>
            <w:r w:rsidR="00674018">
              <w:t>u,uživateli</w:t>
            </w:r>
            <w:proofErr w:type="spellEnd"/>
            <w:proofErr w:type="gramEnd"/>
            <w:r w:rsidR="00674018">
              <w:t xml:space="preserve"> provádějícím změnu, a změněné lokaci.</w:t>
            </w:r>
          </w:p>
        </w:tc>
        <w:tc>
          <w:tcPr>
            <w:tcW w:w="998" w:type="dxa"/>
          </w:tcPr>
          <w:p w14:paraId="20F97F1A" w14:textId="77777777" w:rsidR="009A4B8E" w:rsidRDefault="00674018" w:rsidP="00B43B21">
            <w:pPr>
              <w:cnfStyle w:val="000000000000" w:firstRow="0" w:lastRow="0" w:firstColumn="0" w:lastColumn="0" w:oddVBand="0" w:evenVBand="0" w:oddHBand="0" w:evenHBand="0" w:firstRowFirstColumn="0" w:firstRowLastColumn="0" w:lastRowFirstColumn="0" w:lastRowLastColumn="0"/>
            </w:pPr>
            <w:r>
              <w:t>UC9</w:t>
            </w:r>
          </w:p>
        </w:tc>
      </w:tr>
      <w:tr w:rsidR="00674018" w14:paraId="382DBE46"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3ECDFA24" w14:textId="77777777" w:rsidR="00674018" w:rsidRDefault="00674018" w:rsidP="00B43B21">
            <w:pPr>
              <w:rPr>
                <w:b w:val="0"/>
                <w:bCs w:val="0"/>
              </w:rPr>
            </w:pPr>
            <w:r>
              <w:rPr>
                <w:b w:val="0"/>
                <w:bCs w:val="0"/>
              </w:rPr>
              <w:t>F010</w:t>
            </w:r>
          </w:p>
        </w:tc>
        <w:tc>
          <w:tcPr>
            <w:tcW w:w="2548" w:type="dxa"/>
          </w:tcPr>
          <w:p w14:paraId="7F01FB8F" w14:textId="77777777" w:rsidR="00674018" w:rsidRDefault="00674018" w:rsidP="00B43B21">
            <w:pPr>
              <w:cnfStyle w:val="000000000000" w:firstRow="0" w:lastRow="0" w:firstColumn="0" w:lastColumn="0" w:oddVBand="0" w:evenVBand="0" w:oddHBand="0" w:evenHBand="0" w:firstRowFirstColumn="0" w:firstRowLastColumn="0" w:lastRowFirstColumn="0" w:lastRowLastColumn="0"/>
              <w:rPr>
                <w:b/>
                <w:bCs/>
              </w:rPr>
            </w:pPr>
            <w:r>
              <w:rPr>
                <w:b/>
                <w:bCs/>
              </w:rPr>
              <w:t xml:space="preserve">Informovat přiřazené uživatele </w:t>
            </w:r>
            <w:proofErr w:type="spellStart"/>
            <w:r>
              <w:rPr>
                <w:b/>
                <w:bCs/>
              </w:rPr>
              <w:t>ozměně</w:t>
            </w:r>
            <w:proofErr w:type="spellEnd"/>
            <w:r>
              <w:rPr>
                <w:b/>
                <w:bCs/>
              </w:rPr>
              <w:t xml:space="preserve"> stavu a lokace</w:t>
            </w:r>
          </w:p>
        </w:tc>
        <w:tc>
          <w:tcPr>
            <w:tcW w:w="4393" w:type="dxa"/>
          </w:tcPr>
          <w:p w14:paraId="0A1C9DE8" w14:textId="77777777" w:rsidR="00674018" w:rsidRDefault="00292540" w:rsidP="00B43B21">
            <w:pPr>
              <w:cnfStyle w:val="000000000000" w:firstRow="0" w:lastRow="0" w:firstColumn="0" w:lastColumn="0" w:oddVBand="0" w:evenVBand="0" w:oddHBand="0" w:evenHBand="0" w:firstRowFirstColumn="0" w:firstRowLastColumn="0" w:lastRowFirstColumn="0" w:lastRowLastColumn="0"/>
            </w:pPr>
            <w:r>
              <w:t xml:space="preserve">Ve </w:t>
            </w:r>
            <w:r w:rsidR="00D310E0">
              <w:t>chvíli,</w:t>
            </w:r>
            <w:r>
              <w:t xml:space="preserve"> kdy proběhne změna lokace, proběhne upozornění všech uživatelů k této lokaci přiřazených.</w:t>
            </w:r>
          </w:p>
        </w:tc>
        <w:tc>
          <w:tcPr>
            <w:tcW w:w="998" w:type="dxa"/>
          </w:tcPr>
          <w:p w14:paraId="06E271A0" w14:textId="77777777" w:rsidR="00674018" w:rsidRDefault="00D310E0" w:rsidP="00B43B21">
            <w:pPr>
              <w:cnfStyle w:val="000000000000" w:firstRow="0" w:lastRow="0" w:firstColumn="0" w:lastColumn="0" w:oddVBand="0" w:evenVBand="0" w:oddHBand="0" w:evenHBand="0" w:firstRowFirstColumn="0" w:firstRowLastColumn="0" w:lastRowFirstColumn="0" w:lastRowLastColumn="0"/>
            </w:pPr>
            <w:r>
              <w:t>UC10</w:t>
            </w:r>
          </w:p>
        </w:tc>
      </w:tr>
      <w:tr w:rsidR="00292540" w14:paraId="3EF99BFE" w14:textId="77777777" w:rsidTr="00D310E0">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DE95148" w14:textId="77777777" w:rsidR="00292540" w:rsidRDefault="00292540" w:rsidP="00B43B21">
            <w:pPr>
              <w:rPr>
                <w:b w:val="0"/>
                <w:bCs w:val="0"/>
              </w:rPr>
            </w:pPr>
            <w:r>
              <w:rPr>
                <w:b w:val="0"/>
                <w:bCs w:val="0"/>
              </w:rPr>
              <w:t>F011</w:t>
            </w:r>
          </w:p>
        </w:tc>
        <w:tc>
          <w:tcPr>
            <w:tcW w:w="2548" w:type="dxa"/>
          </w:tcPr>
          <w:p w14:paraId="0AE0066F" w14:textId="77777777" w:rsidR="00292540" w:rsidRDefault="00292540" w:rsidP="00B43B21">
            <w:pPr>
              <w:cnfStyle w:val="000000000000" w:firstRow="0" w:lastRow="0" w:firstColumn="0" w:lastColumn="0" w:oddVBand="0" w:evenVBand="0" w:oddHBand="0" w:evenHBand="0" w:firstRowFirstColumn="0" w:firstRowLastColumn="0" w:lastRowFirstColumn="0" w:lastRowLastColumn="0"/>
              <w:rPr>
                <w:b/>
                <w:bCs/>
              </w:rPr>
            </w:pPr>
            <w:r>
              <w:rPr>
                <w:b/>
                <w:bCs/>
              </w:rPr>
              <w:t xml:space="preserve">Zobrazit omezený seznam </w:t>
            </w:r>
          </w:p>
        </w:tc>
        <w:tc>
          <w:tcPr>
            <w:tcW w:w="4393" w:type="dxa"/>
          </w:tcPr>
          <w:p w14:paraId="4F638A8B" w14:textId="77777777" w:rsidR="00292540" w:rsidRDefault="00D310E0" w:rsidP="00B43B21">
            <w:pPr>
              <w:cnfStyle w:val="000000000000" w:firstRow="0" w:lastRow="0" w:firstColumn="0" w:lastColumn="0" w:oddVBand="0" w:evenVBand="0" w:oddHBand="0" w:evenHBand="0" w:firstRowFirstColumn="0" w:firstRowLastColumn="0" w:lastRowFirstColumn="0" w:lastRowLastColumn="0"/>
            </w:pPr>
            <w:r>
              <w:t>Každý uživatel má možnost zobrazit seznam lokací. Tento seznam je omezený pouze na lokace, které uživatel obstarává.</w:t>
            </w:r>
          </w:p>
        </w:tc>
        <w:tc>
          <w:tcPr>
            <w:tcW w:w="998" w:type="dxa"/>
          </w:tcPr>
          <w:p w14:paraId="38C6D582" w14:textId="77777777" w:rsidR="00292540" w:rsidRDefault="00D310E0" w:rsidP="00B43B21">
            <w:pPr>
              <w:cnfStyle w:val="000000000000" w:firstRow="0" w:lastRow="0" w:firstColumn="0" w:lastColumn="0" w:oddVBand="0" w:evenVBand="0" w:oddHBand="0" w:evenHBand="0" w:firstRowFirstColumn="0" w:firstRowLastColumn="0" w:lastRowFirstColumn="0" w:lastRowLastColumn="0"/>
            </w:pPr>
            <w:r>
              <w:t>UC11</w:t>
            </w:r>
          </w:p>
        </w:tc>
      </w:tr>
    </w:tbl>
    <w:p w14:paraId="08E228DB" w14:textId="77777777" w:rsidR="00831C87" w:rsidRPr="002535F8" w:rsidRDefault="00831C87" w:rsidP="002535F8"/>
    <w:p w14:paraId="67461B45" w14:textId="77777777" w:rsidR="00F661D7" w:rsidRDefault="003321FD" w:rsidP="00916DE0">
      <w:pPr>
        <w:keepNext/>
        <w:jc w:val="center"/>
      </w:pPr>
      <w:r>
        <w:rPr>
          <w:noProof/>
          <w:lang w:eastAsia="cs-CZ"/>
        </w:rPr>
        <w:lastRenderedPageBreak/>
        <w:drawing>
          <wp:inline distT="0" distB="0" distL="0" distR="0" wp14:anchorId="2DB11AFD" wp14:editId="7E651D52">
            <wp:extent cx="5248275" cy="5248275"/>
            <wp:effectExtent l="0" t="0" r="9525" b="9525"/>
            <wp:docPr id="543771334"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pic:nvPicPr>
                  <pic:blipFill rotWithShape="1">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rcRect l="3019" t="24909" r="37162" b="15272"/>
                    <a:stretch/>
                  </pic:blipFill>
                  <pic:spPr bwMode="auto">
                    <a:xfrm>
                      <a:off x="0" y="0"/>
                      <a:ext cx="5248388" cy="5248388"/>
                    </a:xfrm>
                    <a:prstGeom prst="rect">
                      <a:avLst/>
                    </a:prstGeom>
                    <a:ln>
                      <a:noFill/>
                    </a:ln>
                    <a:extLst>
                      <a:ext uri="{53640926-AAD7-44D8-BBD7-CCE9431645EC}">
                        <a14:shadowObscured xmlns:a14="http://schemas.microsoft.com/office/drawing/2010/main"/>
                      </a:ext>
                    </a:extLst>
                  </pic:spPr>
                </pic:pic>
              </a:graphicData>
            </a:graphic>
          </wp:inline>
        </w:drawing>
      </w:r>
    </w:p>
    <w:p w14:paraId="07910B60" w14:textId="6E9DF1F6" w:rsidR="003321FD" w:rsidRDefault="003321FD" w:rsidP="003321FD">
      <w:pPr>
        <w:pStyle w:val="Titulek"/>
        <w:jc w:val="center"/>
      </w:pPr>
      <w:bookmarkStart w:id="36" w:name="_Toc40002521"/>
      <w:r>
        <w:t xml:space="preserve">Obrázek </w:t>
      </w:r>
      <w:r w:rsidR="00062F81">
        <w:fldChar w:fldCharType="begin"/>
      </w:r>
      <w:r>
        <w:instrText>SEQ Obrázek \* ARABIC</w:instrText>
      </w:r>
      <w:r w:rsidR="00062F81">
        <w:fldChar w:fldCharType="separate"/>
      </w:r>
      <w:r w:rsidR="007D09D0">
        <w:rPr>
          <w:noProof/>
        </w:rPr>
        <w:t>8</w:t>
      </w:r>
      <w:r w:rsidR="00062F81">
        <w:fldChar w:fldCharType="end"/>
      </w:r>
      <w:r>
        <w:t xml:space="preserve"> - Use Case </w:t>
      </w:r>
      <w:proofErr w:type="gramStart"/>
      <w:r>
        <w:t>Diagram</w:t>
      </w:r>
      <w:r w:rsidR="00AD1C3C">
        <w:t xml:space="preserve"> - Autor</w:t>
      </w:r>
      <w:bookmarkEnd w:id="36"/>
      <w:proofErr w:type="gramEnd"/>
    </w:p>
    <w:p w14:paraId="626E052A" w14:textId="77777777" w:rsidR="00831C87" w:rsidRDefault="00831C87" w:rsidP="00831C87">
      <w:pPr>
        <w:pStyle w:val="Nadpis2"/>
        <w:rPr>
          <w:rFonts w:hint="eastAsia"/>
        </w:rPr>
      </w:pPr>
      <w:bookmarkStart w:id="37" w:name="_Toc40002637"/>
      <w:r>
        <w:t>Nefunkční požadavky</w:t>
      </w:r>
      <w:bookmarkEnd w:id="37"/>
    </w:p>
    <w:p w14:paraId="31C90B4D" w14:textId="77777777" w:rsidR="00831C87" w:rsidRDefault="00A8478E" w:rsidP="00831C87">
      <w:r>
        <w:t xml:space="preserve">Dále hovoříme o </w:t>
      </w:r>
      <w:r w:rsidR="00831C87">
        <w:t>nefunkční</w:t>
      </w:r>
      <w:r>
        <w:t>ch</w:t>
      </w:r>
      <w:r w:rsidR="00831C87">
        <w:t xml:space="preserve"> požadav</w:t>
      </w:r>
      <w:r>
        <w:t>cích</w:t>
      </w:r>
      <w:r w:rsidR="00831C87">
        <w:t xml:space="preserve">. V těchto požadavcích je definováno, jak by měla aplikace fungovat. Přesněji řečeno sem patří definice hovořící o technických kritériích typu efektivita, obtížnost údržby, vlastnosti, </w:t>
      </w:r>
      <w:r w:rsidR="00CE4D25">
        <w:t>ale</w:t>
      </w:r>
      <w:r w:rsidR="00831C87">
        <w:t xml:space="preserve"> i rychlost.</w:t>
      </w:r>
    </w:p>
    <w:p w14:paraId="08C36A29" w14:textId="00002A8B" w:rsidR="00AD1C3C" w:rsidRDefault="00831C87" w:rsidP="00831C87">
      <w:r>
        <w:t>V následující tabulce jsou vypsány požadavky, které byly zadány jako důležité pro vývoj a provoz této aplikace.</w:t>
      </w:r>
    </w:p>
    <w:p w14:paraId="216CCF12" w14:textId="77777777" w:rsidR="00AD1C3C" w:rsidRDefault="00AD1C3C">
      <w:pPr>
        <w:spacing w:after="160" w:line="259" w:lineRule="auto"/>
        <w:ind w:firstLine="0"/>
        <w:jc w:val="left"/>
      </w:pPr>
      <w:r>
        <w:br w:type="page"/>
      </w:r>
    </w:p>
    <w:p w14:paraId="6FD9578A" w14:textId="77777777" w:rsidR="00831C87" w:rsidRPr="003321FD" w:rsidRDefault="00831C87" w:rsidP="00831C87"/>
    <w:p w14:paraId="4BCC4A8F" w14:textId="1A827D62" w:rsidR="00831C87" w:rsidRDefault="00831C87" w:rsidP="00831C87">
      <w:pPr>
        <w:pStyle w:val="Titulek"/>
        <w:keepNext/>
      </w:pPr>
      <w:bookmarkStart w:id="38" w:name="_Toc40002532"/>
      <w:r>
        <w:t xml:space="preserve">Tabulka </w:t>
      </w:r>
      <w:r w:rsidR="00062F81">
        <w:fldChar w:fldCharType="begin"/>
      </w:r>
      <w:r>
        <w:instrText>SEQ Tabulka \* ARABIC</w:instrText>
      </w:r>
      <w:r w:rsidR="00062F81">
        <w:fldChar w:fldCharType="separate"/>
      </w:r>
      <w:r w:rsidR="007D09D0">
        <w:rPr>
          <w:noProof/>
        </w:rPr>
        <w:t>3</w:t>
      </w:r>
      <w:r w:rsidR="00062F81">
        <w:fldChar w:fldCharType="end"/>
      </w:r>
      <w:r>
        <w:t xml:space="preserve"> - Nefunkční </w:t>
      </w:r>
      <w:r w:rsidR="000B4C40">
        <w:t>požadavky</w:t>
      </w:r>
      <w:r w:rsidR="000B4C40" w:rsidRPr="00F6528C">
        <w:t xml:space="preserve"> (</w:t>
      </w:r>
      <w:r w:rsidR="00F6528C" w:rsidRPr="00F6528C">
        <w:t>vlastní tvorba)</w:t>
      </w:r>
      <w:bookmarkEnd w:id="38"/>
    </w:p>
    <w:tbl>
      <w:tblPr>
        <w:tblStyle w:val="Svtltabulkasmkou11"/>
        <w:tblW w:w="0" w:type="auto"/>
        <w:jc w:val="center"/>
        <w:tblLook w:val="04A0" w:firstRow="1" w:lastRow="0" w:firstColumn="1" w:lastColumn="0" w:noHBand="0" w:noVBand="1"/>
      </w:tblPr>
      <w:tblGrid>
        <w:gridCol w:w="988"/>
        <w:gridCol w:w="2693"/>
        <w:gridCol w:w="5095"/>
      </w:tblGrid>
      <w:tr w:rsidR="00831C87" w14:paraId="275A8C24" w14:textId="77777777" w:rsidTr="008340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Pr>
          <w:p w14:paraId="77553B78" w14:textId="77777777" w:rsidR="00831C87" w:rsidRPr="003321FD" w:rsidRDefault="00831C87" w:rsidP="00834075">
            <w:pPr>
              <w:rPr>
                <w:b w:val="0"/>
                <w:bCs w:val="0"/>
              </w:rPr>
            </w:pPr>
            <w:r w:rsidRPr="003321FD">
              <w:rPr>
                <w:b w:val="0"/>
                <w:bCs w:val="0"/>
              </w:rPr>
              <w:t>ID</w:t>
            </w:r>
          </w:p>
        </w:tc>
        <w:tc>
          <w:tcPr>
            <w:tcW w:w="2693" w:type="dxa"/>
          </w:tcPr>
          <w:p w14:paraId="1BD75D89"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Název</w:t>
            </w:r>
          </w:p>
        </w:tc>
        <w:tc>
          <w:tcPr>
            <w:tcW w:w="5095" w:type="dxa"/>
            <w:vAlign w:val="center"/>
          </w:tcPr>
          <w:p w14:paraId="302C1CD3" w14:textId="77777777" w:rsidR="00831C87" w:rsidRDefault="00831C87" w:rsidP="00834075">
            <w:pPr>
              <w:cnfStyle w:val="100000000000" w:firstRow="1" w:lastRow="0" w:firstColumn="0" w:lastColumn="0" w:oddVBand="0" w:evenVBand="0" w:oddHBand="0" w:evenHBand="0" w:firstRowFirstColumn="0" w:firstRowLastColumn="0" w:lastRowFirstColumn="0" w:lastRowLastColumn="0"/>
            </w:pPr>
            <w:r>
              <w:t>Popis</w:t>
            </w:r>
          </w:p>
        </w:tc>
      </w:tr>
      <w:tr w:rsidR="00831C87" w14:paraId="6E11E0A4"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57BF117A" w14:textId="77777777" w:rsidR="00831C87" w:rsidRPr="003321FD" w:rsidRDefault="00831C87" w:rsidP="00834075">
            <w:pPr>
              <w:rPr>
                <w:b w:val="0"/>
                <w:bCs w:val="0"/>
              </w:rPr>
            </w:pPr>
            <w:r>
              <w:rPr>
                <w:b w:val="0"/>
                <w:bCs w:val="0"/>
              </w:rPr>
              <w:t>N001</w:t>
            </w:r>
          </w:p>
        </w:tc>
        <w:tc>
          <w:tcPr>
            <w:tcW w:w="2693" w:type="dxa"/>
          </w:tcPr>
          <w:p w14:paraId="580E4B56"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Levný provoz</w:t>
            </w:r>
          </w:p>
        </w:tc>
        <w:tc>
          <w:tcPr>
            <w:tcW w:w="5095" w:type="dxa"/>
          </w:tcPr>
          <w:p w14:paraId="376D102A"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Aplikace nesmí při provozu přesáhnout cenou za údržbu výšku úspor získaných jejím provozem.</w:t>
            </w:r>
          </w:p>
        </w:tc>
      </w:tr>
      <w:tr w:rsidR="00831C87" w14:paraId="1AFB3544"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3EE3D50F" w14:textId="77777777" w:rsidR="00831C87" w:rsidRPr="003321FD" w:rsidRDefault="00831C87" w:rsidP="00834075">
            <w:pPr>
              <w:rPr>
                <w:b w:val="0"/>
                <w:bCs w:val="0"/>
              </w:rPr>
            </w:pPr>
            <w:r>
              <w:rPr>
                <w:b w:val="0"/>
                <w:bCs w:val="0"/>
              </w:rPr>
              <w:t>N002</w:t>
            </w:r>
          </w:p>
        </w:tc>
        <w:tc>
          <w:tcPr>
            <w:tcW w:w="2693" w:type="dxa"/>
          </w:tcPr>
          <w:p w14:paraId="4571866D"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Rychlá odezva</w:t>
            </w:r>
          </w:p>
        </w:tc>
        <w:tc>
          <w:tcPr>
            <w:tcW w:w="5095" w:type="dxa"/>
          </w:tcPr>
          <w:p w14:paraId="2F3EE59B"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Aplikace nesmí při základních krocích vytvářet vlastním provozem zpoždění vyšší jak 10 sekund za činnost</w:t>
            </w:r>
            <w:r w:rsidR="009B1632">
              <w:t>.</w:t>
            </w:r>
          </w:p>
        </w:tc>
      </w:tr>
      <w:tr w:rsidR="00831C87" w14:paraId="0AD7B27F"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32372FE5" w14:textId="77777777" w:rsidR="00831C87" w:rsidRPr="003321FD" w:rsidRDefault="00831C87" w:rsidP="00834075">
            <w:pPr>
              <w:rPr>
                <w:b w:val="0"/>
                <w:bCs w:val="0"/>
              </w:rPr>
            </w:pPr>
            <w:r>
              <w:rPr>
                <w:b w:val="0"/>
                <w:bCs w:val="0"/>
              </w:rPr>
              <w:t>N003</w:t>
            </w:r>
          </w:p>
        </w:tc>
        <w:tc>
          <w:tcPr>
            <w:tcW w:w="2693" w:type="dxa"/>
          </w:tcPr>
          <w:p w14:paraId="0A3534E5"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Jednoduchá instalace na vlastní server</w:t>
            </w:r>
          </w:p>
        </w:tc>
        <w:tc>
          <w:tcPr>
            <w:tcW w:w="5095" w:type="dxa"/>
          </w:tcPr>
          <w:p w14:paraId="363ADA5B" w14:textId="77777777" w:rsidR="00831C87" w:rsidRDefault="00831C87" w:rsidP="009B1632">
            <w:pPr>
              <w:cnfStyle w:val="000000000000" w:firstRow="0" w:lastRow="0" w:firstColumn="0" w:lastColumn="0" w:oddVBand="0" w:evenVBand="0" w:oddHBand="0" w:evenHBand="0" w:firstRowFirstColumn="0" w:firstRowLastColumn="0" w:lastRowFirstColumn="0" w:lastRowLastColumn="0"/>
            </w:pPr>
            <w:r>
              <w:t>Aplikaci včetně databáze musí být jednoduché zapnout a nastavit i pro zaměstnance se základní schopností programování.</w:t>
            </w:r>
          </w:p>
        </w:tc>
      </w:tr>
      <w:tr w:rsidR="00831C87" w14:paraId="5FB1042E"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0FE77906" w14:textId="77777777" w:rsidR="00831C87" w:rsidRPr="003321FD" w:rsidRDefault="00831C87" w:rsidP="00834075">
            <w:pPr>
              <w:rPr>
                <w:b w:val="0"/>
                <w:bCs w:val="0"/>
              </w:rPr>
            </w:pPr>
            <w:r>
              <w:rPr>
                <w:b w:val="0"/>
                <w:bCs w:val="0"/>
              </w:rPr>
              <w:t>N004</w:t>
            </w:r>
          </w:p>
        </w:tc>
        <w:tc>
          <w:tcPr>
            <w:tcW w:w="2693" w:type="dxa"/>
          </w:tcPr>
          <w:p w14:paraId="3E1A8836"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Optimalizace rozhraní pro technika na chytrý telefon.</w:t>
            </w:r>
          </w:p>
        </w:tc>
        <w:tc>
          <w:tcPr>
            <w:tcW w:w="5095" w:type="dxa"/>
          </w:tcPr>
          <w:p w14:paraId="1AE85FD4"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Aplikace musí pro rozhraní technika mít kvalitní mobilní optimalizaci vzhledem k primárnímu přístupu těchto uživatelů z terénu.</w:t>
            </w:r>
          </w:p>
        </w:tc>
      </w:tr>
      <w:tr w:rsidR="00831C87" w14:paraId="74A2E95E"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88" w:type="dxa"/>
          </w:tcPr>
          <w:p w14:paraId="24FA5372" w14:textId="77777777" w:rsidR="00831C87" w:rsidRPr="003321FD" w:rsidRDefault="00831C87" w:rsidP="00834075">
            <w:pPr>
              <w:rPr>
                <w:b w:val="0"/>
                <w:bCs w:val="0"/>
              </w:rPr>
            </w:pPr>
            <w:r>
              <w:rPr>
                <w:b w:val="0"/>
                <w:bCs w:val="0"/>
              </w:rPr>
              <w:t>N005</w:t>
            </w:r>
          </w:p>
        </w:tc>
        <w:tc>
          <w:tcPr>
            <w:tcW w:w="2693" w:type="dxa"/>
          </w:tcPr>
          <w:p w14:paraId="3260041F" w14:textId="77777777" w:rsidR="00831C87" w:rsidRPr="003321FD" w:rsidRDefault="00831C87"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Přehlednost</w:t>
            </w:r>
          </w:p>
        </w:tc>
        <w:tc>
          <w:tcPr>
            <w:tcW w:w="5095" w:type="dxa"/>
          </w:tcPr>
          <w:p w14:paraId="288AEC95" w14:textId="77777777" w:rsidR="00831C87" w:rsidRDefault="00831C87" w:rsidP="00834075">
            <w:pPr>
              <w:cnfStyle w:val="000000000000" w:firstRow="0" w:lastRow="0" w:firstColumn="0" w:lastColumn="0" w:oddVBand="0" w:evenVBand="0" w:oddHBand="0" w:evenHBand="0" w:firstRowFirstColumn="0" w:firstRowLastColumn="0" w:lastRowFirstColumn="0" w:lastRowLastColumn="0"/>
            </w:pPr>
            <w:r>
              <w:t>Uživatelské rozhraní musí být přehledné a jednoduché pro zvýšení schopnosti orientace a tím i rychlosti v situacích kde se každá sekunda počítá.</w:t>
            </w:r>
          </w:p>
        </w:tc>
      </w:tr>
    </w:tbl>
    <w:p w14:paraId="28DFA1CD" w14:textId="77777777" w:rsidR="00831C87" w:rsidRDefault="00831C87" w:rsidP="00831C87">
      <w:pPr>
        <w:spacing w:after="160" w:line="259" w:lineRule="auto"/>
        <w:jc w:val="left"/>
        <w:rPr>
          <w:rFonts w:asciiTheme="majorHAnsi" w:eastAsiaTheme="majorEastAsia" w:hAnsiTheme="majorHAnsi" w:cstheme="majorBidi" w:hint="eastAsia"/>
          <w:b/>
          <w:sz w:val="28"/>
          <w:szCs w:val="28"/>
        </w:rPr>
      </w:pPr>
      <w:r>
        <w:br w:type="page"/>
      </w:r>
    </w:p>
    <w:p w14:paraId="264F099E" w14:textId="77777777" w:rsidR="00831C87" w:rsidRPr="00045B38" w:rsidRDefault="00831C87" w:rsidP="00831C87"/>
    <w:p w14:paraId="4130CB90" w14:textId="77777777" w:rsidR="00F661D7" w:rsidRDefault="00404D35" w:rsidP="00404D35">
      <w:pPr>
        <w:pStyle w:val="Nadpis2"/>
        <w:rPr>
          <w:rFonts w:hint="eastAsia"/>
        </w:rPr>
      </w:pPr>
      <w:bookmarkStart w:id="39" w:name="_Toc40002638"/>
      <w:r>
        <w:t>Analýza aplikace</w:t>
      </w:r>
      <w:bookmarkEnd w:id="39"/>
    </w:p>
    <w:p w14:paraId="07FE3300" w14:textId="77777777" w:rsidR="00404D35" w:rsidRDefault="00404D35" w:rsidP="00404D35">
      <w:r>
        <w:t xml:space="preserve">Je potřebné, aby tato aplikace měla tři rozdílné rozhraní. Aktuální rozhraní bude definováno dle role přihlášeného uživatele. Role uživatelů budou existovat tři: Technik, Klient a Administrátor. </w:t>
      </w:r>
    </w:p>
    <w:p w14:paraId="3DF738C1" w14:textId="77777777" w:rsidR="00404D35" w:rsidRDefault="00404D35" w:rsidP="00404D35">
      <w:pPr>
        <w:pStyle w:val="Nadpis3"/>
        <w:rPr>
          <w:rFonts w:hint="eastAsia"/>
        </w:rPr>
      </w:pPr>
      <w:bookmarkStart w:id="40" w:name="_Toc40002639"/>
      <w:r>
        <w:t>Technik</w:t>
      </w:r>
      <w:bookmarkEnd w:id="40"/>
    </w:p>
    <w:p w14:paraId="50490EF7" w14:textId="77777777" w:rsidR="00404D35" w:rsidRDefault="00404D35" w:rsidP="00404D35">
      <w:r>
        <w:t xml:space="preserve">Toto bude rozhraní pro </w:t>
      </w:r>
      <w:r w:rsidR="00CF5C2A">
        <w:t>technika společnosti</w:t>
      </w:r>
      <w:r>
        <w:t>. Zaměstnance, kte</w:t>
      </w:r>
      <w:r w:rsidR="00E663FF">
        <w:t>ří obstarávají</w:t>
      </w:r>
      <w:r>
        <w:t xml:space="preserve"> rozvoz </w:t>
      </w:r>
      <w:r w:rsidR="00CF5C2A">
        <w:t xml:space="preserve">a svoz </w:t>
      </w:r>
      <w:r>
        <w:t>potřebného vybavení pro jednotlivé klienty.</w:t>
      </w:r>
    </w:p>
    <w:p w14:paraId="1DD0052E" w14:textId="77777777" w:rsidR="00404D35" w:rsidRDefault="00404D35" w:rsidP="00404D35">
      <w:r>
        <w:t xml:space="preserve">Tito technici budou mít k dispozici pouze přehled </w:t>
      </w:r>
      <w:r w:rsidR="0011467D">
        <w:t>kanceláří</w:t>
      </w:r>
      <w:r>
        <w:t xml:space="preserve"> přidělených týmu</w:t>
      </w:r>
      <w:r w:rsidR="00315E51">
        <w:t>,</w:t>
      </w:r>
      <w:r>
        <w:t xml:space="preserve"> ke kterému byl daný technik přidělen.</w:t>
      </w:r>
      <w:r w:rsidR="0011467D">
        <w:t xml:space="preserve"> V daném přehledu kanceláří bude mít zobrazené informace o kanceláři, jejím aktuálním stavu a také informace o kontaktních osobách těchto kanceláří.</w:t>
      </w:r>
    </w:p>
    <w:p w14:paraId="50637B52" w14:textId="77777777" w:rsidR="0011467D" w:rsidRDefault="0011467D" w:rsidP="00404D35">
      <w:r>
        <w:t xml:space="preserve">Jak by asi tato stránka měla vypadat je znázorněno v následujícím </w:t>
      </w:r>
      <w:proofErr w:type="spellStart"/>
      <w:r>
        <w:t>wireframe</w:t>
      </w:r>
      <w:proofErr w:type="spellEnd"/>
      <w:r>
        <w:t>.</w:t>
      </w:r>
    </w:p>
    <w:p w14:paraId="137EC8D1" w14:textId="77777777" w:rsidR="0011467D" w:rsidRDefault="0011467D" w:rsidP="007831ED">
      <w:pPr>
        <w:keepNext/>
        <w:jc w:val="center"/>
      </w:pPr>
      <w:r>
        <w:rPr>
          <w:noProof/>
          <w:lang w:eastAsia="cs-CZ"/>
        </w:rPr>
        <w:drawing>
          <wp:inline distT="0" distB="0" distL="0" distR="0" wp14:anchorId="0822C296" wp14:editId="388FA845">
            <wp:extent cx="5248894" cy="4092364"/>
            <wp:effectExtent l="0" t="0" r="9525" b="3810"/>
            <wp:docPr id="462198355"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3"/>
                    <pic:cNvPicPr/>
                  </pic:nvPicPr>
                  <pic:blipFill>
                    <a:blip r:embed="rId25">
                      <a:extLst>
                        <a:ext uri="{28A0092B-C50C-407E-A947-70E740481C1C}">
                          <a14:useLocalDpi xmlns:a14="http://schemas.microsoft.com/office/drawing/2010/main" val="0"/>
                        </a:ext>
                      </a:extLst>
                    </a:blip>
                    <a:stretch>
                      <a:fillRect/>
                    </a:stretch>
                  </pic:blipFill>
                  <pic:spPr>
                    <a:xfrm>
                      <a:off x="0" y="0"/>
                      <a:ext cx="5248894" cy="4092364"/>
                    </a:xfrm>
                    <a:prstGeom prst="rect">
                      <a:avLst/>
                    </a:prstGeom>
                  </pic:spPr>
                </pic:pic>
              </a:graphicData>
            </a:graphic>
          </wp:inline>
        </w:drawing>
      </w:r>
    </w:p>
    <w:p w14:paraId="01EAAD1B" w14:textId="01AD7506" w:rsidR="0011467D" w:rsidRDefault="0011467D" w:rsidP="0011467D">
      <w:pPr>
        <w:pStyle w:val="Titulek"/>
        <w:jc w:val="center"/>
      </w:pPr>
      <w:bookmarkStart w:id="41" w:name="_Toc40002522"/>
      <w:r>
        <w:t xml:space="preserve">Obrázek </w:t>
      </w:r>
      <w:r w:rsidR="00062F81">
        <w:fldChar w:fldCharType="begin"/>
      </w:r>
      <w:r>
        <w:instrText>SEQ Obrázek \* ARABIC</w:instrText>
      </w:r>
      <w:r w:rsidR="00062F81">
        <w:fldChar w:fldCharType="separate"/>
      </w:r>
      <w:r w:rsidR="007D09D0">
        <w:rPr>
          <w:noProof/>
        </w:rPr>
        <w:t>9</w:t>
      </w:r>
      <w:r w:rsidR="00062F81">
        <w:fldChar w:fldCharType="end"/>
      </w:r>
      <w:r>
        <w:t xml:space="preserve"> - Wireframe – Pohled technika ve větším </w:t>
      </w:r>
      <w:r w:rsidR="00643D3E">
        <w:t>zařízení – Autor</w:t>
      </w:r>
      <w:bookmarkEnd w:id="41"/>
    </w:p>
    <w:p w14:paraId="22FF9A9C" w14:textId="77777777" w:rsidR="00404D35" w:rsidRDefault="0011467D" w:rsidP="007831ED">
      <w:pPr>
        <w:spacing w:after="160" w:line="259" w:lineRule="auto"/>
        <w:jc w:val="left"/>
      </w:pPr>
      <w:r>
        <w:br w:type="page"/>
      </w:r>
      <w:r>
        <w:lastRenderedPageBreak/>
        <w:t>Případná alternativní podoba stránky pro technika využívající mobilní zařízení.</w:t>
      </w:r>
    </w:p>
    <w:p w14:paraId="42DB162F" w14:textId="77777777" w:rsidR="0011467D" w:rsidRDefault="0011467D" w:rsidP="0011467D">
      <w:pPr>
        <w:keepNext/>
        <w:jc w:val="center"/>
      </w:pPr>
      <w:r>
        <w:rPr>
          <w:noProof/>
          <w:lang w:eastAsia="cs-CZ"/>
        </w:rPr>
        <w:drawing>
          <wp:inline distT="0" distB="0" distL="0" distR="0" wp14:anchorId="7A37263F" wp14:editId="30C32E28">
            <wp:extent cx="2221376" cy="4143375"/>
            <wp:effectExtent l="0" t="0" r="7620" b="0"/>
            <wp:docPr id="19296785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4"/>
                    <pic:cNvPicPr/>
                  </pic:nvPicPr>
                  <pic:blipFill>
                    <a:blip r:embed="rId26">
                      <a:extLst>
                        <a:ext uri="{28A0092B-C50C-407E-A947-70E740481C1C}">
                          <a14:useLocalDpi xmlns:a14="http://schemas.microsoft.com/office/drawing/2010/main" val="0"/>
                        </a:ext>
                      </a:extLst>
                    </a:blip>
                    <a:stretch>
                      <a:fillRect/>
                    </a:stretch>
                  </pic:blipFill>
                  <pic:spPr>
                    <a:xfrm>
                      <a:off x="0" y="0"/>
                      <a:ext cx="2221376" cy="4143375"/>
                    </a:xfrm>
                    <a:prstGeom prst="rect">
                      <a:avLst/>
                    </a:prstGeom>
                  </pic:spPr>
                </pic:pic>
              </a:graphicData>
            </a:graphic>
          </wp:inline>
        </w:drawing>
      </w:r>
    </w:p>
    <w:p w14:paraId="69EEECCD" w14:textId="5D326524" w:rsidR="0011467D" w:rsidRDefault="0011467D" w:rsidP="0011467D">
      <w:pPr>
        <w:pStyle w:val="Titulek"/>
        <w:jc w:val="center"/>
      </w:pPr>
      <w:bookmarkStart w:id="42" w:name="_Toc40002523"/>
      <w:r>
        <w:t xml:space="preserve">Obrázek </w:t>
      </w:r>
      <w:r w:rsidR="00062F81">
        <w:fldChar w:fldCharType="begin"/>
      </w:r>
      <w:r>
        <w:instrText>SEQ Obrázek \* ARABIC</w:instrText>
      </w:r>
      <w:r w:rsidR="00062F81">
        <w:fldChar w:fldCharType="separate"/>
      </w:r>
      <w:r w:rsidR="007D09D0">
        <w:rPr>
          <w:noProof/>
        </w:rPr>
        <w:t>10</w:t>
      </w:r>
      <w:r w:rsidR="00062F81">
        <w:fldChar w:fldCharType="end"/>
      </w:r>
      <w:r>
        <w:t xml:space="preserve"> - Wireframe – Pohled technika v mobilním zařízení</w:t>
      </w:r>
      <w:r w:rsidR="00643D3E">
        <w:t xml:space="preserve"> – Autor</w:t>
      </w:r>
      <w:bookmarkEnd w:id="42"/>
      <w:r w:rsidR="00643D3E">
        <w:t xml:space="preserve"> </w:t>
      </w:r>
    </w:p>
    <w:p w14:paraId="0DFF6B9D" w14:textId="77777777" w:rsidR="009E4A3B" w:rsidRDefault="009E4A3B" w:rsidP="009E4A3B">
      <w:r>
        <w:t xml:space="preserve">V tomto zobrazení je vysoce důležité, aby technik byl schopen </w:t>
      </w:r>
      <w:r w:rsidR="00C24CD5">
        <w:t xml:space="preserve">se </w:t>
      </w:r>
      <w:r>
        <w:t>rychle orientovat dle adresy a kódu dané kanceláře a zároveň viděl přehled všech stavů těchto kanceláří. Proto jsou tyto informace uložené v primárních řádkách</w:t>
      </w:r>
      <w:r w:rsidR="00C24CD5">
        <w:t>.</w:t>
      </w:r>
      <w:r>
        <w:t xml:space="preserve"> V případě potřeby dalších informací, bude možné tyto řádky rozevřít a získat další skryté informace, včetně tlačítka umožňující</w:t>
      </w:r>
      <w:r w:rsidR="00C24CD5">
        <w:t>ho</w:t>
      </w:r>
      <w:r>
        <w:t xml:space="preserve"> technikov</w:t>
      </w:r>
      <w:r w:rsidR="00C24CD5">
        <w:t>i</w:t>
      </w:r>
      <w:r>
        <w:t xml:space="preserve"> informovat aplikaci a dispečera o dokončení činnosti v dané kanceláři a následném změnění stavu v databázi. Toto tlačítko se nachází v sekundárních (skrytých) řádcích pro snížení pravděpodobnosti náhodného zakliknutí tohoto tlačítka. Kromě toho při každém pokusu o změnu stavu uživateli vyskočí konfirmační okno žádající uživatele o ujištění se </w:t>
      </w:r>
      <w:r w:rsidR="00C24CD5">
        <w:t xml:space="preserve">o </w:t>
      </w:r>
      <w:r>
        <w:t>rozhodnutí</w:t>
      </w:r>
      <w:r w:rsidR="008119C1">
        <w:t>.</w:t>
      </w:r>
    </w:p>
    <w:p w14:paraId="1AD0122C" w14:textId="77777777" w:rsidR="008119C1" w:rsidRPr="009E4A3B" w:rsidRDefault="008119C1" w:rsidP="009E4A3B">
      <w:r>
        <w:t>Vzhledem k menší velikosti mobilních telefonů rozevření řádku otevře více řádků</w:t>
      </w:r>
      <w:r w:rsidR="00D10A84">
        <w:t xml:space="preserve"> s méně sloupci</w:t>
      </w:r>
      <w:r>
        <w:t xml:space="preserve"> oproti větším aplikací</w:t>
      </w:r>
      <w:r w:rsidR="00D10A84">
        <w:t xml:space="preserve"> pro udržení potřebné čitelnosti. I zde se tlačítko pro změnu stavu nalézá v sekundárních řádcích, a i zde vyskočí konfirmační okno pro omezení možností nechtěných změn.</w:t>
      </w:r>
    </w:p>
    <w:p w14:paraId="3B55D4F0" w14:textId="77777777" w:rsidR="009E4A3B" w:rsidRDefault="009E4A3B">
      <w:pPr>
        <w:spacing w:after="160" w:line="259" w:lineRule="auto"/>
        <w:jc w:val="left"/>
      </w:pPr>
      <w:r>
        <w:br w:type="page"/>
      </w:r>
    </w:p>
    <w:p w14:paraId="66D6C271" w14:textId="77777777" w:rsidR="00404D35" w:rsidRDefault="00404D35" w:rsidP="00404D35">
      <w:pPr>
        <w:pStyle w:val="Nadpis3"/>
        <w:rPr>
          <w:rFonts w:hint="eastAsia"/>
        </w:rPr>
      </w:pPr>
      <w:bookmarkStart w:id="43" w:name="_Toc40002640"/>
      <w:r>
        <w:lastRenderedPageBreak/>
        <w:t>Klient</w:t>
      </w:r>
      <w:bookmarkEnd w:id="43"/>
    </w:p>
    <w:p w14:paraId="57EE5F49" w14:textId="43627489" w:rsidR="0011467D" w:rsidRDefault="0011467D" w:rsidP="0011467D">
      <w:r>
        <w:t xml:space="preserve">Zde se pod slovem klient hovoří o nadřízené kontaktní osobě dohlížející nad funkcí jednotlivých kanceláří pod jeho </w:t>
      </w:r>
      <w:r w:rsidR="00D142E6">
        <w:t>s</w:t>
      </w:r>
      <w:r>
        <w:t>pr</w:t>
      </w:r>
      <w:r w:rsidR="00D142E6">
        <w:t>á</w:t>
      </w:r>
      <w:r>
        <w:t xml:space="preserve">vou. </w:t>
      </w:r>
      <w:r w:rsidR="00D61C7A">
        <w:t>K</w:t>
      </w:r>
      <w:r>
        <w:t>lient</w:t>
      </w:r>
      <w:r w:rsidR="00D61C7A">
        <w:t>,</w:t>
      </w:r>
      <w:r>
        <w:t xml:space="preserve"> podobně jako technik, bude mít pouze přístup k</w:t>
      </w:r>
      <w:r w:rsidR="00D61C7A">
        <w:t> </w:t>
      </w:r>
      <w:r>
        <w:t>informací</w:t>
      </w:r>
      <w:r w:rsidR="00D61C7A">
        <w:t xml:space="preserve">m a </w:t>
      </w:r>
      <w:r>
        <w:t>kanceláří</w:t>
      </w:r>
      <w:r w:rsidR="00D61C7A">
        <w:t>m</w:t>
      </w:r>
      <w:r>
        <w:t xml:space="preserve">, které </w:t>
      </w:r>
      <w:r w:rsidR="00D61C7A">
        <w:t>sám</w:t>
      </w:r>
      <w:r>
        <w:t xml:space="preserve"> spravuje</w:t>
      </w:r>
      <w:r w:rsidR="009E4A3B">
        <w:t>.</w:t>
      </w:r>
    </w:p>
    <w:p w14:paraId="6ECA657C" w14:textId="77777777" w:rsidR="009E4A3B" w:rsidRDefault="009E4A3B" w:rsidP="0011467D">
      <w:r>
        <w:t xml:space="preserve">Možnou podobu rozhraní pro roli klienta je možné nalézt </w:t>
      </w:r>
      <w:r w:rsidR="0087222E">
        <w:t>v následujícím Wireframe.</w:t>
      </w:r>
    </w:p>
    <w:p w14:paraId="65A42A73" w14:textId="77777777" w:rsidR="009E4A3B" w:rsidRDefault="009E4A3B" w:rsidP="009E4A3B">
      <w:pPr>
        <w:keepNext/>
        <w:jc w:val="center"/>
      </w:pPr>
      <w:r>
        <w:rPr>
          <w:noProof/>
          <w:lang w:eastAsia="cs-CZ"/>
        </w:rPr>
        <w:drawing>
          <wp:inline distT="0" distB="0" distL="0" distR="0" wp14:anchorId="4ACE8454" wp14:editId="6FB77583">
            <wp:extent cx="5076826" cy="4407118"/>
            <wp:effectExtent l="0" t="0" r="0" b="0"/>
            <wp:docPr id="858417842"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5"/>
                    <pic:cNvPicPr/>
                  </pic:nvPicPr>
                  <pic:blipFill>
                    <a:blip r:embed="rId27">
                      <a:extLst>
                        <a:ext uri="{28A0092B-C50C-407E-A947-70E740481C1C}">
                          <a14:useLocalDpi xmlns:a14="http://schemas.microsoft.com/office/drawing/2010/main" val="0"/>
                        </a:ext>
                      </a:extLst>
                    </a:blip>
                    <a:stretch>
                      <a:fillRect/>
                    </a:stretch>
                  </pic:blipFill>
                  <pic:spPr>
                    <a:xfrm>
                      <a:off x="0" y="0"/>
                      <a:ext cx="5076826" cy="4407118"/>
                    </a:xfrm>
                    <a:prstGeom prst="rect">
                      <a:avLst/>
                    </a:prstGeom>
                  </pic:spPr>
                </pic:pic>
              </a:graphicData>
            </a:graphic>
          </wp:inline>
        </w:drawing>
      </w:r>
    </w:p>
    <w:p w14:paraId="65FD66E6" w14:textId="374F4F82" w:rsidR="009E4A3B" w:rsidRDefault="009E4A3B" w:rsidP="009E4A3B">
      <w:pPr>
        <w:pStyle w:val="Titulek"/>
        <w:jc w:val="center"/>
      </w:pPr>
      <w:bookmarkStart w:id="44" w:name="_Toc40002524"/>
      <w:r>
        <w:t xml:space="preserve">Obrázek </w:t>
      </w:r>
      <w:r w:rsidR="00062F81">
        <w:fldChar w:fldCharType="begin"/>
      </w:r>
      <w:r>
        <w:instrText>SEQ Obrázek \* ARABIC</w:instrText>
      </w:r>
      <w:r w:rsidR="00062F81">
        <w:fldChar w:fldCharType="separate"/>
      </w:r>
      <w:r w:rsidR="007D09D0">
        <w:rPr>
          <w:noProof/>
        </w:rPr>
        <w:t>11</w:t>
      </w:r>
      <w:r w:rsidR="00062F81">
        <w:fldChar w:fldCharType="end"/>
      </w:r>
      <w:r>
        <w:t xml:space="preserve"> - Wireframe – Pohled klienta ve větším zařízení</w:t>
      </w:r>
      <w:r w:rsidR="00643D3E">
        <w:t xml:space="preserve"> – Autor</w:t>
      </w:r>
      <w:bookmarkEnd w:id="44"/>
      <w:r w:rsidR="00643D3E">
        <w:t xml:space="preserve"> </w:t>
      </w:r>
    </w:p>
    <w:p w14:paraId="45617FB0" w14:textId="77777777" w:rsidR="00BA43E7" w:rsidRDefault="00B04495" w:rsidP="00D10A84">
      <w:r>
        <w:t xml:space="preserve">Oproti pohledu technika, při pohledu klienta není potřebné znázornění tolika informací, proto se zde nalézá pouze primární řádek s veškerými potřebnými informacemi a tlačítkem pro změnu stavu. Tím se sice oproti rozhraní technika, kde </w:t>
      </w:r>
      <w:r w:rsidR="005D67F3">
        <w:t>se ta</w:t>
      </w:r>
      <w:r>
        <w:t>to tlačítka nalézají v sekundárních řádcích</w:t>
      </w:r>
      <w:r w:rsidR="005D67F3">
        <w:t>,</w:t>
      </w:r>
      <w:r>
        <w:t xml:space="preserve"> přijde o částečnou ochranu proti nechtěné aktivaci, zůstává zde však ochrana za pomoci konfirmačního tlačítka</w:t>
      </w:r>
      <w:r w:rsidR="005D67F3">
        <w:t>.</w:t>
      </w:r>
    </w:p>
    <w:p w14:paraId="486C5FA0" w14:textId="77777777" w:rsidR="00BA43E7" w:rsidRDefault="00BA43E7">
      <w:pPr>
        <w:spacing w:after="160" w:line="259" w:lineRule="auto"/>
        <w:jc w:val="left"/>
      </w:pPr>
      <w:r>
        <w:br w:type="page"/>
      </w:r>
    </w:p>
    <w:p w14:paraId="009D4B0E" w14:textId="77777777" w:rsidR="00404D35" w:rsidRDefault="00404D35" w:rsidP="00404D35">
      <w:pPr>
        <w:pStyle w:val="Nadpis3"/>
        <w:rPr>
          <w:rFonts w:hint="eastAsia"/>
        </w:rPr>
      </w:pPr>
      <w:bookmarkStart w:id="45" w:name="_Toc40002641"/>
      <w:r>
        <w:lastRenderedPageBreak/>
        <w:t>Administrátor</w:t>
      </w:r>
      <w:bookmarkEnd w:id="45"/>
    </w:p>
    <w:p w14:paraId="2D5507F7" w14:textId="77777777" w:rsidR="0087222E" w:rsidRDefault="0087222E" w:rsidP="0087222E">
      <w:r>
        <w:t xml:space="preserve">V rozhraní této role se bude nalézat většina funkcionalit této aplikace. Jak je možné vidět z diagramu užití, je potřebné, aby administrátor byl schopný nejenom vidět veškeré informace o všech kancelářích, ale také informace o uživatelích, týmech, klientech a některé z těchto informací i upravovat, ale také být schopen připravit </w:t>
      </w:r>
      <w:r w:rsidR="00554486">
        <w:t xml:space="preserve">samotnou </w:t>
      </w:r>
      <w:r>
        <w:t>databázi před každou akcí.</w:t>
      </w:r>
    </w:p>
    <w:p w14:paraId="321F6B32" w14:textId="3C0B520A" w:rsidR="0087222E" w:rsidRDefault="0087222E" w:rsidP="0087222E">
      <w:r>
        <w:t>Jak z definice této role lze vidět, zde nebude stačit jedna stránka, která stačí ostatní</w:t>
      </w:r>
      <w:r w:rsidR="00F54964">
        <w:t>m</w:t>
      </w:r>
      <w:r>
        <w:t xml:space="preserve"> rol</w:t>
      </w:r>
      <w:r w:rsidR="00F54964">
        <w:t>ím</w:t>
      </w:r>
      <w:r>
        <w:t xml:space="preserve">. Bude zde potřeba implementovat navigaci mezi jednotlivými stránkami řešící rozdílné problematiky. Návrh této stránky můžete vidět v následujícím </w:t>
      </w:r>
      <w:r w:rsidR="007F143A">
        <w:t>Wireframe</w:t>
      </w:r>
      <w:r>
        <w:t>.</w:t>
      </w:r>
    </w:p>
    <w:p w14:paraId="7A6021AF" w14:textId="77777777" w:rsidR="00355833" w:rsidRDefault="0087222E" w:rsidP="00355833">
      <w:pPr>
        <w:keepNext/>
      </w:pPr>
      <w:r>
        <w:rPr>
          <w:noProof/>
          <w:lang w:eastAsia="cs-CZ"/>
        </w:rPr>
        <w:drawing>
          <wp:inline distT="0" distB="0" distL="0" distR="0" wp14:anchorId="6C240B1D" wp14:editId="3DCB405C">
            <wp:extent cx="5579111" cy="4843147"/>
            <wp:effectExtent l="0" t="0" r="2540" b="0"/>
            <wp:docPr id="1062983"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7"/>
                    <pic:cNvPicPr/>
                  </pic:nvPicPr>
                  <pic:blipFill>
                    <a:blip r:embed="rId28">
                      <a:extLst>
                        <a:ext uri="{28A0092B-C50C-407E-A947-70E740481C1C}">
                          <a14:useLocalDpi xmlns:a14="http://schemas.microsoft.com/office/drawing/2010/main" val="0"/>
                        </a:ext>
                      </a:extLst>
                    </a:blip>
                    <a:stretch>
                      <a:fillRect/>
                    </a:stretch>
                  </pic:blipFill>
                  <pic:spPr>
                    <a:xfrm>
                      <a:off x="0" y="0"/>
                      <a:ext cx="5579111" cy="4843147"/>
                    </a:xfrm>
                    <a:prstGeom prst="rect">
                      <a:avLst/>
                    </a:prstGeom>
                  </pic:spPr>
                </pic:pic>
              </a:graphicData>
            </a:graphic>
          </wp:inline>
        </w:drawing>
      </w:r>
    </w:p>
    <w:p w14:paraId="54F927D4" w14:textId="5AA4E392" w:rsidR="0087222E" w:rsidRDefault="00355833" w:rsidP="00355833">
      <w:pPr>
        <w:pStyle w:val="Titulek"/>
        <w:jc w:val="center"/>
      </w:pPr>
      <w:bookmarkStart w:id="46" w:name="_Toc40002525"/>
      <w:r>
        <w:t xml:space="preserve">Obrázek </w:t>
      </w:r>
      <w:r w:rsidR="00062F81">
        <w:fldChar w:fldCharType="begin"/>
      </w:r>
      <w:r>
        <w:instrText>SEQ Obrázek \* ARABIC</w:instrText>
      </w:r>
      <w:r w:rsidR="00062F81">
        <w:fldChar w:fldCharType="separate"/>
      </w:r>
      <w:r w:rsidR="007D09D0">
        <w:rPr>
          <w:noProof/>
        </w:rPr>
        <w:t>12</w:t>
      </w:r>
      <w:r w:rsidR="00062F81">
        <w:fldChar w:fldCharType="end"/>
      </w:r>
      <w:r>
        <w:t xml:space="preserve"> - </w:t>
      </w:r>
      <w:r w:rsidR="007F143A">
        <w:t>Wireframe – Pohled</w:t>
      </w:r>
      <w:r>
        <w:t xml:space="preserve"> administrátora </w:t>
      </w:r>
      <w:r w:rsidR="007F143A">
        <w:t>ve</w:t>
      </w:r>
      <w:r>
        <w:t xml:space="preserve"> větším </w:t>
      </w:r>
      <w:r w:rsidR="007F143A">
        <w:t>zařízení</w:t>
      </w:r>
      <w:r w:rsidR="00643D3E">
        <w:t xml:space="preserve"> – Autor</w:t>
      </w:r>
      <w:bookmarkEnd w:id="46"/>
    </w:p>
    <w:p w14:paraId="7579CBCD" w14:textId="5A3BDF3F" w:rsidR="007F143A" w:rsidRDefault="007F143A" w:rsidP="007F143A">
      <w:r>
        <w:t>Jak je možné na tomto Wireframe vidět, oproti rozhraní technika a klienta jsou zde navíc navigační tlačítka, které administrátora přesměrují na dané stránky. Wireframe těchto dalších stránek bude možné vidět v příloze.</w:t>
      </w:r>
      <w:r w:rsidR="00B96FC6">
        <w:t xml:space="preserve"> V této hlavní stránce je potřebné, aby administrátor měl možnost nejenom </w:t>
      </w:r>
      <w:r w:rsidR="00F54964">
        <w:t xml:space="preserve">tento stav </w:t>
      </w:r>
      <w:r w:rsidR="00B96FC6">
        <w:t>změnit na další v pořadí, ale i</w:t>
      </w:r>
      <w:r w:rsidR="00F54964">
        <w:t xml:space="preserve"> jej</w:t>
      </w:r>
      <w:r w:rsidR="00B96FC6">
        <w:t xml:space="preserve"> vrátit na jakýkoliv z jiných existujících stav</w:t>
      </w:r>
      <w:r w:rsidR="000D026C">
        <w:t>ů</w:t>
      </w:r>
      <w:r w:rsidR="00B96FC6">
        <w:t>, což bude umožněno za pomoci dropdown menu s možností výběru jiného stavu. Základní hodnota tohoto dropdown menu, bude vždy hodnota stavu o stupeň vyšší pro urychlení ovládání.</w:t>
      </w:r>
    </w:p>
    <w:p w14:paraId="5C8C64DE" w14:textId="77777777" w:rsidR="00005B2F" w:rsidRDefault="00A55A3E" w:rsidP="007F143A">
      <w:r>
        <w:lastRenderedPageBreak/>
        <w:t xml:space="preserve">Zbylé Wireframe se již budou nalézat v příloze a zde budou pouze popsány. </w:t>
      </w:r>
      <w:r w:rsidR="00B96FC6">
        <w:t xml:space="preserve">Na stránce </w:t>
      </w:r>
      <w:proofErr w:type="spellStart"/>
      <w:r w:rsidR="00B96FC6">
        <w:t>Teams</w:t>
      </w:r>
      <w:proofErr w:type="spellEnd"/>
      <w:r w:rsidR="00B96FC6">
        <w:t xml:space="preserve"> budou zobrazeny jednotlivé týmy techniků, které po rozbalení vypíšou všechny techniky </w:t>
      </w:r>
      <w:r w:rsidR="003B5850">
        <w:t>spadající pod daný tým</w:t>
      </w:r>
      <w:r w:rsidR="00B96FC6">
        <w:t xml:space="preserve">. Také zde bude možné přejít do vygenerované stránky daného týmu, kde bude možno tento dále upravovat </w:t>
      </w:r>
      <w:r w:rsidR="00005B2F">
        <w:t>členy</w:t>
      </w:r>
      <w:r w:rsidR="00B96FC6">
        <w:t xml:space="preserve"> a kanceláře přiřazené tomuto </w:t>
      </w:r>
      <w:r w:rsidR="00005B2F">
        <w:t>týmu</w:t>
      </w:r>
      <w:r>
        <w:t xml:space="preserve">. </w:t>
      </w:r>
      <w:r w:rsidR="00005B2F">
        <w:t xml:space="preserve">Další stránka v navigaci je stránka </w:t>
      </w:r>
      <w:proofErr w:type="spellStart"/>
      <w:r w:rsidR="00005B2F">
        <w:t>users</w:t>
      </w:r>
      <w:proofErr w:type="spellEnd"/>
      <w:r w:rsidR="00005B2F">
        <w:t xml:space="preserve">, kde bude mít </w:t>
      </w:r>
      <w:r w:rsidR="003B5850">
        <w:t xml:space="preserve">administrátor </w:t>
      </w:r>
      <w:r w:rsidR="00005B2F">
        <w:t>možnost upravovat vlastnosti jednotlivých uživatelů</w:t>
      </w:r>
      <w:r w:rsidR="003B5850">
        <w:t>,</w:t>
      </w:r>
      <w:r w:rsidR="00005B2F">
        <w:t xml:space="preserve"> nebo také vytvořit zcela nového uživatele.</w:t>
      </w:r>
      <w:r w:rsidR="003B5850">
        <w:t xml:space="preserve"> </w:t>
      </w:r>
      <w:r w:rsidR="00005B2F">
        <w:t xml:space="preserve">Předposlední stránkou je zde stránka Database, kde </w:t>
      </w:r>
      <w:r w:rsidR="003B5850">
        <w:t xml:space="preserve">má </w:t>
      </w:r>
      <w:r w:rsidR="00005B2F">
        <w:t>administrátor možnost naimportovat data do databáze z excel souboru vytvořeného přesně podle určené šablony, také má možnost vyexportovat existující data z databáze to takovéhoto excel souboru.</w:t>
      </w:r>
    </w:p>
    <w:p w14:paraId="110679FC" w14:textId="77777777" w:rsidR="00AD0CAF" w:rsidRDefault="00AD0CAF" w:rsidP="00AD0CAF">
      <w:pPr>
        <w:pStyle w:val="Nadpis1"/>
        <w:rPr>
          <w:rFonts w:hint="eastAsia"/>
        </w:rPr>
      </w:pPr>
      <w:bookmarkStart w:id="47" w:name="_Toc40002642"/>
      <w:r w:rsidRPr="00AD0CAF">
        <w:lastRenderedPageBreak/>
        <w:t>Návrh aplikace</w:t>
      </w:r>
      <w:bookmarkEnd w:id="47"/>
    </w:p>
    <w:p w14:paraId="40826A26" w14:textId="77777777" w:rsidR="00D44005" w:rsidRDefault="00D44005" w:rsidP="00D44005">
      <w:r>
        <w:t xml:space="preserve">Po kapitole </w:t>
      </w:r>
      <w:r w:rsidR="003E3BF5">
        <w:t xml:space="preserve">o </w:t>
      </w:r>
      <w:r>
        <w:t xml:space="preserve">analýze potřebných požadavků a vytvoření definic aplikace přichází ve vodopádovém modelu na řadu samotné navrhnutí architektury vytvářené aplikace. </w:t>
      </w:r>
      <w:r w:rsidR="008C1CA9">
        <w:t>Nejprve si představíme, které technologie budou použity pro vývoj aplikace. Následně</w:t>
      </w:r>
      <w:r w:rsidR="00B66A67">
        <w:t xml:space="preserve"> proběhne návrh </w:t>
      </w:r>
      <w:r>
        <w:t>Databáz</w:t>
      </w:r>
      <w:r w:rsidR="00B66A67">
        <w:t>e</w:t>
      </w:r>
      <w:r>
        <w:t xml:space="preserve"> obstarávající uložení dat</w:t>
      </w:r>
      <w:r w:rsidR="00B66A67">
        <w:t xml:space="preserve">. Poslední část </w:t>
      </w:r>
      <w:r w:rsidR="00EB6759">
        <w:t>navrhne</w:t>
      </w:r>
      <w:r>
        <w:t xml:space="preserve"> webovou aplikaci</w:t>
      </w:r>
      <w:r w:rsidR="00EB6759">
        <w:t>,</w:t>
      </w:r>
      <w:r>
        <w:t xml:space="preserve"> která tyto data zobrazí a umožní uživatelům s těmito daty manipulovat.</w:t>
      </w:r>
    </w:p>
    <w:p w14:paraId="662F1715" w14:textId="77777777" w:rsidR="003E7C3C" w:rsidRDefault="003E7C3C" w:rsidP="003E7C3C">
      <w:pPr>
        <w:pStyle w:val="Nadpis2"/>
        <w:rPr>
          <w:rFonts w:hint="eastAsia"/>
        </w:rPr>
      </w:pPr>
      <w:bookmarkStart w:id="48" w:name="_Toc40002643"/>
      <w:r>
        <w:t>Technologie využité při vývoji aplikace</w:t>
      </w:r>
      <w:bookmarkEnd w:id="48"/>
    </w:p>
    <w:p w14:paraId="37957452" w14:textId="77777777" w:rsidR="003E7C3C" w:rsidRDefault="003E7C3C" w:rsidP="003E7C3C">
      <w:r>
        <w:t xml:space="preserve">Při výběru technologií byly vybrány začáteční technologie dle znalosti autora, a dané technologie </w:t>
      </w:r>
      <w:r w:rsidR="00E44875">
        <w:t xml:space="preserve">byly </w:t>
      </w:r>
      <w:r>
        <w:t>rozší</w:t>
      </w:r>
      <w:r w:rsidR="00E44875">
        <w:t>řeny</w:t>
      </w:r>
      <w:r>
        <w:t xml:space="preserve"> dle potřeb. Vzhledem k tomu, že během studia autor dokončil předměty webové technologie a webové aplikace</w:t>
      </w:r>
      <w:r w:rsidR="00E44875">
        <w:t>,</w:t>
      </w:r>
      <w:r>
        <w:t xml:space="preserve"> získal základní znalosti technologií HTML5 CSS3 Javascript a PHP. Pro rozšíření těchto znalostí tyto technologie využil i při vývoji této aplikace</w:t>
      </w:r>
      <w:r w:rsidR="00E44875">
        <w:t>.</w:t>
      </w:r>
      <w:r>
        <w:t xml:space="preserve"> </w:t>
      </w:r>
    </w:p>
    <w:p w14:paraId="7B9C32A5" w14:textId="77777777" w:rsidR="003E7C3C" w:rsidRDefault="003E7C3C" w:rsidP="003E7C3C">
      <w:pPr>
        <w:pStyle w:val="Nadpis3"/>
        <w:rPr>
          <w:rFonts w:hint="eastAsia"/>
        </w:rPr>
      </w:pPr>
      <w:bookmarkStart w:id="49" w:name="_Toc40002644"/>
      <w:proofErr w:type="spellStart"/>
      <w:r>
        <w:t>Backend</w:t>
      </w:r>
      <w:bookmarkEnd w:id="49"/>
      <w:proofErr w:type="spellEnd"/>
    </w:p>
    <w:p w14:paraId="324FE15F" w14:textId="77777777" w:rsidR="003E7C3C" w:rsidRDefault="003E7C3C" w:rsidP="003E7C3C">
      <w:r>
        <w:t xml:space="preserve">Pro tuto část kódu byly vybrány technologie MariaDB pro správu databáze a framework Nette založeném na PHP. Při výběru databáze nastávala otázka, zda vybrat mezi technologiemi MySQL a MariaDB. Vzhledem k tomu, že MariaDB podporuje veškeré funkcionality MySQL, je stabilnější a nehrozí u ní zpoplatnění od Oracle. </w:t>
      </w:r>
      <w:r w:rsidR="00032B18">
        <w:t>Z</w:t>
      </w:r>
      <w:r>
        <w:t> tohoto důvodu byla technologie MariaDB zvolena pro tuto část práce.</w:t>
      </w:r>
    </w:p>
    <w:p w14:paraId="3D85D60C" w14:textId="77777777" w:rsidR="003E7C3C" w:rsidRDefault="003E7C3C" w:rsidP="003E7C3C">
      <w:r>
        <w:t xml:space="preserve">Pro samotnou logiku serveru již byl vybrán jazyk PHP. Pro usnadnění práce se </w:t>
      </w:r>
      <w:r w:rsidR="0016670E">
        <w:t xml:space="preserve">autor </w:t>
      </w:r>
      <w:r>
        <w:t xml:space="preserve">rozhodl využít framework. Vzhledem k autorově neznalosti práce s frameworkem, se původně rozhodl nalézt jednoduchý framework, který by obsahoval veškeré potřebné funkcionality. Během výzkumu byl nejprve vybrán framework CodeIgniter4, který měl tyto požadavky splnit. Bohužel později během počátků vývoje se přišlo na to, že čtvrtá iterace frameworku </w:t>
      </w:r>
      <w:proofErr w:type="spellStart"/>
      <w:r>
        <w:t>CodeIgniter</w:t>
      </w:r>
      <w:proofErr w:type="spellEnd"/>
      <w:r>
        <w:t xml:space="preserve"> je nová verze, která je naprostým přepisem předchozích verzí. To znamenalo</w:t>
      </w:r>
      <w:r w:rsidR="0016670E">
        <w:t>,</w:t>
      </w:r>
      <w:r>
        <w:t xml:space="preserve"> že postupy a kvalitní dokumentace, které existovaly u předchozích verzí, by zde již nefungoval</w:t>
      </w:r>
      <w:r w:rsidR="0016670E">
        <w:t>y</w:t>
      </w:r>
      <w:r>
        <w:t xml:space="preserve">. Vzhledem k tomu, že tato verze byla i relativně nová, znamenalo to, že neexistovala kvalitní dokumentace a podpora </w:t>
      </w:r>
      <w:r w:rsidR="00660B77">
        <w:t>byla také</w:t>
      </w:r>
      <w:r>
        <w:t xml:space="preserve"> velmi nekvalitní. Z těchto důvodů se přešlo na populárnější framework. Vybrán byl český framework Nette, který je v České republice velmi oblíbený. Velkou výhodou tohoto frameworku oproti CodeIgniter4 je kvalitní a rychlá odezva podpory i v českém jazyce. </w:t>
      </w:r>
    </w:p>
    <w:p w14:paraId="527170B6" w14:textId="77777777" w:rsidR="003E7C3C" w:rsidRDefault="003E7C3C" w:rsidP="003E7C3C">
      <w:r>
        <w:t>Pro vývoj aplikace byly zapotřebí určité funkcionality, které není lehké vytvořit v základním kódu, proto bylo zapotřebí v kódu použít dodatečné knihovny:</w:t>
      </w:r>
    </w:p>
    <w:p w14:paraId="64FDD49A" w14:textId="77777777" w:rsidR="003E7C3C" w:rsidRDefault="003E7C3C" w:rsidP="003E7C3C">
      <w:pPr>
        <w:pStyle w:val="Odstavecseseznamem"/>
        <w:numPr>
          <w:ilvl w:val="0"/>
          <w:numId w:val="18"/>
        </w:numPr>
      </w:pPr>
      <w:proofErr w:type="spellStart"/>
      <w:r>
        <w:t>PhpSpreadsheet</w:t>
      </w:r>
      <w:proofErr w:type="spellEnd"/>
      <w:r>
        <w:t>.</w:t>
      </w:r>
    </w:p>
    <w:p w14:paraId="78D1F3A8" w14:textId="77777777" w:rsidR="003E7C3C" w:rsidRDefault="003E7C3C" w:rsidP="003E7C3C">
      <w:pPr>
        <w:pStyle w:val="Odstavecseseznamem"/>
        <w:numPr>
          <w:ilvl w:val="1"/>
          <w:numId w:val="18"/>
        </w:numPr>
      </w:pPr>
      <w:r>
        <w:lastRenderedPageBreak/>
        <w:t>Při práci s databází je potřebné pracovat s tabulkovými soubory vytvářenými v aplikaci Excel. Tato knihovna umožní při vývoji jednoduše s těmito soubory pracovat.</w:t>
      </w:r>
    </w:p>
    <w:p w14:paraId="297D5A76" w14:textId="77777777" w:rsidR="003E7C3C" w:rsidRDefault="003E7C3C" w:rsidP="003E7C3C">
      <w:pPr>
        <w:pStyle w:val="Odstavecseseznamem"/>
        <w:numPr>
          <w:ilvl w:val="0"/>
          <w:numId w:val="18"/>
        </w:numPr>
      </w:pPr>
      <w:r>
        <w:t>Bootstrap-</w:t>
      </w:r>
      <w:proofErr w:type="spellStart"/>
      <w:r>
        <w:t>Tables</w:t>
      </w:r>
      <w:proofErr w:type="spellEnd"/>
      <w:r>
        <w:t>.</w:t>
      </w:r>
    </w:p>
    <w:p w14:paraId="49042008" w14:textId="77777777" w:rsidR="003E7C3C" w:rsidRDefault="003E7C3C" w:rsidP="003E7C3C">
      <w:pPr>
        <w:pStyle w:val="Odstavecseseznamem"/>
        <w:numPr>
          <w:ilvl w:val="1"/>
          <w:numId w:val="18"/>
        </w:numPr>
      </w:pPr>
      <w:r>
        <w:t>Velké množství dat v této aplikaci</w:t>
      </w:r>
      <w:r w:rsidR="00075646">
        <w:t xml:space="preserve"> je uloženo v tzv. „</w:t>
      </w:r>
      <w:proofErr w:type="spellStart"/>
      <w:r w:rsidR="00075646">
        <w:t>DataTable</w:t>
      </w:r>
      <w:proofErr w:type="spellEnd"/>
      <w:r w:rsidR="00075646">
        <w:t>“, tj. t</w:t>
      </w:r>
      <w:r>
        <w:t>abulkách, které kromě zobrazení dat zvládají i další schopnosti</w:t>
      </w:r>
      <w:r w:rsidR="00471355">
        <w:t>,</w:t>
      </w:r>
      <w:r>
        <w:t xml:space="preserve"> jako jednoduché vyhledávání, třídění dle sloupců aj. Pro vyřešení této problematiky byla využita knihovna Bootstrap-Table, která rozšiřuje schopnosti frameworku Bootstrap pro tabulky. Další výhoda využití této knihovny je využití responzivnosti přenesené z původního frameworku Bootstrap.</w:t>
      </w:r>
    </w:p>
    <w:p w14:paraId="3E4DB177" w14:textId="77777777" w:rsidR="003E7C3C" w:rsidRDefault="003E7C3C" w:rsidP="003E7C3C">
      <w:pPr>
        <w:pStyle w:val="Odstavecseseznamem"/>
        <w:numPr>
          <w:ilvl w:val="1"/>
          <w:numId w:val="18"/>
        </w:numPr>
      </w:pPr>
      <w:r>
        <w:t xml:space="preserve">Alternativní knihovny pro problematiku </w:t>
      </w:r>
      <w:proofErr w:type="spellStart"/>
      <w:r>
        <w:t>datagrid</w:t>
      </w:r>
      <w:proofErr w:type="spellEnd"/>
      <w:r>
        <w:t>/</w:t>
      </w:r>
      <w:proofErr w:type="spellStart"/>
      <w:r>
        <w:t>datatable</w:t>
      </w:r>
      <w:proofErr w:type="spellEnd"/>
      <w:r>
        <w:t xml:space="preserve"> byly knihovny </w:t>
      </w:r>
      <w:proofErr w:type="spellStart"/>
      <w:r>
        <w:t>Mesour</w:t>
      </w:r>
      <w:proofErr w:type="spellEnd"/>
      <w:r>
        <w:t xml:space="preserve"> Data </w:t>
      </w:r>
      <w:proofErr w:type="spellStart"/>
      <w:r>
        <w:t>sheets</w:t>
      </w:r>
      <w:proofErr w:type="spellEnd"/>
      <w:r>
        <w:t xml:space="preserve">, či </w:t>
      </w:r>
      <w:proofErr w:type="spellStart"/>
      <w:r>
        <w:t>Ublaboo</w:t>
      </w:r>
      <w:proofErr w:type="spellEnd"/>
      <w:r>
        <w:t>/</w:t>
      </w:r>
      <w:proofErr w:type="spellStart"/>
      <w:r>
        <w:t>ContributteDatagrids</w:t>
      </w:r>
      <w:proofErr w:type="spellEnd"/>
      <w:r>
        <w:t>. První knihovna bohužel nebyla kompatibilní s verzí Nette, která je v aplikaci používána a druhá knihovna neposkytovala potřebované funkcionality. Toto vedlo k přesunutí tvorby tabulek na stranu klienta s knihovnou Bootstrap-Table.</w:t>
      </w:r>
    </w:p>
    <w:p w14:paraId="459E04E9" w14:textId="77777777" w:rsidR="003E7C3C" w:rsidRDefault="003E7C3C" w:rsidP="003E7C3C">
      <w:pPr>
        <w:pStyle w:val="Odstavecseseznamem"/>
        <w:numPr>
          <w:ilvl w:val="0"/>
          <w:numId w:val="18"/>
        </w:numPr>
      </w:pPr>
      <w:r>
        <w:t>Nette.Ajax.js.</w:t>
      </w:r>
    </w:p>
    <w:p w14:paraId="5A2F40F3" w14:textId="77777777" w:rsidR="003E7C3C" w:rsidRPr="003B5EE1" w:rsidRDefault="003E7C3C" w:rsidP="003E7C3C">
      <w:pPr>
        <w:pStyle w:val="Odstavecseseznamem"/>
        <w:numPr>
          <w:ilvl w:val="1"/>
          <w:numId w:val="18"/>
        </w:numPr>
      </w:pPr>
      <w:r>
        <w:t xml:space="preserve">Samotný framework Nette sice má existující propojení </w:t>
      </w:r>
      <w:proofErr w:type="spellStart"/>
      <w:r>
        <w:t>Ajax</w:t>
      </w:r>
      <w:proofErr w:type="spellEnd"/>
      <w:r>
        <w:t>, bohužel toto propojení je hlavně pro propojení s jazykem HTML a pro propojení s</w:t>
      </w:r>
      <w:r w:rsidR="00471355">
        <w:t>e</w:t>
      </w:r>
      <w:r>
        <w:t> skripty Javascriptu nemá schopnosti</w:t>
      </w:r>
      <w:r w:rsidR="00471355">
        <w:t>,</w:t>
      </w:r>
      <w:r>
        <w:t xml:space="preserve"> které jsou zapotřebí pro korektní funkci aplikace. Tato knihovna přináší mnohé zlepšení pro toto propojení.</w:t>
      </w:r>
    </w:p>
    <w:p w14:paraId="61DB901A" w14:textId="77777777" w:rsidR="003E7C3C" w:rsidRDefault="003E7C3C" w:rsidP="003E7C3C">
      <w:pPr>
        <w:pStyle w:val="Nadpis3"/>
        <w:rPr>
          <w:rFonts w:hint="eastAsia"/>
        </w:rPr>
      </w:pPr>
      <w:bookmarkStart w:id="50" w:name="_Toc40002645"/>
      <w:proofErr w:type="spellStart"/>
      <w:r>
        <w:t>Frontend</w:t>
      </w:r>
      <w:bookmarkEnd w:id="50"/>
      <w:proofErr w:type="spellEnd"/>
    </w:p>
    <w:p w14:paraId="3F342FE1" w14:textId="77777777" w:rsidR="003E7C3C" w:rsidRDefault="003E7C3C" w:rsidP="003E7C3C">
      <w:r>
        <w:t>Pro část kódu, která generuje, co uživatel vidí</w:t>
      </w:r>
      <w:r w:rsidR="00D54898">
        <w:t>,</w:t>
      </w:r>
      <w:r>
        <w:t xml:space="preserve"> je v aplikaci využit šablonovací systém Latte, který je součástí frameworku Nette. Tento systém je zde využit pro rozšíření a zjednodušení základních jazyků HTML a CSS. Dále je zde využíván framework Bootstrap, kter</w:t>
      </w:r>
      <w:r w:rsidR="00D54898">
        <w:t>ý</w:t>
      </w:r>
      <w:r>
        <w:t xml:space="preserve"> přináší zjednodušení dosažení responzivnosti stránek. </w:t>
      </w:r>
    </w:p>
    <w:p w14:paraId="501D9CEF" w14:textId="77777777" w:rsidR="003E7C3C" w:rsidRDefault="003E7C3C" w:rsidP="003E7C3C">
      <w:r>
        <w:t>Pro omezení požadovaného výkonu od přístroje uživatele</w:t>
      </w:r>
      <w:r w:rsidR="00D54898">
        <w:t>,</w:t>
      </w:r>
      <w:r>
        <w:t xml:space="preserve"> a tím zpřístupnění aplikace pro více uživatelů</w:t>
      </w:r>
      <w:r w:rsidR="00D54898">
        <w:t>,</w:t>
      </w:r>
      <w:r>
        <w:t xml:space="preserve"> je omezeno množství zpracovávání dat na straně klienta.</w:t>
      </w:r>
    </w:p>
    <w:p w14:paraId="1B1A60A2" w14:textId="77777777" w:rsidR="00517BDB" w:rsidRDefault="00517BDB" w:rsidP="00517BDB">
      <w:pPr>
        <w:pStyle w:val="Nadpis2"/>
        <w:rPr>
          <w:rFonts w:hint="eastAsia"/>
        </w:rPr>
      </w:pPr>
      <w:bookmarkStart w:id="51" w:name="_Toc40002646"/>
      <w:r>
        <w:t>Databáze</w:t>
      </w:r>
      <w:bookmarkEnd w:id="51"/>
    </w:p>
    <w:p w14:paraId="5DF9D83A" w14:textId="77777777" w:rsidR="00517BDB" w:rsidRDefault="00517BDB" w:rsidP="00517BDB">
      <w:r>
        <w:t xml:space="preserve">Databáze je strukturované uložiště dat umožňující uživatelům efektivně vyhledávat uložená data. Nejčastěji využívané databáze jsou tzv. relační databáze založené na propojených tabulkách. Vzhledem k autorovým pozitivním zkušenostem s tímto typem databáze byl tento typ databáze využit i při vývoji této aplikace. </w:t>
      </w:r>
    </w:p>
    <w:p w14:paraId="54E91DCF" w14:textId="77777777" w:rsidR="00517BDB" w:rsidRDefault="00517BDB" w:rsidP="00517BDB">
      <w:r>
        <w:t xml:space="preserve">Databáze byla navrhnuta za pomoci aplikace MySQL </w:t>
      </w:r>
      <w:proofErr w:type="spellStart"/>
      <w:r>
        <w:t>Workbench</w:t>
      </w:r>
      <w:proofErr w:type="spellEnd"/>
      <w:r>
        <w:t>. Tato aplikace umožňuje navrhnout databázi za pomoci jejich nástroje pro modelování EER. S pomocí této aplikace byl vytvořen následující model.</w:t>
      </w:r>
    </w:p>
    <w:p w14:paraId="0E2967E4" w14:textId="77777777" w:rsidR="00517BDB" w:rsidRDefault="00517BDB" w:rsidP="00517BDB">
      <w:pPr>
        <w:keepNext/>
      </w:pPr>
      <w:r>
        <w:rPr>
          <w:noProof/>
          <w:lang w:eastAsia="cs-CZ"/>
        </w:rPr>
        <w:lastRenderedPageBreak/>
        <w:drawing>
          <wp:inline distT="0" distB="0" distL="0" distR="0" wp14:anchorId="3970E7C2" wp14:editId="3B77CB41">
            <wp:extent cx="5579111" cy="3912235"/>
            <wp:effectExtent l="0" t="0" r="0" b="5715"/>
            <wp:docPr id="1645595288"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
                    <pic:cNvPicPr/>
                  </pic:nvPicPr>
                  <pic:blipFill>
                    <a:blip r:embed="rId29">
                      <a:extLst>
                        <a:ext uri="{28A0092B-C50C-407E-A947-70E740481C1C}">
                          <a14:useLocalDpi xmlns:a14="http://schemas.microsoft.com/office/drawing/2010/main" val="0"/>
                        </a:ext>
                      </a:extLst>
                    </a:blip>
                    <a:stretch>
                      <a:fillRect/>
                    </a:stretch>
                  </pic:blipFill>
                  <pic:spPr>
                    <a:xfrm>
                      <a:off x="0" y="0"/>
                      <a:ext cx="5579111" cy="3912235"/>
                    </a:xfrm>
                    <a:prstGeom prst="rect">
                      <a:avLst/>
                    </a:prstGeom>
                  </pic:spPr>
                </pic:pic>
              </a:graphicData>
            </a:graphic>
          </wp:inline>
        </w:drawing>
      </w:r>
    </w:p>
    <w:p w14:paraId="65835990" w14:textId="64338301" w:rsidR="00517BDB" w:rsidRDefault="00517BDB" w:rsidP="00517BDB">
      <w:pPr>
        <w:pStyle w:val="Titulek"/>
        <w:jc w:val="center"/>
      </w:pPr>
      <w:bookmarkStart w:id="52" w:name="_Toc40002526"/>
      <w:r>
        <w:t xml:space="preserve">Obrázek </w:t>
      </w:r>
      <w:r w:rsidR="00062F81">
        <w:fldChar w:fldCharType="begin"/>
      </w:r>
      <w:r>
        <w:instrText>SEQ Obrázek \* ARABIC</w:instrText>
      </w:r>
      <w:r w:rsidR="00062F81">
        <w:fldChar w:fldCharType="separate"/>
      </w:r>
      <w:r w:rsidR="007D09D0">
        <w:rPr>
          <w:noProof/>
        </w:rPr>
        <w:t>13</w:t>
      </w:r>
      <w:r w:rsidR="00062F81">
        <w:fldChar w:fldCharType="end"/>
      </w:r>
      <w:r>
        <w:t xml:space="preserve"> - EER model </w:t>
      </w:r>
      <w:r w:rsidR="00643D3E">
        <w:t>databáze – Autor</w:t>
      </w:r>
      <w:bookmarkEnd w:id="52"/>
    </w:p>
    <w:p w14:paraId="7B0FCAF1" w14:textId="77777777" w:rsidR="00517BDB" w:rsidRDefault="00517BDB" w:rsidP="00517BDB">
      <w:r>
        <w:t xml:space="preserve">Tento model naplňuje všechny potřeby aplikace a </w:t>
      </w:r>
      <w:proofErr w:type="spellStart"/>
      <w:r>
        <w:t>MySqlWorkbench</w:t>
      </w:r>
      <w:proofErr w:type="spellEnd"/>
      <w:r>
        <w:t xml:space="preserve"> již dokáže z tohoto modelu vygenerovat potřebné skripty. Tyto skripty je zapotřebí lehce poupravit vzhledem k lehkým rozdílům mezi originálním MySQL vlastněným Oracle, pro který tato aplikace byla vytvořena</w:t>
      </w:r>
      <w:r w:rsidR="007563AA">
        <w:t>,</w:t>
      </w:r>
      <w:r>
        <w:t xml:space="preserve"> a alternativní verzí MySQL – MariaDB vytvořenou původními vývojáři po zakoupení MySQL Oracle.</w:t>
      </w:r>
    </w:p>
    <w:p w14:paraId="27E97364" w14:textId="77777777" w:rsidR="00D44005" w:rsidRPr="00D44005" w:rsidRDefault="00D44005" w:rsidP="00D44005">
      <w:pPr>
        <w:pStyle w:val="Nadpis2"/>
        <w:rPr>
          <w:rFonts w:hint="eastAsia"/>
        </w:rPr>
      </w:pPr>
      <w:bookmarkStart w:id="53" w:name="_Toc40002647"/>
      <w:r>
        <w:t>Webová aplikace</w:t>
      </w:r>
      <w:bookmarkEnd w:id="53"/>
    </w:p>
    <w:p w14:paraId="41FC9646" w14:textId="77777777" w:rsidR="00E762B7" w:rsidRDefault="00FB413C" w:rsidP="003321FD">
      <w:r>
        <w:t xml:space="preserve">Dále je důležité navrhnout architekturu samotné webové aplikace. Pro vývoj této aplikace </w:t>
      </w:r>
      <w:r w:rsidR="00351902">
        <w:t>byla</w:t>
      </w:r>
      <w:r>
        <w:t xml:space="preserve"> využi</w:t>
      </w:r>
      <w:r w:rsidR="00351902">
        <w:t>ta</w:t>
      </w:r>
      <w:r>
        <w:t xml:space="preserve"> architektur</w:t>
      </w:r>
      <w:r w:rsidR="00351902">
        <w:t>a</w:t>
      </w:r>
      <w:r>
        <w:t xml:space="preserve"> typu MV</w:t>
      </w:r>
      <w:r w:rsidR="00AA6383">
        <w:t>P</w:t>
      </w:r>
      <w:r>
        <w:t xml:space="preserve">. </w:t>
      </w:r>
      <w:r w:rsidR="005A74D1" w:rsidRPr="00DD77C0">
        <w:t>Architektura</w:t>
      </w:r>
      <w:r w:rsidR="00DD77C0" w:rsidRPr="00DD77C0">
        <w:t xml:space="preserve"> MV</w:t>
      </w:r>
      <w:r w:rsidR="00AA6383">
        <w:t>P</w:t>
      </w:r>
      <w:r w:rsidR="00DD77C0" w:rsidRPr="00DD77C0">
        <w:t xml:space="preserve"> je založená na myšlence oddělení grafické (View) a logické (Model) část</w:t>
      </w:r>
      <w:r w:rsidR="00E22A8A">
        <w:t>i</w:t>
      </w:r>
      <w:r w:rsidR="00DD77C0" w:rsidRPr="00DD77C0">
        <w:t xml:space="preserve"> kódu. Pro propojení těchto částí kódu vznikla navíc kontrolní (Controller) část umožňující efektivnější propojení.</w:t>
      </w:r>
      <w:r w:rsidR="00AA6383">
        <w:t xml:space="preserve"> Oproti Model-View-Controller, Model-View-Presenter nerozhoduje které View bude zobrazeno, jelikož má vždy přiřazeno právě jedno určité View. Také MVP neumožňuje </w:t>
      </w:r>
      <w:r w:rsidR="005A74D1">
        <w:t>View,</w:t>
      </w:r>
      <w:r w:rsidR="00AA6383">
        <w:t xml:space="preserve"> jakkoliv přistoupit přímo model.</w:t>
      </w:r>
      <w:r w:rsidR="00062F81">
        <w:fldChar w:fldCharType="begin"/>
      </w:r>
      <w:r w:rsidR="006426B8">
        <w:instrText xml:space="preserve"> ADDIN ZOTERO_ITEM CSL_CITATION {"citationID":"oZD7CvUT","properties":{"formattedCitation":"[21]","plainCitation":"[21]","noteIndex":0},"citationItems":[{"id":119,"uris":["http://zotero.org/users/local/9QMVeaNc/items/JR9JPD5A"],"uri":["http://zotero.org/users/local/9QMVeaNc/items/JR9JPD5A"],"itemData":{"id":119,"type":"webpage","abstract":"Introduction","container-title":"Medium","language":"en","note":"source: medium.com","title":"Introducing the Android Model-View-Presenter (MVP) Design Pattern","URL":"https://medium.com/@beyram.ghali/android-model-view-presenter-mvp-design-pattern-b27c6bf938de","author":[{"family":"Beyram","given":"Ben Elghali"}],"accessed":{"date-parts":[["2020",5,2]]},"issued":{"date-parts":[["2017",8,24]]}}}],"schema":"https://github.com/citation-style-language/schema/raw/master/csl-citation.json"} </w:instrText>
      </w:r>
      <w:r w:rsidR="00062F81">
        <w:fldChar w:fldCharType="separate"/>
      </w:r>
      <w:r w:rsidR="006426B8" w:rsidRPr="006426B8">
        <w:rPr>
          <w:rFonts w:ascii="Georgia" w:hAnsi="Georgia"/>
        </w:rPr>
        <w:t>[21]</w:t>
      </w:r>
      <w:r w:rsidR="00062F81">
        <w:fldChar w:fldCharType="end"/>
      </w:r>
    </w:p>
    <w:p w14:paraId="121DD832" w14:textId="77777777" w:rsidR="00613406" w:rsidRDefault="00DE390C" w:rsidP="00DE390C">
      <w:pPr>
        <w:keepNext/>
        <w:jc w:val="center"/>
      </w:pPr>
      <w:r>
        <w:rPr>
          <w:noProof/>
          <w:lang w:eastAsia="cs-CZ"/>
        </w:rPr>
        <w:lastRenderedPageBreak/>
        <w:drawing>
          <wp:inline distT="0" distB="0" distL="0" distR="0" wp14:anchorId="7DBD44EA" wp14:editId="6109D013">
            <wp:extent cx="3443844" cy="2973227"/>
            <wp:effectExtent l="0" t="0" r="4445" b="0"/>
            <wp:docPr id="3600987"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0"/>
                    <pic:cNvPicPr/>
                  </pic:nvPicPr>
                  <pic:blipFill>
                    <a:blip r:embed="rId30">
                      <a:extLst>
                        <a:ext uri="{28A0092B-C50C-407E-A947-70E740481C1C}">
                          <a14:useLocalDpi xmlns:a14="http://schemas.microsoft.com/office/drawing/2010/main" val="0"/>
                        </a:ext>
                      </a:extLst>
                    </a:blip>
                    <a:stretch>
                      <a:fillRect/>
                    </a:stretch>
                  </pic:blipFill>
                  <pic:spPr>
                    <a:xfrm>
                      <a:off x="0" y="0"/>
                      <a:ext cx="3443844" cy="2973227"/>
                    </a:xfrm>
                    <a:prstGeom prst="rect">
                      <a:avLst/>
                    </a:prstGeom>
                  </pic:spPr>
                </pic:pic>
              </a:graphicData>
            </a:graphic>
          </wp:inline>
        </w:drawing>
      </w:r>
    </w:p>
    <w:p w14:paraId="1DFBA4B2" w14:textId="03281CA5" w:rsidR="00E762B7" w:rsidRDefault="00613406" w:rsidP="00613406">
      <w:pPr>
        <w:pStyle w:val="Titulek"/>
        <w:jc w:val="center"/>
      </w:pPr>
      <w:bookmarkStart w:id="54" w:name="_Toc40002527"/>
      <w:r>
        <w:t xml:space="preserve">Obrázek </w:t>
      </w:r>
      <w:r w:rsidR="00062F81">
        <w:fldChar w:fldCharType="begin"/>
      </w:r>
      <w:r>
        <w:instrText>SEQ Obrázek \* ARABIC</w:instrText>
      </w:r>
      <w:r w:rsidR="00062F81">
        <w:fldChar w:fldCharType="separate"/>
      </w:r>
      <w:r w:rsidR="007D09D0">
        <w:rPr>
          <w:noProof/>
        </w:rPr>
        <w:t>14</w:t>
      </w:r>
      <w:r w:rsidR="00062F81">
        <w:fldChar w:fldCharType="end"/>
      </w:r>
      <w:r>
        <w:t xml:space="preserve"> - grafické zobrazení MV</w:t>
      </w:r>
      <w:r w:rsidR="00961AF0">
        <w:t>P</w:t>
      </w:r>
      <w:r w:rsidR="00643D3E">
        <w:t xml:space="preserve"> – </w:t>
      </w:r>
      <w:r w:rsidR="00643D3E" w:rsidRPr="00643D3E">
        <w:t xml:space="preserve">Ben </w:t>
      </w:r>
      <w:proofErr w:type="spellStart"/>
      <w:r w:rsidR="00643D3E" w:rsidRPr="00643D3E">
        <w:t>Elghali</w:t>
      </w:r>
      <w:proofErr w:type="spellEnd"/>
      <w:r w:rsidR="00643D3E" w:rsidRPr="00643D3E">
        <w:t xml:space="preserve"> </w:t>
      </w:r>
      <w:proofErr w:type="spellStart"/>
      <w:r w:rsidR="00643D3E" w:rsidRPr="00643D3E">
        <w:t>Beyram</w:t>
      </w:r>
      <w:proofErr w:type="spellEnd"/>
      <w:r w:rsidR="00643D3E">
        <w:t xml:space="preserve"> </w:t>
      </w:r>
      <w:r w:rsidR="00643D3E">
        <w:fldChar w:fldCharType="begin"/>
      </w:r>
      <w:r w:rsidR="00643D3E">
        <w:instrText xml:space="preserve"> ADDIN ZOTERO_ITEM CSL_CITATION {"citationID":"7Le4yv6L","properties":{"formattedCitation":"[21]","plainCitation":"[21]","noteIndex":0},"citationItems":[{"id":119,"uris":["http://zotero.org/users/local/9QMVeaNc/items/JR9JPD5A"],"uri":["http://zotero.org/users/local/9QMVeaNc/items/JR9JPD5A"],"itemData":{"id":119,"type":"webpage","abstract":"Introduction","container-title":"Medium","language":"en","note":"source: medium.com","title":"Introducing the Android Model-View-Presenter (MVP) Design Pattern","URL":"https://medium.com/@beyram.ghali/android-model-view-presenter-mvp-design-pattern-b27c6bf938de","author":[{"family":"Beyram","given":"Ben Elghali"}],"accessed":{"date-parts":[["2020",5,2]]},"issued":{"date-parts":[["2017",8,24]]}}}],"schema":"https://github.com/citation-style-language/schema/raw/master/csl-citation.json"} </w:instrText>
      </w:r>
      <w:r w:rsidR="00643D3E">
        <w:fldChar w:fldCharType="separate"/>
      </w:r>
      <w:r w:rsidR="00643D3E" w:rsidRPr="00643D3E">
        <w:rPr>
          <w:rFonts w:ascii="Georgia" w:hAnsi="Georgia"/>
        </w:rPr>
        <w:t>[21]</w:t>
      </w:r>
      <w:bookmarkEnd w:id="54"/>
      <w:r w:rsidR="00643D3E">
        <w:fldChar w:fldCharType="end"/>
      </w:r>
    </w:p>
    <w:p w14:paraId="59EA12C9" w14:textId="77777777" w:rsidR="000B3E20" w:rsidRDefault="000B3E20" w:rsidP="000B3E20">
      <w:pPr>
        <w:pStyle w:val="Nadpis3"/>
        <w:rPr>
          <w:rFonts w:hint="eastAsia"/>
        </w:rPr>
      </w:pPr>
      <w:bookmarkStart w:id="55" w:name="_Toc40002648"/>
      <w:r>
        <w:t>Model</w:t>
      </w:r>
      <w:r w:rsidR="00DD77C0">
        <w:t xml:space="preserve"> (Manager)</w:t>
      </w:r>
      <w:bookmarkEnd w:id="55"/>
    </w:p>
    <w:p w14:paraId="03DF85DC" w14:textId="77777777" w:rsidR="00DD77C0" w:rsidRDefault="00F47C3B" w:rsidP="00F47C3B">
      <w:r>
        <w:t xml:space="preserve">Část model obstarává hlavní logické operace aplikace a také veškeré propojení aplikace z databáze. </w:t>
      </w:r>
      <w:r w:rsidR="00DD77C0">
        <w:t>V</w:t>
      </w:r>
      <w:r w:rsidR="00CB323A">
        <w:t>e frameworku</w:t>
      </w:r>
      <w:r w:rsidR="00DD77C0">
        <w:t xml:space="preserve"> Nette se třídy, které obstarávají model obsahují ve jménu slovo Manager. </w:t>
      </w:r>
    </w:p>
    <w:p w14:paraId="311EFE6C" w14:textId="77777777" w:rsidR="00DD77C0" w:rsidRDefault="00F47C3B" w:rsidP="00F47C3B">
      <w:r>
        <w:t xml:space="preserve">Pro </w:t>
      </w:r>
      <w:r w:rsidR="00351902">
        <w:t>tuto</w:t>
      </w:r>
      <w:r>
        <w:t xml:space="preserve"> aplikaci bud</w:t>
      </w:r>
      <w:r w:rsidR="00DD77C0">
        <w:t xml:space="preserve">e potřeba vytvořit </w:t>
      </w:r>
      <w:r w:rsidR="00697984">
        <w:t>čtyři</w:t>
      </w:r>
      <w:r w:rsidR="00DD77C0">
        <w:t xml:space="preserve"> třídy, vzhledem k jmenným pravidlům </w:t>
      </w:r>
      <w:r w:rsidR="001C33CC">
        <w:t>Nette</w:t>
      </w:r>
      <w:r w:rsidR="00DD77C0">
        <w:t xml:space="preserve"> a jejich funkcionalitě byly tyto třídy pojmenovány následovně: </w:t>
      </w:r>
    </w:p>
    <w:p w14:paraId="0D13433D" w14:textId="77777777" w:rsidR="00DD77C0" w:rsidRDefault="00DD77C0" w:rsidP="00DD77C0">
      <w:pPr>
        <w:pStyle w:val="Odstavecseseznamem"/>
        <w:numPr>
          <w:ilvl w:val="0"/>
          <w:numId w:val="14"/>
        </w:numPr>
      </w:pPr>
      <w:r>
        <w:t xml:space="preserve">ExcelManager </w:t>
      </w:r>
    </w:p>
    <w:p w14:paraId="37073202" w14:textId="77777777" w:rsidR="00DD77C0" w:rsidRDefault="0097786C" w:rsidP="00DD77C0">
      <w:pPr>
        <w:pStyle w:val="Odstavecseseznamem"/>
        <w:numPr>
          <w:ilvl w:val="1"/>
          <w:numId w:val="14"/>
        </w:numPr>
      </w:pPr>
      <w:r>
        <w:t xml:space="preserve">Třída </w:t>
      </w:r>
      <w:r w:rsidR="00DD77C0">
        <w:t xml:space="preserve">řešící import a export excel souborů a jejich interakci s databází. </w:t>
      </w:r>
    </w:p>
    <w:p w14:paraId="2A164F12" w14:textId="77777777" w:rsidR="00DD77C0" w:rsidRDefault="00DD77C0" w:rsidP="00DD77C0">
      <w:pPr>
        <w:pStyle w:val="Odstavecseseznamem"/>
        <w:numPr>
          <w:ilvl w:val="0"/>
          <w:numId w:val="14"/>
        </w:numPr>
      </w:pPr>
      <w:r>
        <w:t>GridManager</w:t>
      </w:r>
    </w:p>
    <w:p w14:paraId="34E41EEF" w14:textId="77777777" w:rsidR="00F47C3B" w:rsidRDefault="0097786C" w:rsidP="00DD77C0">
      <w:pPr>
        <w:pStyle w:val="Odstavecseseznamem"/>
        <w:numPr>
          <w:ilvl w:val="1"/>
          <w:numId w:val="14"/>
        </w:numPr>
      </w:pPr>
      <w:r>
        <w:t xml:space="preserve">Třída </w:t>
      </w:r>
      <w:r w:rsidR="00DD77C0">
        <w:t>řešící získávání informací z databáze pro tabulky a následné předávání těchto informací kontrolní části</w:t>
      </w:r>
      <w:r w:rsidR="00647B06">
        <w:t>.</w:t>
      </w:r>
    </w:p>
    <w:p w14:paraId="2E8395E9" w14:textId="77777777" w:rsidR="00DD77C0" w:rsidRDefault="00DD77C0" w:rsidP="00DD77C0">
      <w:pPr>
        <w:pStyle w:val="Odstavecseseznamem"/>
        <w:numPr>
          <w:ilvl w:val="0"/>
          <w:numId w:val="14"/>
        </w:numPr>
      </w:pPr>
      <w:r>
        <w:t>UserManager</w:t>
      </w:r>
    </w:p>
    <w:p w14:paraId="091AD261" w14:textId="77777777" w:rsidR="00DD77C0" w:rsidRDefault="0097786C" w:rsidP="009D47FD">
      <w:pPr>
        <w:pStyle w:val="Odstavecseseznamem"/>
        <w:numPr>
          <w:ilvl w:val="1"/>
          <w:numId w:val="14"/>
        </w:numPr>
      </w:pPr>
      <w:r>
        <w:t xml:space="preserve">Třída, co </w:t>
      </w:r>
      <w:r w:rsidR="00DD77C0">
        <w:t>obstarává přihlašování a odhlašování uživatelů.</w:t>
      </w:r>
      <w:r>
        <w:t xml:space="preserve"> Také u</w:t>
      </w:r>
      <w:r w:rsidR="00DD77C0">
        <w:t>kládá uživatelské informace do objektu Identity</w:t>
      </w:r>
      <w:r>
        <w:t>. Tento objekt následně předává kontrolním částem.</w:t>
      </w:r>
    </w:p>
    <w:p w14:paraId="650598B2" w14:textId="77777777" w:rsidR="00697984" w:rsidRDefault="00697984" w:rsidP="00697984">
      <w:pPr>
        <w:pStyle w:val="Odstavecseseznamem"/>
        <w:numPr>
          <w:ilvl w:val="0"/>
          <w:numId w:val="14"/>
        </w:numPr>
      </w:pPr>
      <w:proofErr w:type="spellStart"/>
      <w:r>
        <w:t>FormManager</w:t>
      </w:r>
      <w:proofErr w:type="spellEnd"/>
    </w:p>
    <w:p w14:paraId="22BFCD1E" w14:textId="77777777" w:rsidR="00697984" w:rsidRDefault="00697984" w:rsidP="00697984">
      <w:pPr>
        <w:pStyle w:val="Odstavecseseznamem"/>
        <w:numPr>
          <w:ilvl w:val="1"/>
          <w:numId w:val="14"/>
        </w:numPr>
      </w:pPr>
      <w:r>
        <w:t xml:space="preserve">Třída zpracující veškerou komunikaci s databází </w:t>
      </w:r>
      <w:r w:rsidR="00F1228B">
        <w:t>vzniklou skrze interakci s formuláři.</w:t>
      </w:r>
    </w:p>
    <w:p w14:paraId="332CB351" w14:textId="77777777" w:rsidR="00710CAF" w:rsidRDefault="00173CDF" w:rsidP="00710CAF">
      <w:pPr>
        <w:keepNext/>
      </w:pPr>
      <w:r>
        <w:rPr>
          <w:noProof/>
          <w:lang w:eastAsia="cs-CZ"/>
        </w:rPr>
        <w:lastRenderedPageBreak/>
        <w:drawing>
          <wp:inline distT="0" distB="0" distL="0" distR="0" wp14:anchorId="50804789" wp14:editId="64453C6B">
            <wp:extent cx="5579110" cy="3477260"/>
            <wp:effectExtent l="0" t="0" r="2540" b="889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9110" cy="3477260"/>
                    </a:xfrm>
                    <a:prstGeom prst="rect">
                      <a:avLst/>
                    </a:prstGeom>
                  </pic:spPr>
                </pic:pic>
              </a:graphicData>
            </a:graphic>
          </wp:inline>
        </w:drawing>
      </w:r>
    </w:p>
    <w:p w14:paraId="54E805D6" w14:textId="275954B9" w:rsidR="00F1228B" w:rsidRPr="00F47C3B" w:rsidRDefault="00710CAF" w:rsidP="00710CAF">
      <w:pPr>
        <w:pStyle w:val="Titulek"/>
      </w:pPr>
      <w:bookmarkStart w:id="56" w:name="_Toc40002528"/>
      <w:r>
        <w:t xml:space="preserve">Obrázek </w:t>
      </w:r>
      <w:r w:rsidR="00062F81">
        <w:fldChar w:fldCharType="begin"/>
      </w:r>
      <w:r>
        <w:instrText>SEQ Obrázek \* ARABIC</w:instrText>
      </w:r>
      <w:r w:rsidR="00062F81">
        <w:fldChar w:fldCharType="separate"/>
      </w:r>
      <w:r w:rsidR="007D09D0">
        <w:rPr>
          <w:noProof/>
        </w:rPr>
        <w:t>15</w:t>
      </w:r>
      <w:r w:rsidR="00062F81">
        <w:fldChar w:fldCharType="end"/>
      </w:r>
      <w:r w:rsidRPr="00640C9A">
        <w:t xml:space="preserve"> - </w:t>
      </w:r>
      <w:proofErr w:type="spellStart"/>
      <w:r w:rsidRPr="00640C9A">
        <w:t>ClassDiagram</w:t>
      </w:r>
      <w:proofErr w:type="spellEnd"/>
      <w:r w:rsidRPr="00640C9A">
        <w:t xml:space="preserve"> – </w:t>
      </w:r>
      <w:r w:rsidR="00643D3E" w:rsidRPr="00640C9A">
        <w:t>Model</w:t>
      </w:r>
      <w:r w:rsidR="00643D3E">
        <w:t xml:space="preserve"> – Autor</w:t>
      </w:r>
      <w:bookmarkEnd w:id="56"/>
    </w:p>
    <w:p w14:paraId="6434D3A8" w14:textId="77777777" w:rsidR="000B3E20" w:rsidRDefault="000B3E20" w:rsidP="000B3E20">
      <w:pPr>
        <w:pStyle w:val="Nadpis3"/>
        <w:rPr>
          <w:rFonts w:hint="eastAsia"/>
        </w:rPr>
      </w:pPr>
      <w:bookmarkStart w:id="57" w:name="_Toc40002649"/>
      <w:r>
        <w:t>View</w:t>
      </w:r>
      <w:bookmarkEnd w:id="57"/>
    </w:p>
    <w:p w14:paraId="59A8C9F8" w14:textId="77777777" w:rsidR="00E762B7" w:rsidRDefault="001C33CC" w:rsidP="00E762B7">
      <w:r>
        <w:t xml:space="preserve">Část View obstarává veškeré grafické části, které uživatel vidí na svém monitoru. Grafika webových aplikací je založena na značkovacím jazyce HTML a CSS. Vzhledem k potřebám vývoje, je tento jazyk často dynamicky generován použitím jiných jazyků. </w:t>
      </w:r>
      <w:r w:rsidR="00CB323A">
        <w:t>Framework</w:t>
      </w:r>
      <w:r>
        <w:t xml:space="preserve"> Nette pro zobrazování využívá šablonovací systém Latte. Tento systém přináší jednoduchý způsob, jak implementovat předané informace do značkovacích jazyků, znovu využívat již existující části kódu</w:t>
      </w:r>
      <w:r w:rsidR="0088400C">
        <w:t>,</w:t>
      </w:r>
      <w:r>
        <w:t xml:space="preserve"> a také přináší větší bezpečnost díky automatickému zneplatňování speciálních znaků a kontrole odkazů. Toto</w:t>
      </w:r>
      <w:r w:rsidR="0088400C">
        <w:t xml:space="preserve"> </w:t>
      </w:r>
      <w:r w:rsidR="00613406">
        <w:t>zjednoduší</w:t>
      </w:r>
      <w:r>
        <w:t xml:space="preserve"> práci při ochra</w:t>
      </w:r>
      <w:r w:rsidR="00613406">
        <w:t xml:space="preserve">ňování vašeho kódu proti některým bezpečnostním útokům. Jeden z těchto útoků je například </w:t>
      </w:r>
      <w:proofErr w:type="spellStart"/>
      <w:r w:rsidR="00613406">
        <w:t>Cross-SiteScripting</w:t>
      </w:r>
      <w:proofErr w:type="spellEnd"/>
      <w:r w:rsidR="00613406">
        <w:t>.</w:t>
      </w:r>
    </w:p>
    <w:p w14:paraId="3B590530" w14:textId="77777777" w:rsidR="009D47FD" w:rsidRDefault="00CB323A" w:rsidP="00647B06">
      <w:r>
        <w:t>Framework</w:t>
      </w:r>
      <w:r w:rsidR="00613406">
        <w:t xml:space="preserve"> Nette generuje Latte následujícím způsobem</w:t>
      </w:r>
      <w:r w:rsidR="00351902">
        <w:t>.</w:t>
      </w:r>
      <w:r w:rsidR="0088400C">
        <w:t xml:space="preserve"> </w:t>
      </w:r>
      <w:r w:rsidR="00351902">
        <w:t>V</w:t>
      </w:r>
      <w:r w:rsidR="00613406">
        <w:t>yhledá</w:t>
      </w:r>
      <w:r w:rsidR="0088400C">
        <w:t>,</w:t>
      </w:r>
      <w:r w:rsidR="00613406">
        <w:t xml:space="preserve"> zda existuje hlavní šablona, neboli soubor typu </w:t>
      </w:r>
      <w:proofErr w:type="spellStart"/>
      <w:proofErr w:type="gramStart"/>
      <w:r w:rsidR="00613406">
        <w:t>layout.latte</w:t>
      </w:r>
      <w:proofErr w:type="spellEnd"/>
      <w:proofErr w:type="gramEnd"/>
      <w:r w:rsidR="00613406">
        <w:t>. Z tohoto souboru vezme základní podobu stránky, kterou využije při generaci všech stránek. Následně zkontroluje, s jakou kontrolní třídou pracuje. Vezme jméno této třídy a zkusí nalézt soubor s tímto názvem. Zde</w:t>
      </w:r>
      <w:r w:rsidR="0088400C">
        <w:t>,</w:t>
      </w:r>
      <w:r w:rsidR="00613406">
        <w:t xml:space="preserve"> pokud nebyly vloženy další argumenty</w:t>
      </w:r>
      <w:r w:rsidR="0088400C">
        <w:t>,</w:t>
      </w:r>
      <w:r w:rsidR="00613406">
        <w:t xml:space="preserve"> nalezne soubor </w:t>
      </w:r>
      <w:proofErr w:type="spellStart"/>
      <w:proofErr w:type="gramStart"/>
      <w:r w:rsidR="00613406">
        <w:t>default.latte</w:t>
      </w:r>
      <w:proofErr w:type="spellEnd"/>
      <w:proofErr w:type="gramEnd"/>
      <w:r w:rsidR="00613406">
        <w:t xml:space="preserve"> a z něj vybere informace, které vloží do hlavní šablony. </w:t>
      </w:r>
    </w:p>
    <w:p w14:paraId="6128D0F6" w14:textId="77777777" w:rsidR="008F51DF" w:rsidRDefault="008F51DF" w:rsidP="008F51DF">
      <w:pPr>
        <w:pStyle w:val="Nadpis4"/>
        <w:rPr>
          <w:rFonts w:hint="eastAsia"/>
        </w:rPr>
      </w:pPr>
      <w:r>
        <w:t>Hlavní šablona</w:t>
      </w:r>
    </w:p>
    <w:p w14:paraId="75E554FD" w14:textId="77777777" w:rsidR="00613406" w:rsidRDefault="00613406" w:rsidP="00E762B7">
      <w:r>
        <w:t xml:space="preserve">Nejprve je třeba zpracovat hlavní šablonu </w:t>
      </w:r>
      <w:proofErr w:type="spellStart"/>
      <w:proofErr w:type="gramStart"/>
      <w:r>
        <w:t>layout.latte</w:t>
      </w:r>
      <w:proofErr w:type="spellEnd"/>
      <w:proofErr w:type="gramEnd"/>
      <w:r>
        <w:t xml:space="preserve"> . Rozdělme si tuto šablonu na části.</w:t>
      </w:r>
    </w:p>
    <w:p w14:paraId="79FA7620" w14:textId="77777777" w:rsidR="00613406" w:rsidRDefault="00613406" w:rsidP="00613406">
      <w:pPr>
        <w:pStyle w:val="Odstavecseseznamem"/>
        <w:numPr>
          <w:ilvl w:val="0"/>
          <w:numId w:val="14"/>
        </w:numPr>
      </w:pPr>
      <w:proofErr w:type="spellStart"/>
      <w:r>
        <w:t>Head</w:t>
      </w:r>
      <w:proofErr w:type="spellEnd"/>
    </w:p>
    <w:p w14:paraId="1892B286" w14:textId="77777777" w:rsidR="00EF01AB" w:rsidRDefault="00EF01AB" w:rsidP="00613406">
      <w:pPr>
        <w:pStyle w:val="Odstavecseseznamem"/>
        <w:numPr>
          <w:ilvl w:val="1"/>
          <w:numId w:val="14"/>
        </w:numPr>
      </w:pPr>
      <w:r>
        <w:t>Meta-data</w:t>
      </w:r>
    </w:p>
    <w:p w14:paraId="4ED76CC3" w14:textId="77777777" w:rsidR="00EF01AB" w:rsidRDefault="00613406" w:rsidP="00EF01AB">
      <w:pPr>
        <w:pStyle w:val="Odstavecseseznamem"/>
        <w:numPr>
          <w:ilvl w:val="2"/>
          <w:numId w:val="14"/>
        </w:numPr>
      </w:pPr>
      <w:r>
        <w:lastRenderedPageBreak/>
        <w:t>V této části se nalézají informace o stránce</w:t>
      </w:r>
      <w:r w:rsidR="00EF01AB">
        <w:t xml:space="preserve">. </w:t>
      </w:r>
      <w:r w:rsidR="00647B06">
        <w:t>Zde se jedná třeba o</w:t>
      </w:r>
      <w:r w:rsidR="00EF01AB">
        <w:t xml:space="preserve"> název stránky,</w:t>
      </w:r>
      <w:r w:rsidR="00647B06">
        <w:t xml:space="preserve"> nebo</w:t>
      </w:r>
      <w:r w:rsidR="00EF01AB">
        <w:t xml:space="preserve"> typ písma.</w:t>
      </w:r>
    </w:p>
    <w:p w14:paraId="39744384" w14:textId="77777777" w:rsidR="00EF01AB" w:rsidRDefault="00EF01AB" w:rsidP="00EF01AB">
      <w:pPr>
        <w:pStyle w:val="Odstavecseseznamem"/>
        <w:numPr>
          <w:ilvl w:val="1"/>
          <w:numId w:val="14"/>
        </w:numPr>
      </w:pPr>
      <w:r>
        <w:t>Importy</w:t>
      </w:r>
    </w:p>
    <w:p w14:paraId="3C4EEE27" w14:textId="77777777" w:rsidR="00EF01AB" w:rsidRDefault="00EF01AB" w:rsidP="00EF01AB">
      <w:pPr>
        <w:pStyle w:val="Odstavecseseznamem"/>
        <w:numPr>
          <w:ilvl w:val="2"/>
          <w:numId w:val="14"/>
        </w:numPr>
      </w:pPr>
      <w:r>
        <w:t>Zde jsou informace o potřebných balíčcích pro importaci</w:t>
      </w:r>
      <w:r w:rsidR="00647B06">
        <w:t>. Jedná se například o balíčky</w:t>
      </w:r>
      <w:r>
        <w:t xml:space="preserve"> Bootstrap</w:t>
      </w:r>
      <w:r w:rsidR="00647B06">
        <w:t xml:space="preserve"> nebo</w:t>
      </w:r>
      <w:r w:rsidR="0088400C">
        <w:t xml:space="preserve"> </w:t>
      </w:r>
      <w:proofErr w:type="spellStart"/>
      <w:r>
        <w:t>FontAwesome</w:t>
      </w:r>
      <w:proofErr w:type="spellEnd"/>
      <w:r>
        <w:t>.</w:t>
      </w:r>
    </w:p>
    <w:p w14:paraId="3B1327C8" w14:textId="77777777" w:rsidR="00EF01AB" w:rsidRDefault="00EF01AB" w:rsidP="00EF01AB">
      <w:pPr>
        <w:pStyle w:val="Odstavecseseznamem"/>
        <w:numPr>
          <w:ilvl w:val="0"/>
          <w:numId w:val="14"/>
        </w:numPr>
      </w:pPr>
      <w:r>
        <w:t>Body</w:t>
      </w:r>
    </w:p>
    <w:p w14:paraId="68EA06C9" w14:textId="77777777" w:rsidR="00613406" w:rsidRDefault="00EF01AB" w:rsidP="00EF01AB">
      <w:pPr>
        <w:pStyle w:val="Odstavecseseznamem"/>
        <w:numPr>
          <w:ilvl w:val="1"/>
          <w:numId w:val="14"/>
        </w:numPr>
      </w:pPr>
      <w:proofErr w:type="spellStart"/>
      <w:r>
        <w:t>Navbar</w:t>
      </w:r>
      <w:proofErr w:type="spellEnd"/>
    </w:p>
    <w:p w14:paraId="751332C5" w14:textId="77777777" w:rsidR="00EF01AB" w:rsidRDefault="00EF01AB" w:rsidP="00EF01AB">
      <w:pPr>
        <w:pStyle w:val="Odstavecseseznamem"/>
        <w:numPr>
          <w:ilvl w:val="2"/>
          <w:numId w:val="14"/>
        </w:numPr>
      </w:pPr>
      <w:r>
        <w:t>Navigační menu stránky, měněné dle role uživatele. Možnost nahradit separátním okrajem stránky v případě některých stránek</w:t>
      </w:r>
      <w:r w:rsidR="00647B06">
        <w:t>.</w:t>
      </w:r>
    </w:p>
    <w:p w14:paraId="7C8FA307" w14:textId="77777777" w:rsidR="00EF01AB" w:rsidRDefault="00EF01AB" w:rsidP="00EF01AB">
      <w:pPr>
        <w:pStyle w:val="Odstavecseseznamem"/>
        <w:numPr>
          <w:ilvl w:val="1"/>
          <w:numId w:val="14"/>
        </w:numPr>
      </w:pPr>
      <w:proofErr w:type="spellStart"/>
      <w:r>
        <w:t>Content</w:t>
      </w:r>
      <w:proofErr w:type="spellEnd"/>
    </w:p>
    <w:p w14:paraId="2D6E404D" w14:textId="77777777" w:rsidR="00EF01AB" w:rsidRDefault="00EF01AB" w:rsidP="00EF01AB">
      <w:pPr>
        <w:pStyle w:val="Odstavecseseznamem"/>
        <w:numPr>
          <w:ilvl w:val="2"/>
          <w:numId w:val="14"/>
        </w:numPr>
      </w:pPr>
      <w:r>
        <w:t>Hlavní obsah stránky,</w:t>
      </w:r>
      <w:r w:rsidR="00485FB5">
        <w:t xml:space="preserve"> zde je veškerý kód</w:t>
      </w:r>
      <w:r>
        <w:t xml:space="preserve"> </w:t>
      </w:r>
      <w:proofErr w:type="spellStart"/>
      <w:r>
        <w:t>importovan</w:t>
      </w:r>
      <w:r w:rsidR="00485FB5">
        <w:t>ýze</w:t>
      </w:r>
      <w:proofErr w:type="spellEnd"/>
      <w:r>
        <w:t> separátní šablony každé stránky.</w:t>
      </w:r>
    </w:p>
    <w:p w14:paraId="79A58E14" w14:textId="77777777" w:rsidR="00EF01AB" w:rsidRDefault="00EF01AB" w:rsidP="00EF01AB">
      <w:pPr>
        <w:pStyle w:val="Odstavecseseznamem"/>
        <w:numPr>
          <w:ilvl w:val="1"/>
          <w:numId w:val="14"/>
        </w:numPr>
      </w:pPr>
      <w:proofErr w:type="spellStart"/>
      <w:r>
        <w:t>Footer</w:t>
      </w:r>
      <w:proofErr w:type="spellEnd"/>
    </w:p>
    <w:p w14:paraId="5F4899BD" w14:textId="77777777" w:rsidR="00EF01AB" w:rsidRDefault="00EF01AB" w:rsidP="00EF01AB">
      <w:pPr>
        <w:pStyle w:val="Odstavecseseznamem"/>
        <w:numPr>
          <w:ilvl w:val="2"/>
          <w:numId w:val="14"/>
        </w:numPr>
      </w:pPr>
      <w:r>
        <w:t xml:space="preserve">Banner </w:t>
      </w:r>
    </w:p>
    <w:p w14:paraId="7F3EC6E4" w14:textId="77777777" w:rsidR="00EF01AB" w:rsidRDefault="00EF01AB" w:rsidP="00EF01AB">
      <w:pPr>
        <w:pStyle w:val="Odstavecseseznamem"/>
        <w:numPr>
          <w:ilvl w:val="3"/>
          <w:numId w:val="14"/>
        </w:numPr>
      </w:pPr>
      <w:r>
        <w:t>Koncová část stránky s</w:t>
      </w:r>
      <w:r w:rsidR="000F5AA4">
        <w:t>e jménem autora</w:t>
      </w:r>
      <w:r>
        <w:t xml:space="preserve"> zobrazovaná na každé stránce</w:t>
      </w:r>
      <w:r w:rsidR="00647B06">
        <w:t>.</w:t>
      </w:r>
    </w:p>
    <w:p w14:paraId="266113DD" w14:textId="77777777" w:rsidR="00EF01AB" w:rsidRDefault="00EF01AB" w:rsidP="00EF01AB">
      <w:pPr>
        <w:pStyle w:val="Odstavecseseznamem"/>
        <w:numPr>
          <w:ilvl w:val="2"/>
          <w:numId w:val="14"/>
        </w:numPr>
      </w:pPr>
      <w:r>
        <w:t>Skripty</w:t>
      </w:r>
    </w:p>
    <w:p w14:paraId="7543C2A6" w14:textId="77777777" w:rsidR="00EF01AB" w:rsidRDefault="00EF01AB" w:rsidP="00EF01AB">
      <w:pPr>
        <w:pStyle w:val="Odstavecseseznamem"/>
        <w:numPr>
          <w:ilvl w:val="3"/>
          <w:numId w:val="14"/>
        </w:numPr>
      </w:pPr>
      <w:r>
        <w:t>Zde se nalézají odkazy na skripty</w:t>
      </w:r>
      <w:r w:rsidR="008F51DF">
        <w:t xml:space="preserve"> v jazyce</w:t>
      </w:r>
      <w:r>
        <w:t xml:space="preserve"> Javascript využívané v této aplikaci.</w:t>
      </w:r>
    </w:p>
    <w:p w14:paraId="438F5171" w14:textId="77777777" w:rsidR="008F51DF" w:rsidRDefault="00EF01AB" w:rsidP="008F51DF">
      <w:pPr>
        <w:pStyle w:val="Odstavecseseznamem"/>
        <w:numPr>
          <w:ilvl w:val="3"/>
          <w:numId w:val="14"/>
        </w:numPr>
      </w:pPr>
      <w:r>
        <w:t>Možnost importovat dodatečné skripty z šablony určité stránky</w:t>
      </w:r>
      <w:r w:rsidR="00647B06">
        <w:t>.</w:t>
      </w:r>
    </w:p>
    <w:p w14:paraId="6C342EB2" w14:textId="77777777" w:rsidR="008F51DF" w:rsidRDefault="008F51DF" w:rsidP="008F51DF">
      <w:pPr>
        <w:pStyle w:val="Nadpis4"/>
        <w:rPr>
          <w:rFonts w:hint="eastAsia"/>
        </w:rPr>
      </w:pPr>
      <w:r>
        <w:t>Jednotlivé šablony stránek</w:t>
      </w:r>
    </w:p>
    <w:p w14:paraId="28F049EB" w14:textId="77777777" w:rsidR="008F51DF" w:rsidRDefault="008F51DF" w:rsidP="008F51DF">
      <w:r>
        <w:t xml:space="preserve">Další část </w:t>
      </w:r>
      <w:r w:rsidR="009D47FD">
        <w:t>View,</w:t>
      </w:r>
      <w:r>
        <w:t xml:space="preserve"> na kterou</w:t>
      </w:r>
      <w:r w:rsidR="009D47FD">
        <w:t xml:space="preserve"> je potřeba se zaměřit jsou jednotlivé šablony pro každý Controller. V naší aplikaci se jedná především o následující šablony:</w:t>
      </w:r>
    </w:p>
    <w:p w14:paraId="25507B8A" w14:textId="77777777" w:rsidR="009D47FD" w:rsidRDefault="009D47FD" w:rsidP="009D47FD">
      <w:pPr>
        <w:pStyle w:val="Odstavecseseznamem"/>
        <w:numPr>
          <w:ilvl w:val="0"/>
          <w:numId w:val="14"/>
        </w:numPr>
      </w:pPr>
      <w:proofErr w:type="spellStart"/>
      <w:r>
        <w:t>Branches</w:t>
      </w:r>
      <w:proofErr w:type="spellEnd"/>
    </w:p>
    <w:p w14:paraId="1BA01555" w14:textId="77777777" w:rsidR="009D47FD" w:rsidRDefault="009D47FD" w:rsidP="009D47FD">
      <w:pPr>
        <w:pStyle w:val="Odstavecseseznamem"/>
        <w:numPr>
          <w:ilvl w:val="1"/>
          <w:numId w:val="14"/>
        </w:numPr>
      </w:pPr>
      <w:proofErr w:type="spellStart"/>
      <w:proofErr w:type="gramStart"/>
      <w:r>
        <w:t>default.latte</w:t>
      </w:r>
      <w:proofErr w:type="spellEnd"/>
      <w:proofErr w:type="gramEnd"/>
    </w:p>
    <w:p w14:paraId="675F1A32" w14:textId="77777777" w:rsidR="009D47FD" w:rsidRDefault="009D47FD" w:rsidP="009D47FD">
      <w:pPr>
        <w:pStyle w:val="Odstavecseseznamem"/>
        <w:numPr>
          <w:ilvl w:val="2"/>
          <w:numId w:val="14"/>
        </w:numPr>
      </w:pPr>
      <w:r>
        <w:t>Stránka zobrazující stav kanceláří dle přístupu každého uživatele.</w:t>
      </w:r>
    </w:p>
    <w:p w14:paraId="467CD278" w14:textId="77777777" w:rsidR="007B7A01" w:rsidRDefault="007B7A01" w:rsidP="009D47FD">
      <w:pPr>
        <w:pStyle w:val="Odstavecseseznamem"/>
        <w:numPr>
          <w:ilvl w:val="2"/>
          <w:numId w:val="14"/>
        </w:numPr>
      </w:pPr>
      <w:r>
        <w:t>Zobrazuje se pro každou roli jinak.</w:t>
      </w:r>
    </w:p>
    <w:p w14:paraId="3DA32B6C" w14:textId="77777777" w:rsidR="009D47FD" w:rsidRDefault="009D47FD" w:rsidP="009D47FD">
      <w:pPr>
        <w:pStyle w:val="Odstavecseseznamem"/>
        <w:numPr>
          <w:ilvl w:val="0"/>
          <w:numId w:val="14"/>
        </w:numPr>
      </w:pPr>
      <w:proofErr w:type="spellStart"/>
      <w:r>
        <w:t>Teams</w:t>
      </w:r>
      <w:proofErr w:type="spellEnd"/>
    </w:p>
    <w:p w14:paraId="37C5A24E" w14:textId="77777777" w:rsidR="009D47FD" w:rsidRDefault="009D47FD" w:rsidP="009D47FD">
      <w:pPr>
        <w:pStyle w:val="Odstavecseseznamem"/>
        <w:numPr>
          <w:ilvl w:val="1"/>
          <w:numId w:val="14"/>
        </w:numPr>
      </w:pPr>
      <w:proofErr w:type="spellStart"/>
      <w:proofErr w:type="gramStart"/>
      <w:r>
        <w:t>default.latte</w:t>
      </w:r>
      <w:proofErr w:type="spellEnd"/>
      <w:proofErr w:type="gramEnd"/>
    </w:p>
    <w:p w14:paraId="33F05C89" w14:textId="77777777" w:rsidR="009D47FD" w:rsidRDefault="009D47FD" w:rsidP="009D47FD">
      <w:pPr>
        <w:pStyle w:val="Odstavecseseznamem"/>
        <w:numPr>
          <w:ilvl w:val="2"/>
          <w:numId w:val="14"/>
        </w:numPr>
      </w:pPr>
      <w:r>
        <w:t>Stránka zobrazující seznam týmů a jejich informace.</w:t>
      </w:r>
    </w:p>
    <w:p w14:paraId="271AB136" w14:textId="77777777" w:rsidR="007B7A01" w:rsidRDefault="007B7A01" w:rsidP="009D47FD">
      <w:pPr>
        <w:pStyle w:val="Odstavecseseznamem"/>
        <w:numPr>
          <w:ilvl w:val="2"/>
          <w:numId w:val="14"/>
        </w:numPr>
      </w:pPr>
      <w:r>
        <w:t>Přístup možný pouze pro administrátora.</w:t>
      </w:r>
    </w:p>
    <w:p w14:paraId="460D3C5C" w14:textId="77777777" w:rsidR="009D47FD" w:rsidRDefault="009D47FD" w:rsidP="009D47FD">
      <w:pPr>
        <w:pStyle w:val="Odstavecseseznamem"/>
        <w:numPr>
          <w:ilvl w:val="0"/>
          <w:numId w:val="14"/>
        </w:numPr>
      </w:pPr>
      <w:proofErr w:type="spellStart"/>
      <w:r>
        <w:t>Users</w:t>
      </w:r>
      <w:proofErr w:type="spellEnd"/>
    </w:p>
    <w:p w14:paraId="04D163CD" w14:textId="77777777" w:rsidR="009D47FD" w:rsidRDefault="009D47FD" w:rsidP="009D47FD">
      <w:pPr>
        <w:pStyle w:val="Odstavecseseznamem"/>
        <w:numPr>
          <w:ilvl w:val="1"/>
          <w:numId w:val="14"/>
        </w:numPr>
      </w:pPr>
      <w:proofErr w:type="spellStart"/>
      <w:proofErr w:type="gramStart"/>
      <w:r>
        <w:t>default.latte</w:t>
      </w:r>
      <w:proofErr w:type="spellEnd"/>
      <w:proofErr w:type="gramEnd"/>
    </w:p>
    <w:p w14:paraId="6FEE62CC" w14:textId="77777777" w:rsidR="009D47FD" w:rsidRDefault="009D47FD" w:rsidP="009D47FD">
      <w:pPr>
        <w:pStyle w:val="Odstavecseseznamem"/>
        <w:numPr>
          <w:ilvl w:val="2"/>
          <w:numId w:val="14"/>
        </w:numPr>
      </w:pPr>
      <w:r>
        <w:t>Stránka zobrazující seznam uživatelů a jejich informace.</w:t>
      </w:r>
    </w:p>
    <w:p w14:paraId="27511636" w14:textId="77777777" w:rsidR="007B7A01" w:rsidRDefault="007B7A01" w:rsidP="004C6F9B">
      <w:pPr>
        <w:pStyle w:val="Odstavecseseznamem"/>
        <w:numPr>
          <w:ilvl w:val="2"/>
          <w:numId w:val="14"/>
        </w:numPr>
      </w:pPr>
      <w:r>
        <w:t>Přístup možný pouze pro administrátora.</w:t>
      </w:r>
    </w:p>
    <w:p w14:paraId="6CCDD0E2" w14:textId="77777777" w:rsidR="009D47FD" w:rsidRDefault="009D47FD" w:rsidP="009D47FD">
      <w:pPr>
        <w:pStyle w:val="Odstavecseseznamem"/>
        <w:numPr>
          <w:ilvl w:val="0"/>
          <w:numId w:val="14"/>
        </w:numPr>
      </w:pPr>
      <w:r>
        <w:t>Database</w:t>
      </w:r>
    </w:p>
    <w:p w14:paraId="2ED361F1" w14:textId="77777777" w:rsidR="009D47FD" w:rsidRDefault="009D47FD" w:rsidP="009D47FD">
      <w:pPr>
        <w:pStyle w:val="Odstavecseseznamem"/>
        <w:numPr>
          <w:ilvl w:val="1"/>
          <w:numId w:val="14"/>
        </w:numPr>
      </w:pPr>
      <w:proofErr w:type="spellStart"/>
      <w:proofErr w:type="gramStart"/>
      <w:r>
        <w:t>default.latte</w:t>
      </w:r>
      <w:proofErr w:type="spellEnd"/>
      <w:proofErr w:type="gramEnd"/>
    </w:p>
    <w:p w14:paraId="7E612D7E" w14:textId="77777777" w:rsidR="009D47FD" w:rsidRDefault="009D47FD" w:rsidP="009D47FD">
      <w:pPr>
        <w:pStyle w:val="Odstavecseseznamem"/>
        <w:numPr>
          <w:ilvl w:val="2"/>
          <w:numId w:val="14"/>
        </w:numPr>
      </w:pPr>
      <w:r>
        <w:t>Stránka umožňující následující akce.</w:t>
      </w:r>
    </w:p>
    <w:p w14:paraId="711B3DE5" w14:textId="77777777" w:rsidR="009D47FD" w:rsidRDefault="009D47FD" w:rsidP="009D47FD">
      <w:pPr>
        <w:pStyle w:val="Odstavecseseznamem"/>
        <w:numPr>
          <w:ilvl w:val="3"/>
          <w:numId w:val="14"/>
        </w:numPr>
      </w:pPr>
      <w:r>
        <w:t>Importování dat do databáze ze vloženého souboru Excel.</w:t>
      </w:r>
    </w:p>
    <w:p w14:paraId="3D227599" w14:textId="77777777" w:rsidR="009D47FD" w:rsidRDefault="009D47FD" w:rsidP="002F5168">
      <w:pPr>
        <w:pStyle w:val="Odstavecseseznamem"/>
        <w:numPr>
          <w:ilvl w:val="3"/>
          <w:numId w:val="14"/>
        </w:numPr>
      </w:pPr>
      <w:r>
        <w:t>Stáhnutí souboru Excel s exportovanými daty z databáze.</w:t>
      </w:r>
    </w:p>
    <w:p w14:paraId="6E064EB6" w14:textId="77777777" w:rsidR="007B7A01" w:rsidRDefault="007B7A01" w:rsidP="007B7A01">
      <w:pPr>
        <w:pStyle w:val="Odstavecseseznamem"/>
        <w:numPr>
          <w:ilvl w:val="2"/>
          <w:numId w:val="14"/>
        </w:numPr>
      </w:pPr>
      <w:r>
        <w:t>Přístup možný pouze pro administrátora.</w:t>
      </w:r>
    </w:p>
    <w:p w14:paraId="03069E0C" w14:textId="77777777" w:rsidR="004C6F9B" w:rsidRDefault="004C6F9B" w:rsidP="004C6F9B"/>
    <w:p w14:paraId="2FE9E4A3" w14:textId="77777777" w:rsidR="004C6F9B" w:rsidRDefault="004C6F9B" w:rsidP="004C6F9B">
      <w:pPr>
        <w:pStyle w:val="Odstavecseseznamem"/>
        <w:numPr>
          <w:ilvl w:val="0"/>
          <w:numId w:val="14"/>
        </w:numPr>
      </w:pPr>
      <w:proofErr w:type="spellStart"/>
      <w:r>
        <w:t>TeamPage</w:t>
      </w:r>
      <w:proofErr w:type="spellEnd"/>
    </w:p>
    <w:p w14:paraId="3AF5167C" w14:textId="77777777" w:rsidR="004C6F9B" w:rsidRDefault="004C6F9B" w:rsidP="004C6F9B">
      <w:pPr>
        <w:pStyle w:val="Odstavecseseznamem"/>
        <w:numPr>
          <w:ilvl w:val="1"/>
          <w:numId w:val="14"/>
        </w:numPr>
      </w:pPr>
      <w:proofErr w:type="spellStart"/>
      <w:proofErr w:type="gramStart"/>
      <w:r>
        <w:t>default.latte</w:t>
      </w:r>
      <w:proofErr w:type="spellEnd"/>
      <w:proofErr w:type="gramEnd"/>
    </w:p>
    <w:p w14:paraId="676C78A6" w14:textId="77777777" w:rsidR="004C6F9B" w:rsidRDefault="004C6F9B" w:rsidP="004C6F9B">
      <w:pPr>
        <w:pStyle w:val="Odstavecseseznamem"/>
        <w:numPr>
          <w:ilvl w:val="2"/>
          <w:numId w:val="14"/>
        </w:numPr>
      </w:pPr>
      <w:r>
        <w:t>Stránka generující stránku jednotlivých týmů.</w:t>
      </w:r>
    </w:p>
    <w:p w14:paraId="475D5DD5" w14:textId="77777777" w:rsidR="004C6F9B" w:rsidRDefault="004C6F9B" w:rsidP="004C6F9B">
      <w:pPr>
        <w:pStyle w:val="Odstavecseseznamem"/>
        <w:numPr>
          <w:ilvl w:val="2"/>
          <w:numId w:val="14"/>
        </w:numPr>
      </w:pPr>
      <w:r>
        <w:t>Přístup možný pouze pro administrátora</w:t>
      </w:r>
    </w:p>
    <w:p w14:paraId="63E592F0" w14:textId="77777777" w:rsidR="002F5168" w:rsidRDefault="002F5168" w:rsidP="002F5168">
      <w:pPr>
        <w:pStyle w:val="Odstavecseseznamem"/>
        <w:numPr>
          <w:ilvl w:val="0"/>
          <w:numId w:val="14"/>
        </w:numPr>
      </w:pPr>
      <w:r>
        <w:t>Sign</w:t>
      </w:r>
    </w:p>
    <w:p w14:paraId="7942E3DD" w14:textId="77777777" w:rsidR="002F5168" w:rsidRDefault="002F5168" w:rsidP="002F5168">
      <w:pPr>
        <w:pStyle w:val="Odstavecseseznamem"/>
        <w:numPr>
          <w:ilvl w:val="1"/>
          <w:numId w:val="14"/>
        </w:numPr>
      </w:pPr>
      <w:proofErr w:type="spellStart"/>
      <w:proofErr w:type="gramStart"/>
      <w:r>
        <w:t>In.latte</w:t>
      </w:r>
      <w:proofErr w:type="spellEnd"/>
      <w:proofErr w:type="gramEnd"/>
    </w:p>
    <w:p w14:paraId="162C9DF5" w14:textId="77777777" w:rsidR="002F5168" w:rsidRDefault="002F5168" w:rsidP="002F5168">
      <w:pPr>
        <w:pStyle w:val="Odstavecseseznamem"/>
        <w:numPr>
          <w:ilvl w:val="2"/>
          <w:numId w:val="14"/>
        </w:numPr>
      </w:pPr>
      <w:r>
        <w:t>Stránka umožňující přihlášení uživatele.</w:t>
      </w:r>
    </w:p>
    <w:p w14:paraId="48B47F78" w14:textId="77777777" w:rsidR="002F5168" w:rsidRDefault="002F5168" w:rsidP="002F5168">
      <w:pPr>
        <w:pStyle w:val="Odstavecseseznamem"/>
        <w:numPr>
          <w:ilvl w:val="1"/>
          <w:numId w:val="14"/>
        </w:numPr>
      </w:pPr>
      <w:proofErr w:type="spellStart"/>
      <w:r>
        <w:t>Out.latte</w:t>
      </w:r>
      <w:proofErr w:type="spellEnd"/>
    </w:p>
    <w:p w14:paraId="4F8AF2AA" w14:textId="77777777" w:rsidR="002F5168" w:rsidRDefault="002F5168" w:rsidP="002F5168">
      <w:pPr>
        <w:pStyle w:val="Odstavecseseznamem"/>
        <w:numPr>
          <w:ilvl w:val="2"/>
          <w:numId w:val="14"/>
        </w:numPr>
      </w:pPr>
      <w:r>
        <w:t>Stránka umožňující odhlášení uživatele – Ihned přesměruje na přihlašovací stránku.</w:t>
      </w:r>
    </w:p>
    <w:p w14:paraId="208C35F5" w14:textId="77777777" w:rsidR="009D47FD" w:rsidRDefault="009D47FD" w:rsidP="009D47FD">
      <w:pPr>
        <w:pStyle w:val="Nadpis4"/>
        <w:rPr>
          <w:rFonts w:hint="eastAsia"/>
        </w:rPr>
      </w:pPr>
      <w:r>
        <w:t>Formuláře</w:t>
      </w:r>
    </w:p>
    <w:p w14:paraId="3DFEB572" w14:textId="77777777" w:rsidR="009D47FD" w:rsidRPr="009D47FD" w:rsidRDefault="009D47FD" w:rsidP="00DD32D0">
      <w:r>
        <w:t xml:space="preserve">Kromě těchto šablon je taky Nette schopné dynamicky generovat formuláře a efektivně je propojit s kontrolní částí. </w:t>
      </w:r>
      <w:r w:rsidR="00DD32D0">
        <w:t xml:space="preserve">Tyto formuláře jsou generovány pomocí návrhového vzoru „tovární metoda“ a </w:t>
      </w:r>
      <w:r w:rsidR="004965D4">
        <w:t>každý formulář má vlastní třídu.</w:t>
      </w:r>
    </w:p>
    <w:p w14:paraId="6F83AE27" w14:textId="77777777" w:rsidR="000B3E20" w:rsidRPr="000B3E20" w:rsidRDefault="00184B07" w:rsidP="000B3E20">
      <w:pPr>
        <w:pStyle w:val="Nadpis3"/>
        <w:rPr>
          <w:rFonts w:hint="eastAsia"/>
        </w:rPr>
      </w:pPr>
      <w:bookmarkStart w:id="58" w:name="_Toc40002650"/>
      <w:r>
        <w:t>Presenter</w:t>
      </w:r>
      <w:bookmarkEnd w:id="58"/>
    </w:p>
    <w:p w14:paraId="29BD02E8" w14:textId="77777777" w:rsidR="000B3E20" w:rsidRDefault="00FC2F69" w:rsidP="003321FD">
      <w:r>
        <w:t xml:space="preserve">Část </w:t>
      </w:r>
      <w:r w:rsidR="00184B07">
        <w:t>Presenter</w:t>
      </w:r>
      <w:r>
        <w:t xml:space="preserve"> propojuje logickou část Model (Manager) a grafickou část View (šablony latte). Obstarává veškeré informace, které View potřebuje pro svoji funkci. Jedná se například o uživatelské údaje, názvy stránek, nebo data formulářů. V Nette tyto třídy obsahují ve svém názvu slovo Presenter. Pro naši aplikaci potřebujeme </w:t>
      </w:r>
      <w:proofErr w:type="spellStart"/>
      <w:r>
        <w:t>Presentery</w:t>
      </w:r>
      <w:proofErr w:type="spellEnd"/>
      <w:r>
        <w:t xml:space="preserve"> pro každou stránku. Jedná se o třídy:</w:t>
      </w:r>
    </w:p>
    <w:p w14:paraId="5325581F" w14:textId="77777777" w:rsidR="00FC2F69" w:rsidRDefault="00FC2F69" w:rsidP="00FC2F69">
      <w:pPr>
        <w:pStyle w:val="Odstavecseseznamem"/>
        <w:numPr>
          <w:ilvl w:val="0"/>
          <w:numId w:val="14"/>
        </w:numPr>
      </w:pPr>
      <w:proofErr w:type="spellStart"/>
      <w:r>
        <w:t>SignPresenter</w:t>
      </w:r>
      <w:proofErr w:type="spellEnd"/>
    </w:p>
    <w:p w14:paraId="5AB26EEF" w14:textId="77777777" w:rsidR="00AF44D0" w:rsidRDefault="00FC2F69" w:rsidP="00FC2F69">
      <w:pPr>
        <w:pStyle w:val="Odstavecseseznamem"/>
        <w:numPr>
          <w:ilvl w:val="1"/>
          <w:numId w:val="14"/>
        </w:numPr>
      </w:pPr>
      <w:r>
        <w:t xml:space="preserve">Kontrolní třída obstarávající přihlašování a odhlašování uživatele. </w:t>
      </w:r>
    </w:p>
    <w:p w14:paraId="0A56A038" w14:textId="77777777" w:rsidR="00AF44D0" w:rsidRDefault="00FC2F69" w:rsidP="00FC2F69">
      <w:pPr>
        <w:pStyle w:val="Odstavecseseznamem"/>
        <w:numPr>
          <w:ilvl w:val="1"/>
          <w:numId w:val="14"/>
        </w:numPr>
      </w:pPr>
      <w:r>
        <w:t xml:space="preserve">Komunikuje s formulářem </w:t>
      </w:r>
      <w:proofErr w:type="spellStart"/>
      <w:r>
        <w:t>SignInFormFactory</w:t>
      </w:r>
      <w:proofErr w:type="spellEnd"/>
      <w:r>
        <w:t xml:space="preserve"> pro vytvoření grafické podoby formuláře, kterou předá své šabloně </w:t>
      </w:r>
      <w:proofErr w:type="spellStart"/>
      <w:proofErr w:type="gramStart"/>
      <w:r>
        <w:t>In.latte</w:t>
      </w:r>
      <w:proofErr w:type="spellEnd"/>
      <w:proofErr w:type="gramEnd"/>
      <w:r w:rsidR="00AF44D0">
        <w:t>.</w:t>
      </w:r>
    </w:p>
    <w:p w14:paraId="384D2C35" w14:textId="77777777" w:rsidR="00AF44D0" w:rsidRDefault="00FC2F69" w:rsidP="00FC2F69">
      <w:pPr>
        <w:pStyle w:val="Odstavecseseznamem"/>
        <w:numPr>
          <w:ilvl w:val="1"/>
          <w:numId w:val="14"/>
        </w:numPr>
      </w:pPr>
      <w:r>
        <w:t xml:space="preserve">Pokud z tohoto formuláře získá data, předá je Modelu do třídy UserManager, který tyto data zkontroluje a v případě úspěšného přihlášení vytvoří identitu uživatele. </w:t>
      </w:r>
    </w:p>
    <w:p w14:paraId="03A5B903" w14:textId="77777777" w:rsidR="00FC2F69" w:rsidRDefault="00AF44D0" w:rsidP="00FC2F69">
      <w:pPr>
        <w:pStyle w:val="Odstavecseseznamem"/>
        <w:numPr>
          <w:ilvl w:val="1"/>
          <w:numId w:val="14"/>
        </w:numPr>
      </w:pPr>
      <w:r>
        <w:t>O</w:t>
      </w:r>
      <w:r w:rsidR="00FC2F69">
        <w:t xml:space="preserve">bstarává odhlašování uživatele za pomoci šablony </w:t>
      </w:r>
      <w:proofErr w:type="spellStart"/>
      <w:r w:rsidR="00FC2F69">
        <w:t>Out.latte</w:t>
      </w:r>
      <w:proofErr w:type="spellEnd"/>
    </w:p>
    <w:p w14:paraId="07B74DB5" w14:textId="77777777" w:rsidR="000933A6" w:rsidRDefault="000933A6" w:rsidP="00FC2F69">
      <w:pPr>
        <w:pStyle w:val="Odstavecseseznamem"/>
        <w:numPr>
          <w:ilvl w:val="1"/>
          <w:numId w:val="14"/>
        </w:numPr>
      </w:pPr>
      <w:r>
        <w:t>Obstarává změnu hesla.</w:t>
      </w:r>
    </w:p>
    <w:p w14:paraId="1E2CD346" w14:textId="77777777" w:rsidR="00FC2F69" w:rsidRDefault="00FC2F69" w:rsidP="00FC2F69">
      <w:pPr>
        <w:pStyle w:val="Odstavecseseznamem"/>
        <w:numPr>
          <w:ilvl w:val="0"/>
          <w:numId w:val="14"/>
        </w:numPr>
      </w:pPr>
      <w:proofErr w:type="spellStart"/>
      <w:r>
        <w:t>BranchesPresenter</w:t>
      </w:r>
      <w:proofErr w:type="spellEnd"/>
    </w:p>
    <w:p w14:paraId="38B1F8F3" w14:textId="77777777" w:rsidR="007B7A01" w:rsidRDefault="00FC2F69" w:rsidP="00FC2F69">
      <w:pPr>
        <w:pStyle w:val="Odstavecseseznamem"/>
        <w:numPr>
          <w:ilvl w:val="1"/>
          <w:numId w:val="14"/>
        </w:numPr>
      </w:pPr>
      <w:r>
        <w:t xml:space="preserve">Kontrolní třída obstarávající zobrazení informací o kancelářích. Jedná se o dynamicky generovanou stránku vysoce rozdílnou podobou podle typu role uživatele. </w:t>
      </w:r>
    </w:p>
    <w:p w14:paraId="1EA857EC" w14:textId="77777777" w:rsidR="007B7A01" w:rsidRDefault="00FC2F69" w:rsidP="00FC2F69">
      <w:pPr>
        <w:pStyle w:val="Odstavecseseznamem"/>
        <w:numPr>
          <w:ilvl w:val="1"/>
          <w:numId w:val="14"/>
        </w:numPr>
      </w:pPr>
      <w:r>
        <w:t>Komunikuje s</w:t>
      </w:r>
      <w:r w:rsidR="003117C2">
        <w:t xml:space="preserve"> třídou </w:t>
      </w:r>
      <w:r>
        <w:t xml:space="preserve">GridManager pro získání dat odpovídající danému uživateli. Tyto data následně předá do své šablony, kde </w:t>
      </w:r>
      <w:r w:rsidR="007B7A01">
        <w:t>s využitím těchto dat vygeneruje tabulku Bootstrap-table, kterou zobrazí uživateli.</w:t>
      </w:r>
    </w:p>
    <w:p w14:paraId="3B41C3D0" w14:textId="77777777" w:rsidR="00FC2F69" w:rsidRDefault="007B7A01" w:rsidP="00FC2F69">
      <w:pPr>
        <w:pStyle w:val="Odstavecseseznamem"/>
        <w:numPr>
          <w:ilvl w:val="1"/>
          <w:numId w:val="14"/>
        </w:numPr>
      </w:pPr>
      <w:r>
        <w:t>Od uživatele může dostat informace o změně stavu kanceláře. Tuto informaci následně předá zpět do třídy GridManager, která tuto informaci změní na databázi.</w:t>
      </w:r>
    </w:p>
    <w:p w14:paraId="6501DC8D" w14:textId="77777777" w:rsidR="004600C4" w:rsidRDefault="004600C4" w:rsidP="004600C4"/>
    <w:p w14:paraId="1376ECD6" w14:textId="77777777" w:rsidR="007B7A01" w:rsidRDefault="007B7A01" w:rsidP="007B7A01">
      <w:pPr>
        <w:pStyle w:val="Odstavecseseznamem"/>
        <w:numPr>
          <w:ilvl w:val="0"/>
          <w:numId w:val="14"/>
        </w:numPr>
      </w:pPr>
      <w:proofErr w:type="spellStart"/>
      <w:r>
        <w:t>TeamsPresenter</w:t>
      </w:r>
      <w:proofErr w:type="spellEnd"/>
    </w:p>
    <w:p w14:paraId="54687886" w14:textId="77777777" w:rsidR="003117C2" w:rsidRDefault="007B7A01" w:rsidP="003117C2">
      <w:pPr>
        <w:pStyle w:val="Odstavecseseznamem"/>
        <w:numPr>
          <w:ilvl w:val="1"/>
          <w:numId w:val="14"/>
        </w:numPr>
      </w:pPr>
      <w:r>
        <w:t xml:space="preserve">Kontrolní třída obstarávající zobrazení informací o týmech. </w:t>
      </w:r>
    </w:p>
    <w:p w14:paraId="46E4A204" w14:textId="77777777" w:rsidR="007B7A01" w:rsidRDefault="00AF44D0" w:rsidP="007B7A01">
      <w:pPr>
        <w:pStyle w:val="Odstavecseseznamem"/>
        <w:numPr>
          <w:ilvl w:val="1"/>
          <w:numId w:val="14"/>
        </w:numPr>
      </w:pPr>
      <w:r>
        <w:t>Kontroluje,</w:t>
      </w:r>
      <w:r w:rsidR="007B7A01">
        <w:t xml:space="preserve"> zda uživatel je administrátor, pokud není</w:t>
      </w:r>
      <w:r w:rsidR="00A14BDA">
        <w:t>,</w:t>
      </w:r>
      <w:r w:rsidR="007B7A01">
        <w:t xml:space="preserve"> je přesměrován na stránku </w:t>
      </w:r>
      <w:proofErr w:type="spellStart"/>
      <w:r w:rsidR="007B7A01">
        <w:t>Branches</w:t>
      </w:r>
      <w:proofErr w:type="spellEnd"/>
      <w:r w:rsidR="007B7A01">
        <w:t>.</w:t>
      </w:r>
    </w:p>
    <w:p w14:paraId="4C285E86" w14:textId="77777777" w:rsidR="003117C2" w:rsidRDefault="003117C2" w:rsidP="003117C2">
      <w:pPr>
        <w:pStyle w:val="Odstavecseseznamem"/>
        <w:numPr>
          <w:ilvl w:val="1"/>
          <w:numId w:val="14"/>
        </w:numPr>
      </w:pPr>
      <w:r>
        <w:t>Komunikuje s třídou GridManager pro získání seznamu týmu a jejich informací. Tyto data následně předá do své šablony, kde s využitím těchto dat vygeneruje tabulku Bootstrap-table, kterou zobrazí uživateli.</w:t>
      </w:r>
    </w:p>
    <w:p w14:paraId="43BF2A2C" w14:textId="77777777" w:rsidR="007B7A01" w:rsidRDefault="00AF44D0" w:rsidP="007B7A01">
      <w:pPr>
        <w:pStyle w:val="Odstavecseseznamem"/>
        <w:numPr>
          <w:ilvl w:val="1"/>
          <w:numId w:val="14"/>
        </w:numPr>
      </w:pPr>
      <w:r>
        <w:t xml:space="preserve">Umožňuje uživateli vygenerovat stránku týmu pro </w:t>
      </w:r>
      <w:r w:rsidR="003117C2">
        <w:t>proved</w:t>
      </w:r>
      <w:r w:rsidR="00B00F9B">
        <w:t>e</w:t>
      </w:r>
      <w:r w:rsidR="003117C2">
        <w:t>ní</w:t>
      </w:r>
      <w:r>
        <w:t xml:space="preserve"> změn ve vybraném týmu.</w:t>
      </w:r>
    </w:p>
    <w:p w14:paraId="17C1BE9E" w14:textId="77777777" w:rsidR="00135260" w:rsidRDefault="00135260" w:rsidP="007B7A01">
      <w:pPr>
        <w:pStyle w:val="Odstavecseseznamem"/>
        <w:numPr>
          <w:ilvl w:val="1"/>
          <w:numId w:val="14"/>
        </w:numPr>
      </w:pPr>
      <w:r>
        <w:t>Umožní uživateli vytvořit nový tým dle zadaných informací.</w:t>
      </w:r>
    </w:p>
    <w:p w14:paraId="7EBA64B3" w14:textId="77777777" w:rsidR="00241FDA" w:rsidRDefault="00241FDA" w:rsidP="00241FDA">
      <w:pPr>
        <w:pStyle w:val="Odstavecseseznamem"/>
        <w:numPr>
          <w:ilvl w:val="0"/>
          <w:numId w:val="14"/>
        </w:numPr>
      </w:pPr>
      <w:proofErr w:type="spellStart"/>
      <w:r>
        <w:t>TeamPagePresenter</w:t>
      </w:r>
      <w:proofErr w:type="spellEnd"/>
    </w:p>
    <w:p w14:paraId="4FB614CC" w14:textId="77777777" w:rsidR="00241FDA" w:rsidRDefault="00241FDA" w:rsidP="00241FDA">
      <w:pPr>
        <w:pStyle w:val="Odstavecseseznamem"/>
        <w:numPr>
          <w:ilvl w:val="1"/>
          <w:numId w:val="14"/>
        </w:numPr>
      </w:pPr>
      <w:r>
        <w:t xml:space="preserve">Kontrolní třída obstarávající zobrazení informací o týmech. </w:t>
      </w:r>
    </w:p>
    <w:p w14:paraId="1748B3FF" w14:textId="77777777" w:rsidR="00241FDA" w:rsidRDefault="00241FDA" w:rsidP="00241FDA">
      <w:pPr>
        <w:pStyle w:val="Odstavecseseznamem"/>
        <w:numPr>
          <w:ilvl w:val="1"/>
          <w:numId w:val="14"/>
        </w:numPr>
      </w:pPr>
      <w:r>
        <w:t>Kontroluje, zda uživatel je administrátor, pokud není</w:t>
      </w:r>
      <w:r w:rsidR="00E44DBF">
        <w:t>,</w:t>
      </w:r>
      <w:r>
        <w:t xml:space="preserve"> je přesměrován na stránku </w:t>
      </w:r>
      <w:proofErr w:type="spellStart"/>
      <w:r>
        <w:t>Branches</w:t>
      </w:r>
      <w:proofErr w:type="spellEnd"/>
      <w:r>
        <w:t>.</w:t>
      </w:r>
    </w:p>
    <w:p w14:paraId="5B2E07F7" w14:textId="77777777" w:rsidR="00241FDA" w:rsidRDefault="00241FDA" w:rsidP="00241FDA">
      <w:pPr>
        <w:pStyle w:val="Odstavecseseznamem"/>
        <w:numPr>
          <w:ilvl w:val="1"/>
          <w:numId w:val="14"/>
        </w:numPr>
      </w:pPr>
      <w:r>
        <w:t>Komunikuje s třídou GridManager pro získání seznamu přidělených techniků a lokací a jejich informací. Tyto data následně předá do své šablony, kde s využitím těchto dat vygeneruje tabulku Bootstrap-table, kterou zobrazí uživateli.</w:t>
      </w:r>
    </w:p>
    <w:p w14:paraId="0FF46FC4" w14:textId="77777777" w:rsidR="00241FDA" w:rsidRDefault="00171C92" w:rsidP="00241FDA">
      <w:pPr>
        <w:pStyle w:val="Odstavecseseznamem"/>
        <w:numPr>
          <w:ilvl w:val="1"/>
          <w:numId w:val="14"/>
        </w:numPr>
      </w:pPr>
      <w:r>
        <w:t>Třída je vygenerována dle zaslaného Id týmu.</w:t>
      </w:r>
    </w:p>
    <w:p w14:paraId="2F706E4C" w14:textId="77777777" w:rsidR="00171C92" w:rsidRDefault="00171C92" w:rsidP="00241FDA">
      <w:pPr>
        <w:pStyle w:val="Odstavecseseznamem"/>
        <w:numPr>
          <w:ilvl w:val="1"/>
          <w:numId w:val="14"/>
        </w:numPr>
      </w:pPr>
      <w:r>
        <w:t>Umožňuje př</w:t>
      </w:r>
      <w:r w:rsidR="00135260">
        <w:t>idávat a odstraňovat</w:t>
      </w:r>
      <w:r>
        <w:t xml:space="preserve"> techniky a lokace </w:t>
      </w:r>
      <w:r w:rsidR="00135260">
        <w:t>pro daný tým</w:t>
      </w:r>
    </w:p>
    <w:p w14:paraId="07442704" w14:textId="77777777" w:rsidR="00AF44D0" w:rsidRDefault="003117C2" w:rsidP="003117C2">
      <w:pPr>
        <w:pStyle w:val="Odstavecseseznamem"/>
        <w:numPr>
          <w:ilvl w:val="0"/>
          <w:numId w:val="14"/>
        </w:numPr>
      </w:pPr>
      <w:proofErr w:type="spellStart"/>
      <w:r>
        <w:t>UserPresenter</w:t>
      </w:r>
      <w:proofErr w:type="spellEnd"/>
    </w:p>
    <w:p w14:paraId="5C9969EA" w14:textId="77777777" w:rsidR="003117C2" w:rsidRDefault="003117C2" w:rsidP="003117C2">
      <w:pPr>
        <w:pStyle w:val="Odstavecseseznamem"/>
        <w:numPr>
          <w:ilvl w:val="1"/>
          <w:numId w:val="14"/>
        </w:numPr>
      </w:pPr>
      <w:r>
        <w:t xml:space="preserve">Kontrolní třída obstarávající zobrazení informací o uživatelích. </w:t>
      </w:r>
    </w:p>
    <w:p w14:paraId="04812F52" w14:textId="77777777" w:rsidR="003117C2" w:rsidRDefault="003117C2" w:rsidP="003117C2">
      <w:pPr>
        <w:pStyle w:val="Odstavecseseznamem"/>
        <w:numPr>
          <w:ilvl w:val="1"/>
          <w:numId w:val="14"/>
        </w:numPr>
      </w:pPr>
      <w:r>
        <w:t>Kontroluje, zda uživatel je administrátor, pokud není</w:t>
      </w:r>
      <w:r w:rsidR="00E44DBF">
        <w:t>,</w:t>
      </w:r>
      <w:r>
        <w:t xml:space="preserve"> je přesměrován na stránku </w:t>
      </w:r>
      <w:proofErr w:type="spellStart"/>
      <w:r>
        <w:t>Branches</w:t>
      </w:r>
      <w:proofErr w:type="spellEnd"/>
      <w:r>
        <w:t>.</w:t>
      </w:r>
    </w:p>
    <w:p w14:paraId="6B01132F" w14:textId="77777777" w:rsidR="003117C2" w:rsidRDefault="003117C2" w:rsidP="003117C2">
      <w:pPr>
        <w:pStyle w:val="Odstavecseseznamem"/>
        <w:numPr>
          <w:ilvl w:val="1"/>
          <w:numId w:val="14"/>
        </w:numPr>
      </w:pPr>
      <w:r>
        <w:t>Komunikuje s třídou GridManager pro získání seznamu uživatelů a jejich informací. Tyto data následně předá do své šablony, kde s využitím těchto dat vygeneruje tabulku Bootstrap-table, kterou zobrazí uživateli.</w:t>
      </w:r>
    </w:p>
    <w:p w14:paraId="2349ED55" w14:textId="77777777" w:rsidR="005A74D1" w:rsidRDefault="003117C2" w:rsidP="005A74D1">
      <w:pPr>
        <w:pStyle w:val="Odstavecseseznamem"/>
        <w:numPr>
          <w:ilvl w:val="1"/>
          <w:numId w:val="14"/>
        </w:numPr>
        <w:spacing w:after="160" w:line="259" w:lineRule="auto"/>
        <w:jc w:val="left"/>
      </w:pPr>
      <w:r>
        <w:t xml:space="preserve">Umožňuje administrátorovi vytvořit nového </w:t>
      </w:r>
      <w:r w:rsidR="00E6354C">
        <w:t>technika</w:t>
      </w:r>
      <w:r>
        <w:t>, kterého následně předá třídě UserManager, kde zkontroluje autentičnost této informace a v případě, že není žádný problém je tento uživatel vytvořen v databázi.</w:t>
      </w:r>
    </w:p>
    <w:p w14:paraId="6622A813" w14:textId="77777777" w:rsidR="003117C2" w:rsidRDefault="003117C2" w:rsidP="003117C2">
      <w:pPr>
        <w:pStyle w:val="Odstavecseseznamem"/>
        <w:numPr>
          <w:ilvl w:val="0"/>
          <w:numId w:val="14"/>
        </w:numPr>
      </w:pPr>
      <w:proofErr w:type="spellStart"/>
      <w:r>
        <w:t>DatabasePresenter</w:t>
      </w:r>
      <w:proofErr w:type="spellEnd"/>
    </w:p>
    <w:p w14:paraId="5A96C4B5" w14:textId="77777777" w:rsidR="003117C2" w:rsidRDefault="003117C2" w:rsidP="003117C2">
      <w:pPr>
        <w:pStyle w:val="Odstavecseseznamem"/>
        <w:numPr>
          <w:ilvl w:val="1"/>
          <w:numId w:val="14"/>
        </w:numPr>
      </w:pPr>
      <w:r>
        <w:t xml:space="preserve">Kontrolní třída obstarávající stránku pro upravování dat v databázi. </w:t>
      </w:r>
    </w:p>
    <w:p w14:paraId="65052B7E" w14:textId="77777777" w:rsidR="003117C2" w:rsidRDefault="003117C2" w:rsidP="003117C2">
      <w:pPr>
        <w:pStyle w:val="Odstavecseseznamem"/>
        <w:numPr>
          <w:ilvl w:val="1"/>
          <w:numId w:val="14"/>
        </w:numPr>
      </w:pPr>
      <w:r>
        <w:t>Kontroluje, zda uživatel je administrátor, pokud není</w:t>
      </w:r>
      <w:r w:rsidR="00E44DBF">
        <w:t>,</w:t>
      </w:r>
      <w:r>
        <w:t xml:space="preserve"> je přesměrován na stránku </w:t>
      </w:r>
      <w:proofErr w:type="spellStart"/>
      <w:r>
        <w:t>Branches</w:t>
      </w:r>
      <w:proofErr w:type="spellEnd"/>
      <w:r>
        <w:t>.</w:t>
      </w:r>
    </w:p>
    <w:p w14:paraId="12627584" w14:textId="77777777" w:rsidR="003117C2" w:rsidRDefault="003117C2" w:rsidP="003117C2">
      <w:pPr>
        <w:pStyle w:val="Odstavecseseznamem"/>
        <w:numPr>
          <w:ilvl w:val="1"/>
          <w:numId w:val="14"/>
        </w:numPr>
      </w:pPr>
      <w:r>
        <w:t>Komunikuje s třídou ExcelManager pro zpracování dat z vloženého Excel souboru a jejich následné vložení do databáze v případě importování dat.</w:t>
      </w:r>
    </w:p>
    <w:p w14:paraId="6642FC47" w14:textId="77777777" w:rsidR="00575308" w:rsidRDefault="003117C2" w:rsidP="00120B16">
      <w:pPr>
        <w:pStyle w:val="Odstavecseseznamem"/>
        <w:numPr>
          <w:ilvl w:val="1"/>
          <w:numId w:val="14"/>
        </w:numPr>
      </w:pPr>
      <w:r>
        <w:t>Komunikuje s třídou ExcelManager pro zpracování dat z databáze souboru a jejich následné vložení do nově vytvořeného souboru Excel dle definované šablony v případě exportování dat.</w:t>
      </w:r>
    </w:p>
    <w:p w14:paraId="32D519E4" w14:textId="506A3E0B" w:rsidR="00710CAF" w:rsidRDefault="00F54964" w:rsidP="00F54964">
      <w:pPr>
        <w:keepNext/>
        <w:jc w:val="center"/>
      </w:pPr>
      <w:r>
        <w:rPr>
          <w:noProof/>
          <w:lang w:eastAsia="cs-CZ"/>
        </w:rPr>
        <w:lastRenderedPageBreak/>
        <w:drawing>
          <wp:anchor distT="0" distB="0" distL="114300" distR="114300" simplePos="0" relativeHeight="251660800" behindDoc="0" locked="0" layoutInCell="1" allowOverlap="1" wp14:anchorId="4F2BB30E" wp14:editId="6F00992A">
            <wp:simplePos x="0" y="0"/>
            <wp:positionH relativeFrom="column">
              <wp:posOffset>-1766570</wp:posOffset>
            </wp:positionH>
            <wp:positionV relativeFrom="paragraph">
              <wp:posOffset>1425575</wp:posOffset>
            </wp:positionV>
            <wp:extent cx="8000445" cy="5313293"/>
            <wp:effectExtent l="0" t="1352550" r="0" b="1316355"/>
            <wp:wrapSquare wrapText="bothSides"/>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8000445" cy="531329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4F2176" w14:textId="59191911" w:rsidR="00646A16" w:rsidRDefault="00710CAF" w:rsidP="00F54964">
      <w:pPr>
        <w:pStyle w:val="Titulek"/>
        <w:jc w:val="center"/>
      </w:pPr>
      <w:bookmarkStart w:id="59" w:name="_Toc40002529"/>
      <w:r>
        <w:t xml:space="preserve">Obrázek </w:t>
      </w:r>
      <w:r w:rsidR="00062F81">
        <w:fldChar w:fldCharType="begin"/>
      </w:r>
      <w:r>
        <w:instrText>SEQ Obrázek \* ARABIC</w:instrText>
      </w:r>
      <w:r w:rsidR="00062F81">
        <w:fldChar w:fldCharType="separate"/>
      </w:r>
      <w:r w:rsidR="007D09D0">
        <w:rPr>
          <w:noProof/>
        </w:rPr>
        <w:t>16</w:t>
      </w:r>
      <w:r w:rsidR="00062F81">
        <w:fldChar w:fldCharType="end"/>
      </w:r>
      <w:r w:rsidRPr="00C264E5">
        <w:t xml:space="preserve">- </w:t>
      </w:r>
      <w:proofErr w:type="spellStart"/>
      <w:r w:rsidR="00304BA2" w:rsidRPr="00C264E5">
        <w:t>ClassDiagram</w:t>
      </w:r>
      <w:proofErr w:type="spellEnd"/>
      <w:r w:rsidR="00304BA2" w:rsidRPr="00C264E5">
        <w:t xml:space="preserve"> – Presenter</w:t>
      </w:r>
      <w:r w:rsidR="00643D3E">
        <w:t xml:space="preserve"> – Autor</w:t>
      </w:r>
      <w:bookmarkEnd w:id="59"/>
      <w:r w:rsidR="00643D3E">
        <w:t xml:space="preserve"> </w:t>
      </w:r>
    </w:p>
    <w:p w14:paraId="5AC37957" w14:textId="77777777" w:rsidR="00AD0CAF" w:rsidRDefault="005A48AD" w:rsidP="00AD0CAF">
      <w:pPr>
        <w:pStyle w:val="Nadpis1"/>
        <w:rPr>
          <w:rFonts w:hint="eastAsia"/>
        </w:rPr>
      </w:pPr>
      <w:bookmarkStart w:id="60" w:name="_Toc40002651"/>
      <w:r>
        <w:lastRenderedPageBreak/>
        <w:t>Implementace</w:t>
      </w:r>
      <w:r w:rsidR="00AD0CAF" w:rsidRPr="00AD0CAF">
        <w:t xml:space="preserve"> aplikace</w:t>
      </w:r>
      <w:bookmarkEnd w:id="60"/>
    </w:p>
    <w:p w14:paraId="1812F7C4" w14:textId="77777777" w:rsidR="0002207E" w:rsidRPr="0002207E" w:rsidRDefault="0002207E" w:rsidP="0002207E">
      <w:r>
        <w:t>Ve chvíli, kdy je aplikace navrhnuta</w:t>
      </w:r>
      <w:r w:rsidR="00A1150D">
        <w:t>,</w:t>
      </w:r>
      <w:r>
        <w:t xml:space="preserve"> přichází na řadu tento návrh přenést v realitu. V této kapitole </w:t>
      </w:r>
      <w:r w:rsidR="00A430D5">
        <w:t>bude popsáno</w:t>
      </w:r>
      <w:r>
        <w:t xml:space="preserve">, jak </w:t>
      </w:r>
      <w:r w:rsidR="00A1150D">
        <w:t xml:space="preserve">autor </w:t>
      </w:r>
      <w:r>
        <w:t>postupoval při tvorbě kódu. Tato kapitola bude rozdělena do jednotlivých podkapitol dle jednotlivých částí aplikace.</w:t>
      </w:r>
    </w:p>
    <w:p w14:paraId="2AB7E908" w14:textId="77777777" w:rsidR="002472DE" w:rsidRDefault="004964C6" w:rsidP="004964C6">
      <w:pPr>
        <w:pStyle w:val="Nadpis2"/>
        <w:rPr>
          <w:rFonts w:hint="eastAsia"/>
        </w:rPr>
      </w:pPr>
      <w:bookmarkStart w:id="61" w:name="_Toc40002652"/>
      <w:r>
        <w:t>Model</w:t>
      </w:r>
      <w:bookmarkEnd w:id="61"/>
    </w:p>
    <w:p w14:paraId="6C738EAD" w14:textId="77777777" w:rsidR="006F5EFF" w:rsidRDefault="006F5EFF" w:rsidP="006F5EFF">
      <w:r>
        <w:t>V této části bude popsána tvorba tříd v části model. Tato část obstarává hlavní část logiky aplikace a veškeré propojení aplikace s databází. Tyto informace dále předává třídám v části Presenter, které tyto informace zpracují a předají je pro zobrazení v části View.</w:t>
      </w:r>
    </w:p>
    <w:p w14:paraId="28357A96" w14:textId="77777777" w:rsidR="006F5EFF" w:rsidRDefault="006F5EFF" w:rsidP="006F5EFF">
      <w:r>
        <w:t>Dle návrhu existují 4 třídy rozděleny dle typu informací které zpracovávají.</w:t>
      </w:r>
    </w:p>
    <w:p w14:paraId="26AC8A29" w14:textId="77777777" w:rsidR="006F5EFF" w:rsidRDefault="006F5EFF" w:rsidP="006F5EFF">
      <w:pPr>
        <w:pStyle w:val="Nadpis3"/>
        <w:rPr>
          <w:rFonts w:hint="eastAsia"/>
        </w:rPr>
      </w:pPr>
      <w:bookmarkStart w:id="62" w:name="_Toc40002653"/>
      <w:r>
        <w:t>UserManager</w:t>
      </w:r>
      <w:bookmarkEnd w:id="62"/>
    </w:p>
    <w:p w14:paraId="443D0D2D" w14:textId="77777777" w:rsidR="006F5EFF" w:rsidRDefault="006F5EFF" w:rsidP="006F5EFF">
      <w:r>
        <w:t xml:space="preserve">Tato třída je propojena s Nette Framework jako </w:t>
      </w:r>
      <w:proofErr w:type="spellStart"/>
      <w:r>
        <w:t>autentikátor</w:t>
      </w:r>
      <w:proofErr w:type="spellEnd"/>
      <w:r>
        <w:t xml:space="preserve"> obstarávající propojení s funkcemi „Identity“ a „User“, které v tomto frameworku zpracovávají veškerou autorizaci a autentizaci při komunikaci s </w:t>
      </w:r>
      <w:proofErr w:type="spellStart"/>
      <w:r>
        <w:t>Presentery</w:t>
      </w:r>
      <w:proofErr w:type="spellEnd"/>
      <w:r>
        <w:t xml:space="preserve">. Toto propojení je realizováno díky </w:t>
      </w:r>
      <w:r w:rsidR="00CB323A">
        <w:t xml:space="preserve">napojení na rozhraní </w:t>
      </w:r>
      <w:proofErr w:type="spellStart"/>
      <w:r w:rsidR="00CB323A">
        <w:t>IAuthenticator</w:t>
      </w:r>
      <w:proofErr w:type="spellEnd"/>
      <w:r w:rsidR="00CB323A">
        <w:t>. Tato třída byla vyvinuta upravením základní třídy dodávané v základní struktuře tohoto frameworku a rozšířením o dodatečné funkce.</w:t>
      </w:r>
    </w:p>
    <w:p w14:paraId="752F5FB8" w14:textId="77777777" w:rsidR="00CB323A" w:rsidRDefault="00CB323A" w:rsidP="004F6774">
      <w:r>
        <w:t xml:space="preserve">Nejdůležitější funkce v této třídě je funkce </w:t>
      </w:r>
      <w:proofErr w:type="spellStart"/>
      <w:r>
        <w:t>authenticate</w:t>
      </w:r>
      <w:proofErr w:type="spellEnd"/>
      <w:r>
        <w:t>, kterou právě využívá framework Nette pro upravenou autentizaci uživatele podle potřeb jednotlivých vývojářů.</w:t>
      </w:r>
    </w:p>
    <w:p w14:paraId="35781705" w14:textId="39C50063" w:rsidR="004F6774" w:rsidRDefault="004F6774" w:rsidP="004F6774">
      <w:pPr>
        <w:pStyle w:val="Titulek"/>
        <w:keepNext/>
        <w:jc w:val="left"/>
      </w:pPr>
      <w:bookmarkStart w:id="63" w:name="_Toc40002536"/>
      <w:r>
        <w:t xml:space="preserve">Výpis </w:t>
      </w:r>
      <w:r w:rsidR="00062F81">
        <w:fldChar w:fldCharType="begin"/>
      </w:r>
      <w:r>
        <w:instrText>SEQ Výpis \* ARABIC</w:instrText>
      </w:r>
      <w:r w:rsidR="00062F81">
        <w:fldChar w:fldCharType="separate"/>
      </w:r>
      <w:r w:rsidR="007D09D0">
        <w:rPr>
          <w:noProof/>
        </w:rPr>
        <w:t>1</w:t>
      </w:r>
      <w:r w:rsidR="00062F81">
        <w:fldChar w:fldCharType="end"/>
      </w:r>
      <w:r>
        <w:t xml:space="preserve"> - </w:t>
      </w:r>
      <w:r w:rsidRPr="00E140E8">
        <w:t xml:space="preserve">UserManager – funkce </w:t>
      </w:r>
      <w:proofErr w:type="spellStart"/>
      <w:r w:rsidRPr="00E140E8">
        <w:t>authenticate</w:t>
      </w:r>
      <w:proofErr w:type="spellEnd"/>
      <w:r w:rsidRPr="00E140E8">
        <w:t xml:space="preserve"> (vlastní tvorba).</w:t>
      </w:r>
      <w:bookmarkEnd w:id="63"/>
    </w:p>
    <w:p w14:paraId="5B17FA59" w14:textId="77777777" w:rsidR="00CB323A" w:rsidRDefault="00CB323A" w:rsidP="00CB323A">
      <w:pPr>
        <w:pStyle w:val="Textprogramovhokdu"/>
      </w:pPr>
      <w:r>
        <w:t>/**</w:t>
      </w:r>
    </w:p>
    <w:p w14:paraId="41EC18E0" w14:textId="77777777" w:rsidR="00CB323A" w:rsidRDefault="00CB323A" w:rsidP="00CB323A">
      <w:pPr>
        <w:pStyle w:val="Textprogramovhokdu"/>
      </w:pPr>
      <w:r>
        <w:t xml:space="preserve">     * </w:t>
      </w:r>
      <w:proofErr w:type="spellStart"/>
      <w:r>
        <w:t>Performsanauthentication</w:t>
      </w:r>
      <w:proofErr w:type="spellEnd"/>
      <w:r>
        <w:t>.</w:t>
      </w:r>
    </w:p>
    <w:p w14:paraId="19831C79" w14:textId="77777777" w:rsidR="00CB323A" w:rsidRDefault="00CB323A" w:rsidP="00CB323A">
      <w:pPr>
        <w:pStyle w:val="Textprogramovhokdu"/>
      </w:pPr>
      <w:r>
        <w:t xml:space="preserve">     * @</w:t>
      </w:r>
      <w:proofErr w:type="spellStart"/>
      <w:r>
        <w:t>throws</w:t>
      </w:r>
      <w:proofErr w:type="spellEnd"/>
      <w:r>
        <w:t xml:space="preserve"> Nette\</w:t>
      </w:r>
      <w:proofErr w:type="spellStart"/>
      <w:r>
        <w:t>Security</w:t>
      </w:r>
      <w:proofErr w:type="spellEnd"/>
      <w:r>
        <w:t>\</w:t>
      </w:r>
      <w:proofErr w:type="spellStart"/>
      <w:r>
        <w:t>AuthenticationException</w:t>
      </w:r>
      <w:proofErr w:type="spellEnd"/>
    </w:p>
    <w:p w14:paraId="55E8124A" w14:textId="77777777" w:rsidR="00CB323A" w:rsidRDefault="00CB323A" w:rsidP="00CB323A">
      <w:pPr>
        <w:pStyle w:val="Textprogramovhokdu"/>
      </w:pPr>
      <w:r>
        <w:t xml:space="preserve">     */</w:t>
      </w:r>
    </w:p>
    <w:p w14:paraId="431293E6" w14:textId="77777777" w:rsidR="00CB323A" w:rsidRDefault="00CB323A" w:rsidP="00CB323A">
      <w:pPr>
        <w:pStyle w:val="Textprogramovhokdu"/>
      </w:pPr>
      <w:r>
        <w:t xml:space="preserve">    public </w:t>
      </w:r>
      <w:proofErr w:type="spellStart"/>
      <w:proofErr w:type="gramStart"/>
      <w:r>
        <w:t>functionauthenticate</w:t>
      </w:r>
      <w:proofErr w:type="spellEnd"/>
      <w:r>
        <w:t>(</w:t>
      </w:r>
      <w:proofErr w:type="spellStart"/>
      <w:proofErr w:type="gramEnd"/>
      <w:r>
        <w:t>array</w:t>
      </w:r>
      <w:proofErr w:type="spellEnd"/>
      <w:r>
        <w:t xml:space="preserve"> $</w:t>
      </w:r>
      <w:proofErr w:type="spellStart"/>
      <w:r>
        <w:t>credentials</w:t>
      </w:r>
      <w:proofErr w:type="spellEnd"/>
      <w:r>
        <w:t>): Nette\</w:t>
      </w:r>
      <w:proofErr w:type="spellStart"/>
      <w:r>
        <w:t>Security</w:t>
      </w:r>
      <w:proofErr w:type="spellEnd"/>
      <w:r>
        <w:t>\</w:t>
      </w:r>
      <w:proofErr w:type="spellStart"/>
      <w:r>
        <w:t>IIdentity</w:t>
      </w:r>
      <w:proofErr w:type="spellEnd"/>
    </w:p>
    <w:p w14:paraId="3AC0B16D" w14:textId="77777777" w:rsidR="00CB323A" w:rsidRDefault="00CB323A" w:rsidP="00CB323A">
      <w:pPr>
        <w:pStyle w:val="Textprogramovhokdu"/>
      </w:pPr>
      <w:r>
        <w:t xml:space="preserve">    {</w:t>
      </w:r>
    </w:p>
    <w:p w14:paraId="0D637865" w14:textId="77777777" w:rsidR="00CB323A" w:rsidRDefault="00CB323A" w:rsidP="00CB323A">
      <w:pPr>
        <w:pStyle w:val="Textprogramovhokdu"/>
      </w:pPr>
      <w:r>
        <w:t xml:space="preserve">        [$email, $</w:t>
      </w:r>
      <w:proofErr w:type="spellStart"/>
      <w:r>
        <w:t>password</w:t>
      </w:r>
      <w:proofErr w:type="spellEnd"/>
      <w:r>
        <w:t>] = $</w:t>
      </w:r>
      <w:proofErr w:type="spellStart"/>
      <w:r>
        <w:t>credentials</w:t>
      </w:r>
      <w:proofErr w:type="spellEnd"/>
      <w:r>
        <w:t>;</w:t>
      </w:r>
    </w:p>
    <w:p w14:paraId="3C0E6D58" w14:textId="77777777" w:rsidR="00CB323A" w:rsidRDefault="00CB323A" w:rsidP="00CB323A">
      <w:pPr>
        <w:pStyle w:val="Textprogramovhokdu"/>
      </w:pPr>
    </w:p>
    <w:p w14:paraId="10859AB8" w14:textId="77777777" w:rsidR="00CB323A" w:rsidRDefault="00CB323A" w:rsidP="00CB323A">
      <w:pPr>
        <w:pStyle w:val="Textprogramovhokdu"/>
      </w:pPr>
      <w:r>
        <w:t xml:space="preserve">        $</w:t>
      </w:r>
      <w:proofErr w:type="spellStart"/>
      <w:r>
        <w:t>row</w:t>
      </w:r>
      <w:proofErr w:type="spellEnd"/>
      <w:r>
        <w:t xml:space="preserve"> = $</w:t>
      </w:r>
      <w:proofErr w:type="spellStart"/>
      <w:r>
        <w:t>this</w:t>
      </w:r>
      <w:proofErr w:type="spellEnd"/>
      <w:proofErr w:type="gramStart"/>
      <w:r>
        <w:t>-&gt;database</w:t>
      </w:r>
      <w:proofErr w:type="gramEnd"/>
      <w:r>
        <w:t>-&gt;table(</w:t>
      </w:r>
      <w:proofErr w:type="spellStart"/>
      <w:r>
        <w:t>self</w:t>
      </w:r>
      <w:proofErr w:type="spellEnd"/>
      <w:r>
        <w:t>::TABLE_NAME)</w:t>
      </w:r>
    </w:p>
    <w:p w14:paraId="708D3ED6" w14:textId="77777777" w:rsidR="00CB323A" w:rsidRDefault="00CB323A" w:rsidP="00CB323A">
      <w:pPr>
        <w:pStyle w:val="Textprogramovhokdu"/>
      </w:pPr>
      <w:proofErr w:type="gramStart"/>
      <w:r>
        <w:t>-&gt;</w:t>
      </w:r>
      <w:proofErr w:type="spellStart"/>
      <w:r>
        <w:t>where</w:t>
      </w:r>
      <w:proofErr w:type="spellEnd"/>
      <w:proofErr w:type="gramEnd"/>
      <w:r>
        <w:t>(</w:t>
      </w:r>
      <w:proofErr w:type="spellStart"/>
      <w:r>
        <w:t>self</w:t>
      </w:r>
      <w:proofErr w:type="spellEnd"/>
      <w:r>
        <w:t>::COLUMN_EMAIL, $email)</w:t>
      </w:r>
    </w:p>
    <w:p w14:paraId="75B08835" w14:textId="77777777" w:rsidR="00CB323A" w:rsidRDefault="00CB323A" w:rsidP="00CB323A">
      <w:pPr>
        <w:pStyle w:val="Textprogramovhokdu"/>
      </w:pPr>
      <w:proofErr w:type="gramStart"/>
      <w:r>
        <w:t>-&gt;</w:t>
      </w:r>
      <w:proofErr w:type="spellStart"/>
      <w:r>
        <w:t>fetch</w:t>
      </w:r>
      <w:proofErr w:type="spellEnd"/>
      <w:proofErr w:type="gramEnd"/>
      <w:r>
        <w:t>();</w:t>
      </w:r>
    </w:p>
    <w:p w14:paraId="10664BD3" w14:textId="77777777" w:rsidR="00CB323A" w:rsidRDefault="00CB323A" w:rsidP="00CB323A">
      <w:pPr>
        <w:pStyle w:val="Textprogramovhokdu"/>
      </w:pPr>
    </w:p>
    <w:p w14:paraId="3F7786CA" w14:textId="77777777" w:rsidR="00CB323A" w:rsidRDefault="00CB323A" w:rsidP="00CB323A">
      <w:pPr>
        <w:pStyle w:val="Textprogramovhokdu"/>
      </w:pPr>
      <w:proofErr w:type="spellStart"/>
      <w:r>
        <w:t>if</w:t>
      </w:r>
      <w:proofErr w:type="spellEnd"/>
      <w:proofErr w:type="gramStart"/>
      <w:r>
        <w:t>(!$</w:t>
      </w:r>
      <w:proofErr w:type="spellStart"/>
      <w:proofErr w:type="gramEnd"/>
      <w:r>
        <w:t>row</w:t>
      </w:r>
      <w:proofErr w:type="spellEnd"/>
      <w:r>
        <w:t>) {</w:t>
      </w:r>
    </w:p>
    <w:p w14:paraId="677AC281" w14:textId="77777777" w:rsidR="00CB323A" w:rsidRDefault="00CB323A" w:rsidP="00CB323A">
      <w:pPr>
        <w:pStyle w:val="Textprogramovhokdu"/>
      </w:pPr>
      <w:proofErr w:type="spellStart"/>
      <w:r>
        <w:t>thrownew</w:t>
      </w:r>
      <w:proofErr w:type="spellEnd"/>
      <w:r>
        <w:t xml:space="preserve"> Nette</w:t>
      </w:r>
      <w:proofErr w:type="gramStart"/>
      <w:r>
        <w:t>\</w:t>
      </w:r>
      <w:proofErr w:type="spellStart"/>
      <w:r>
        <w:t>Security</w:t>
      </w:r>
      <w:proofErr w:type="spellEnd"/>
      <w:r>
        <w:t>\</w:t>
      </w:r>
      <w:proofErr w:type="spellStart"/>
      <w:r>
        <w:t>AuthenticationException</w:t>
      </w:r>
      <w:proofErr w:type="spellEnd"/>
      <w:r>
        <w:t>(</w:t>
      </w:r>
      <w:proofErr w:type="gramEnd"/>
      <w:r>
        <w:t>'</w:t>
      </w:r>
      <w:proofErr w:type="spellStart"/>
      <w:r>
        <w:t>The</w:t>
      </w:r>
      <w:proofErr w:type="spellEnd"/>
      <w:r>
        <w:t xml:space="preserve"> email </w:t>
      </w:r>
      <w:proofErr w:type="spellStart"/>
      <w:r>
        <w:t>isincorrect</w:t>
      </w:r>
      <w:proofErr w:type="spellEnd"/>
      <w:r>
        <w:t xml:space="preserve">.', </w:t>
      </w:r>
      <w:proofErr w:type="spellStart"/>
      <w:r>
        <w:t>self</w:t>
      </w:r>
      <w:proofErr w:type="spellEnd"/>
      <w:r>
        <w:t>::IDENTITY_NOT_FOUND);</w:t>
      </w:r>
    </w:p>
    <w:p w14:paraId="6B84C7DF" w14:textId="77777777" w:rsidR="00CB323A" w:rsidRDefault="00CB323A" w:rsidP="00CB323A">
      <w:pPr>
        <w:pStyle w:val="Textprogramovhokdu"/>
      </w:pPr>
    </w:p>
    <w:p w14:paraId="5FF49D43" w14:textId="77777777" w:rsidR="00CB323A" w:rsidRDefault="00CB323A" w:rsidP="00CB323A">
      <w:pPr>
        <w:pStyle w:val="Textprogramovhokdu"/>
      </w:pPr>
      <w:r>
        <w:lastRenderedPageBreak/>
        <w:t xml:space="preserve">        } </w:t>
      </w:r>
      <w:proofErr w:type="spellStart"/>
      <w:r>
        <w:t>elseif</w:t>
      </w:r>
      <w:proofErr w:type="spellEnd"/>
      <w:proofErr w:type="gramStart"/>
      <w:r>
        <w:t>(!$</w:t>
      </w:r>
      <w:proofErr w:type="spellStart"/>
      <w:proofErr w:type="gramEnd"/>
      <w:r>
        <w:t>this</w:t>
      </w:r>
      <w:proofErr w:type="spellEnd"/>
      <w:r>
        <w:t>-&gt;</w:t>
      </w:r>
      <w:proofErr w:type="spellStart"/>
      <w:r>
        <w:t>passwords</w:t>
      </w:r>
      <w:proofErr w:type="spellEnd"/>
      <w:r>
        <w:t>-&gt;</w:t>
      </w:r>
      <w:proofErr w:type="spellStart"/>
      <w:r>
        <w:t>verify</w:t>
      </w:r>
      <w:proofErr w:type="spellEnd"/>
      <w:r>
        <w:t>($</w:t>
      </w:r>
      <w:proofErr w:type="spellStart"/>
      <w:r>
        <w:t>password</w:t>
      </w:r>
      <w:proofErr w:type="spellEnd"/>
      <w:r>
        <w:t>, $</w:t>
      </w:r>
      <w:proofErr w:type="spellStart"/>
      <w:r>
        <w:t>row</w:t>
      </w:r>
      <w:proofErr w:type="spellEnd"/>
      <w:r>
        <w:t>[</w:t>
      </w:r>
      <w:proofErr w:type="spellStart"/>
      <w:r>
        <w:t>self</w:t>
      </w:r>
      <w:proofErr w:type="spellEnd"/>
      <w:r>
        <w:t>::COLUMN_PASSWORD_HASH])) {</w:t>
      </w:r>
    </w:p>
    <w:p w14:paraId="4641F8DE" w14:textId="77777777" w:rsidR="00CB323A" w:rsidRDefault="00CB323A" w:rsidP="00CB323A">
      <w:pPr>
        <w:pStyle w:val="Textprogramovhokdu"/>
      </w:pPr>
      <w:proofErr w:type="spellStart"/>
      <w:r>
        <w:t>thrownew</w:t>
      </w:r>
      <w:proofErr w:type="spellEnd"/>
      <w:r>
        <w:t xml:space="preserve"> Nette</w:t>
      </w:r>
      <w:proofErr w:type="gramStart"/>
      <w:r>
        <w:t>\Security\AuthenticationException(</w:t>
      </w:r>
      <w:proofErr w:type="gramEnd"/>
      <w:r>
        <w:t xml:space="preserve">'Thepasswordisincorrect.', </w:t>
      </w:r>
      <w:proofErr w:type="spellStart"/>
      <w:r>
        <w:t>self</w:t>
      </w:r>
      <w:proofErr w:type="spellEnd"/>
      <w:r>
        <w:t>::INVALID_CREDENTIAL);</w:t>
      </w:r>
    </w:p>
    <w:p w14:paraId="6BF53B35" w14:textId="77777777" w:rsidR="00CB323A" w:rsidRDefault="00CB323A" w:rsidP="00CB323A">
      <w:pPr>
        <w:pStyle w:val="Textprogramovhokdu"/>
      </w:pPr>
    </w:p>
    <w:p w14:paraId="39ED42EF" w14:textId="77777777" w:rsidR="00CB323A" w:rsidRDefault="00CB323A" w:rsidP="00CB323A">
      <w:pPr>
        <w:pStyle w:val="Textprogramovhokdu"/>
      </w:pPr>
      <w:r>
        <w:t xml:space="preserve">        } </w:t>
      </w:r>
      <w:proofErr w:type="spellStart"/>
      <w:r>
        <w:t>elseif</w:t>
      </w:r>
      <w:proofErr w:type="spellEnd"/>
      <w:r>
        <w:t xml:space="preserve"> ($this</w:t>
      </w:r>
      <w:proofErr w:type="gramStart"/>
      <w:r>
        <w:t>-&gt;passwords</w:t>
      </w:r>
      <w:proofErr w:type="gramEnd"/>
      <w:r>
        <w:t>-&gt;needsRehash($row[self::COLUMN_PASSWORD_HASH])) {</w:t>
      </w:r>
    </w:p>
    <w:p w14:paraId="5E2DAD34" w14:textId="77777777" w:rsidR="00CB323A" w:rsidRDefault="00CB323A" w:rsidP="00CB323A">
      <w:pPr>
        <w:pStyle w:val="Textprogramovhokdu"/>
      </w:pPr>
      <w:r>
        <w:t xml:space="preserve">            $</w:t>
      </w:r>
      <w:proofErr w:type="spellStart"/>
      <w:r>
        <w:t>row</w:t>
      </w:r>
      <w:proofErr w:type="spellEnd"/>
      <w:proofErr w:type="gramStart"/>
      <w:r>
        <w:t>-&gt;update</w:t>
      </w:r>
      <w:proofErr w:type="gramEnd"/>
      <w:r>
        <w:t>([</w:t>
      </w:r>
    </w:p>
    <w:p w14:paraId="195A90B0" w14:textId="77777777" w:rsidR="00CB323A" w:rsidRDefault="00CB323A" w:rsidP="00CB323A">
      <w:pPr>
        <w:pStyle w:val="Textprogramovhokdu"/>
      </w:pPr>
      <w:proofErr w:type="spellStart"/>
      <w:proofErr w:type="gramStart"/>
      <w:r>
        <w:t>self</w:t>
      </w:r>
      <w:proofErr w:type="spellEnd"/>
      <w:r>
        <w:t>::</w:t>
      </w:r>
      <w:proofErr w:type="gramEnd"/>
      <w:r>
        <w:t>COLUMN_PASSWORD_HASH =&gt; $</w:t>
      </w:r>
      <w:proofErr w:type="spellStart"/>
      <w:r>
        <w:t>this</w:t>
      </w:r>
      <w:proofErr w:type="spellEnd"/>
      <w:r>
        <w:t>-&gt;</w:t>
      </w:r>
      <w:proofErr w:type="spellStart"/>
      <w:r>
        <w:t>passwords</w:t>
      </w:r>
      <w:proofErr w:type="spellEnd"/>
      <w:r>
        <w:t>-&gt;</w:t>
      </w:r>
      <w:proofErr w:type="spellStart"/>
      <w:r>
        <w:t>hash</w:t>
      </w:r>
      <w:proofErr w:type="spellEnd"/>
      <w:r>
        <w:t>($</w:t>
      </w:r>
      <w:proofErr w:type="spellStart"/>
      <w:r>
        <w:t>password</w:t>
      </w:r>
      <w:proofErr w:type="spellEnd"/>
      <w:r>
        <w:t>),</w:t>
      </w:r>
    </w:p>
    <w:p w14:paraId="426D7FE3" w14:textId="77777777" w:rsidR="00CB323A" w:rsidRDefault="00CB323A" w:rsidP="00CB323A">
      <w:pPr>
        <w:pStyle w:val="Textprogramovhokdu"/>
      </w:pPr>
      <w:r>
        <w:t xml:space="preserve">            ]);</w:t>
      </w:r>
    </w:p>
    <w:p w14:paraId="7DCFFA08" w14:textId="77777777" w:rsidR="00CB323A" w:rsidRDefault="00CB323A" w:rsidP="00CB323A">
      <w:pPr>
        <w:pStyle w:val="Textprogramovhokdu"/>
      </w:pPr>
      <w:r>
        <w:t xml:space="preserve">        }</w:t>
      </w:r>
    </w:p>
    <w:p w14:paraId="2EB80B8E" w14:textId="77777777" w:rsidR="00CB323A" w:rsidRDefault="00CB323A" w:rsidP="00CB323A">
      <w:pPr>
        <w:pStyle w:val="Textprogramovhokdu"/>
      </w:pPr>
    </w:p>
    <w:p w14:paraId="65A009CB" w14:textId="77777777" w:rsidR="00CB323A" w:rsidRDefault="00CB323A" w:rsidP="00CB323A">
      <w:pPr>
        <w:pStyle w:val="Textprogramovhokdu"/>
      </w:pPr>
      <w:r>
        <w:t xml:space="preserve">        $</w:t>
      </w:r>
      <w:proofErr w:type="spellStart"/>
      <w:r>
        <w:t>name</w:t>
      </w:r>
      <w:proofErr w:type="spellEnd"/>
      <w:r>
        <w:t xml:space="preserve"> = $</w:t>
      </w:r>
      <w:proofErr w:type="spellStart"/>
      <w:r>
        <w:t>row</w:t>
      </w:r>
      <w:proofErr w:type="spellEnd"/>
      <w:proofErr w:type="gramStart"/>
      <w:r>
        <w:t>-&gt;</w:t>
      </w:r>
      <w:proofErr w:type="spellStart"/>
      <w:r>
        <w:t>ref</w:t>
      </w:r>
      <w:proofErr w:type="spellEnd"/>
      <w:proofErr w:type="gramEnd"/>
      <w:r>
        <w:t>('</w:t>
      </w:r>
      <w:proofErr w:type="spellStart"/>
      <w:r>
        <w:t>userRole</w:t>
      </w:r>
      <w:proofErr w:type="spellEnd"/>
      <w:r>
        <w:t>', '</w:t>
      </w:r>
      <w:proofErr w:type="spellStart"/>
      <w:r>
        <w:t>fk_UserRole_Id</w:t>
      </w:r>
      <w:proofErr w:type="spellEnd"/>
      <w:r>
        <w:t>')-&gt;</w:t>
      </w:r>
      <w:proofErr w:type="spellStart"/>
      <w:r>
        <w:t>name</w:t>
      </w:r>
      <w:proofErr w:type="spellEnd"/>
      <w:r>
        <w:t>;</w:t>
      </w:r>
    </w:p>
    <w:p w14:paraId="47A4AE53" w14:textId="77777777" w:rsidR="00CB323A" w:rsidRDefault="00CB323A" w:rsidP="00CB323A">
      <w:pPr>
        <w:pStyle w:val="Textprogramovhokdu"/>
      </w:pPr>
    </w:p>
    <w:p w14:paraId="13C0907B" w14:textId="77777777" w:rsidR="00CB323A" w:rsidRDefault="00CB323A" w:rsidP="00CB323A">
      <w:pPr>
        <w:pStyle w:val="Textprogramovhokdu"/>
      </w:pPr>
      <w:r>
        <w:t xml:space="preserve">        $</w:t>
      </w:r>
      <w:proofErr w:type="spellStart"/>
      <w:r>
        <w:t>arr</w:t>
      </w:r>
      <w:proofErr w:type="spellEnd"/>
      <w:r>
        <w:t xml:space="preserve"> = $</w:t>
      </w:r>
      <w:proofErr w:type="spellStart"/>
      <w:r>
        <w:t>row</w:t>
      </w:r>
      <w:proofErr w:type="spellEnd"/>
      <w:proofErr w:type="gramStart"/>
      <w:r>
        <w:t>-&gt;</w:t>
      </w:r>
      <w:proofErr w:type="spellStart"/>
      <w:r>
        <w:t>toArray</w:t>
      </w:r>
      <w:proofErr w:type="spellEnd"/>
      <w:proofErr w:type="gramEnd"/>
      <w:r>
        <w:t>();</w:t>
      </w:r>
    </w:p>
    <w:p w14:paraId="5D73687E" w14:textId="77777777" w:rsidR="00CB323A" w:rsidRDefault="00CB323A" w:rsidP="00CB323A">
      <w:pPr>
        <w:pStyle w:val="Textprogramovhokdu"/>
      </w:pPr>
      <w:proofErr w:type="spellStart"/>
      <w:r>
        <w:t>unset</w:t>
      </w:r>
      <w:proofErr w:type="spellEnd"/>
      <w:r>
        <w:t>($</w:t>
      </w:r>
      <w:proofErr w:type="spellStart"/>
      <w:proofErr w:type="gramStart"/>
      <w:r>
        <w:t>arr</w:t>
      </w:r>
      <w:proofErr w:type="spellEnd"/>
      <w:r>
        <w:t>[</w:t>
      </w:r>
      <w:proofErr w:type="spellStart"/>
      <w:proofErr w:type="gramEnd"/>
      <w:r>
        <w:t>self</w:t>
      </w:r>
      <w:proofErr w:type="spellEnd"/>
      <w:r>
        <w:t>::COLUMN_PASSWORD_HASH]);</w:t>
      </w:r>
    </w:p>
    <w:p w14:paraId="2F7C9140" w14:textId="77777777" w:rsidR="00CB323A" w:rsidRDefault="00CB323A" w:rsidP="00CB323A">
      <w:pPr>
        <w:pStyle w:val="Textprogramovhokdu"/>
      </w:pPr>
      <w:r>
        <w:t xml:space="preserve">        return </w:t>
      </w:r>
      <w:proofErr w:type="spellStart"/>
      <w:r>
        <w:t>new</w:t>
      </w:r>
      <w:proofErr w:type="spellEnd"/>
      <w:r>
        <w:t xml:space="preserve"> Nette\</w:t>
      </w:r>
      <w:proofErr w:type="spellStart"/>
      <w:r>
        <w:t>Security</w:t>
      </w:r>
      <w:proofErr w:type="spellEnd"/>
      <w:r>
        <w:t>\Identity($</w:t>
      </w:r>
      <w:proofErr w:type="spellStart"/>
      <w:proofErr w:type="gramStart"/>
      <w:r>
        <w:t>row</w:t>
      </w:r>
      <w:proofErr w:type="spellEnd"/>
      <w:r>
        <w:t>[</w:t>
      </w:r>
      <w:proofErr w:type="spellStart"/>
      <w:proofErr w:type="gramEnd"/>
      <w:r>
        <w:t>self</w:t>
      </w:r>
      <w:proofErr w:type="spellEnd"/>
      <w:r>
        <w:t>::COLUMN_ID], $</w:t>
      </w:r>
      <w:proofErr w:type="spellStart"/>
      <w:r>
        <w:t>name</w:t>
      </w:r>
      <w:proofErr w:type="spellEnd"/>
      <w:r>
        <w:t>, $</w:t>
      </w:r>
      <w:proofErr w:type="spellStart"/>
      <w:r>
        <w:t>arr</w:t>
      </w:r>
      <w:proofErr w:type="spellEnd"/>
      <w:r>
        <w:t>);</w:t>
      </w:r>
    </w:p>
    <w:p w14:paraId="58DD182B" w14:textId="77777777" w:rsidR="00CB323A" w:rsidRDefault="00CB323A" w:rsidP="00CB323A">
      <w:pPr>
        <w:pStyle w:val="Textprogramovhokdu"/>
      </w:pPr>
      <w:r>
        <w:t xml:space="preserve">    }</w:t>
      </w:r>
    </w:p>
    <w:p w14:paraId="34F5143F" w14:textId="77777777" w:rsidR="00CB323A" w:rsidRDefault="00CB323A" w:rsidP="00CB323A"/>
    <w:p w14:paraId="39167A92" w14:textId="77777777" w:rsidR="00BA5F8A" w:rsidRDefault="00BA5F8A" w:rsidP="00CB323A">
      <w:r>
        <w:t>Této třídě je předán při přihlašování email a heslo uživatele</w:t>
      </w:r>
      <w:r w:rsidR="00536BDE">
        <w:t>,</w:t>
      </w:r>
      <w:r>
        <w:t xml:space="preserve"> co se pokouší přihlásit. Podle emailu je následně nalezeno, zda tento uživatel opravdu existuje. Pokud uživatel existuje, zadané heslo je porovnáno s uloženým heslem v databázi. Pokud </w:t>
      </w:r>
      <w:r w:rsidR="00BE367C">
        <w:t xml:space="preserve">si </w:t>
      </w:r>
      <w:r>
        <w:t>všechn</w:t>
      </w:r>
      <w:r w:rsidR="00BE367C">
        <w:t>a</w:t>
      </w:r>
      <w:r>
        <w:t xml:space="preserve"> data navzájem odpovídají, jsou informace uživatele uloženy do objektu Identity a předány zpět pro použití.</w:t>
      </w:r>
    </w:p>
    <w:p w14:paraId="2E690A08" w14:textId="763AFA88" w:rsidR="00BA5F8A" w:rsidRDefault="00BA5F8A" w:rsidP="00CB323A">
      <w:r>
        <w:t>Kromě této funkce, se v </w:t>
      </w:r>
      <w:r w:rsidR="00BE367C">
        <w:t>zde</w:t>
      </w:r>
      <w:r>
        <w:t xml:space="preserve"> třídě nachází funkce pro vygenerování nového hesla při generaci nového uživatele a znovuvytvoření hesla v případě, že nějaký uživatel heslo zapomněl. Při generování nového hesla je dočasné heslo vždy zasláno danému uživateli, který se přes toto heslo přihlásí a je hned donucen si toto heslo změnit. Poslední funkce v této třídě jsou funkce pro přidání a odebrání technika. Pro tyto třídy byly vytvořeny speciální třídy </w:t>
      </w:r>
      <w:r w:rsidR="00A866D7">
        <w:t>výjim</w:t>
      </w:r>
      <w:r w:rsidR="00F54964">
        <w:t>ek</w:t>
      </w:r>
      <w:r>
        <w:t xml:space="preserve"> pro případ, že zde vznikla při tvorbě chyba. </w:t>
      </w:r>
      <w:r w:rsidR="00B45436">
        <w:t>T</w:t>
      </w:r>
      <w:r>
        <w:t xml:space="preserve">yto </w:t>
      </w:r>
      <w:r w:rsidR="00D92CA1">
        <w:t>výjimky</w:t>
      </w:r>
      <w:r>
        <w:t xml:space="preserve"> jsou odchytávány u formulářů propojených s těmito funkcemi a ukládány jako chybový text informující o chybě při pokusu odeslání formuláře.</w:t>
      </w:r>
    </w:p>
    <w:p w14:paraId="0EB2AA54" w14:textId="77777777" w:rsidR="006F5EFF" w:rsidRDefault="006F5EFF" w:rsidP="006F5EFF">
      <w:pPr>
        <w:pStyle w:val="Nadpis3"/>
        <w:rPr>
          <w:rFonts w:hint="eastAsia"/>
        </w:rPr>
      </w:pPr>
      <w:bookmarkStart w:id="64" w:name="_Toc40002654"/>
      <w:r>
        <w:t>ExcelManager</w:t>
      </w:r>
      <w:bookmarkEnd w:id="64"/>
    </w:p>
    <w:p w14:paraId="773D0EB0" w14:textId="77777777" w:rsidR="006F5EFF" w:rsidRDefault="00D92CA1" w:rsidP="006F5EFF">
      <w:r>
        <w:t>Třída ExcelManager obstarává veškerou potřebnou logiku pro práci s tabulkovými soubory známými z aplikací excel. Jsou navrhnuty pro přesně danou strukturu tohoto typu souboru, z daného souboru vyberou data, z kterých vygenerují záznamy v databázi. Alternativně do této struktury, (uložené v šabloně) vygeneruje data z databáze.</w:t>
      </w:r>
    </w:p>
    <w:p w14:paraId="7C695C49" w14:textId="77777777" w:rsidR="00D92CA1" w:rsidRDefault="00D92CA1" w:rsidP="006F5EFF">
      <w:r>
        <w:t xml:space="preserve">V této třídě jsou dvě hlavní funkce, které každá má velké množství podfunkcí řešící jednotlivé karty souboru. Jedná se o funkce </w:t>
      </w:r>
      <w:proofErr w:type="spellStart"/>
      <w:r>
        <w:t>importExcel</w:t>
      </w:r>
      <w:proofErr w:type="spellEnd"/>
      <w:r>
        <w:t xml:space="preserve"> a </w:t>
      </w:r>
      <w:proofErr w:type="spellStart"/>
      <w:r>
        <w:t>exportExcel</w:t>
      </w:r>
      <w:proofErr w:type="spellEnd"/>
      <w:r>
        <w:t xml:space="preserve">. </w:t>
      </w:r>
      <w:r w:rsidR="009E7933">
        <w:t>Ostatní funkce zde existují pouze pro upravení struktury a přehlednost kódu.</w:t>
      </w:r>
    </w:p>
    <w:p w14:paraId="71066184" w14:textId="77777777" w:rsidR="00D92CA1" w:rsidRDefault="00D92CA1" w:rsidP="006F5EFF"/>
    <w:p w14:paraId="1CD7EEAE" w14:textId="77777777" w:rsidR="00D92CA1" w:rsidRDefault="00D92CA1" w:rsidP="006F5EFF"/>
    <w:p w14:paraId="22EC4814" w14:textId="7D68193F" w:rsidR="004D27AD" w:rsidRDefault="004D27AD" w:rsidP="004D27AD">
      <w:pPr>
        <w:pStyle w:val="Titulek"/>
        <w:keepNext/>
        <w:jc w:val="left"/>
      </w:pPr>
      <w:bookmarkStart w:id="65" w:name="_Toc40002537"/>
      <w:r>
        <w:t xml:space="preserve">Výpis </w:t>
      </w:r>
      <w:r w:rsidR="00062F81">
        <w:fldChar w:fldCharType="begin"/>
      </w:r>
      <w:r>
        <w:instrText>SEQ Výpis \* ARABIC</w:instrText>
      </w:r>
      <w:r w:rsidR="00062F81">
        <w:fldChar w:fldCharType="separate"/>
      </w:r>
      <w:r w:rsidR="007D09D0">
        <w:rPr>
          <w:noProof/>
        </w:rPr>
        <w:t>2</w:t>
      </w:r>
      <w:r w:rsidR="00062F81">
        <w:fldChar w:fldCharType="end"/>
      </w:r>
      <w:r>
        <w:t xml:space="preserve"> - </w:t>
      </w:r>
      <w:r w:rsidRPr="00900848">
        <w:t xml:space="preserve">ExcelManager – funkce </w:t>
      </w:r>
      <w:proofErr w:type="spellStart"/>
      <w:r w:rsidRPr="00900848">
        <w:t>exportExcel</w:t>
      </w:r>
      <w:proofErr w:type="spellEnd"/>
      <w:r w:rsidRPr="00900848">
        <w:t xml:space="preserve"> (vlastní tvorba).</w:t>
      </w:r>
      <w:bookmarkEnd w:id="65"/>
    </w:p>
    <w:p w14:paraId="5D95E9F3" w14:textId="77777777" w:rsidR="00D92CA1" w:rsidRDefault="00D92CA1" w:rsidP="00D92CA1">
      <w:pPr>
        <w:pStyle w:val="Textprogramovhokdu"/>
      </w:pPr>
      <w:r>
        <w:t xml:space="preserve">/** </w:t>
      </w:r>
      <w:proofErr w:type="spellStart"/>
      <w:r>
        <w:t>Exports</w:t>
      </w:r>
      <w:proofErr w:type="spellEnd"/>
      <w:r>
        <w:t xml:space="preserve"> data </w:t>
      </w:r>
      <w:proofErr w:type="spellStart"/>
      <w:r>
        <w:t>from</w:t>
      </w:r>
      <w:proofErr w:type="spellEnd"/>
      <w:r>
        <w:t xml:space="preserve"> database </w:t>
      </w:r>
      <w:proofErr w:type="spellStart"/>
      <w:r>
        <w:t>into</w:t>
      </w:r>
      <w:proofErr w:type="spellEnd"/>
      <w:r>
        <w:t xml:space="preserve"> excel.</w:t>
      </w:r>
    </w:p>
    <w:p w14:paraId="5B3D0271" w14:textId="77777777" w:rsidR="00D92CA1" w:rsidRDefault="00D92CA1" w:rsidP="00D92CA1">
      <w:pPr>
        <w:pStyle w:val="Textprogramovhokdu"/>
      </w:pPr>
      <w:r>
        <w:t xml:space="preserve">     * @</w:t>
      </w:r>
      <w:proofErr w:type="spellStart"/>
      <w:r>
        <w:t>throws</w:t>
      </w:r>
      <w:proofErr w:type="spellEnd"/>
      <w:r>
        <w:t xml:space="preserve"> \</w:t>
      </w:r>
      <w:proofErr w:type="spellStart"/>
      <w:r>
        <w:t>PhpOffice</w:t>
      </w:r>
      <w:proofErr w:type="spellEnd"/>
      <w:r>
        <w:t>\</w:t>
      </w:r>
      <w:proofErr w:type="spellStart"/>
      <w:r>
        <w:t>PhpSpreadsheet</w:t>
      </w:r>
      <w:proofErr w:type="spellEnd"/>
      <w:r>
        <w:t>\</w:t>
      </w:r>
      <w:proofErr w:type="spellStart"/>
      <w:r>
        <w:t>Exception</w:t>
      </w:r>
      <w:proofErr w:type="spellEnd"/>
    </w:p>
    <w:p w14:paraId="4E9389DC" w14:textId="77777777" w:rsidR="00D92CA1" w:rsidRDefault="00D92CA1" w:rsidP="00D92CA1">
      <w:pPr>
        <w:pStyle w:val="Textprogramovhokdu"/>
      </w:pPr>
      <w:r>
        <w:t xml:space="preserve">     * @</w:t>
      </w:r>
      <w:proofErr w:type="spellStart"/>
      <w:r>
        <w:t>throws</w:t>
      </w:r>
      <w:proofErr w:type="spellEnd"/>
      <w:r>
        <w:t xml:space="preserve"> \</w:t>
      </w:r>
      <w:proofErr w:type="spellStart"/>
      <w:r>
        <w:t>PhpOffice</w:t>
      </w:r>
      <w:proofErr w:type="spellEnd"/>
      <w:r>
        <w:t>\</w:t>
      </w:r>
      <w:proofErr w:type="spellStart"/>
      <w:r>
        <w:t>PhpSpreadsheet</w:t>
      </w:r>
      <w:proofErr w:type="spellEnd"/>
      <w:r>
        <w:t>\</w:t>
      </w:r>
      <w:proofErr w:type="spellStart"/>
      <w:r>
        <w:t>Reader</w:t>
      </w:r>
      <w:proofErr w:type="spellEnd"/>
      <w:r>
        <w:t>\</w:t>
      </w:r>
      <w:proofErr w:type="spellStart"/>
      <w:r>
        <w:t>Exception</w:t>
      </w:r>
      <w:proofErr w:type="spellEnd"/>
    </w:p>
    <w:p w14:paraId="0D1C8A7A" w14:textId="77777777" w:rsidR="00D92CA1" w:rsidRDefault="00D92CA1" w:rsidP="00D92CA1">
      <w:pPr>
        <w:pStyle w:val="Textprogramovhokdu"/>
      </w:pPr>
      <w:r>
        <w:t xml:space="preserve">     * @</w:t>
      </w:r>
      <w:proofErr w:type="spellStart"/>
      <w:r>
        <w:t>throws</w:t>
      </w:r>
      <w:proofErr w:type="spellEnd"/>
      <w:r>
        <w:t xml:space="preserve"> \</w:t>
      </w:r>
      <w:proofErr w:type="spellStart"/>
      <w:r>
        <w:t>PhpOffice</w:t>
      </w:r>
      <w:proofErr w:type="spellEnd"/>
      <w:r>
        <w:t>\</w:t>
      </w:r>
      <w:proofErr w:type="spellStart"/>
      <w:r>
        <w:t>PhpSpreadsheet</w:t>
      </w:r>
      <w:proofErr w:type="spellEnd"/>
      <w:r>
        <w:t>\</w:t>
      </w:r>
      <w:proofErr w:type="spellStart"/>
      <w:r>
        <w:t>Writer</w:t>
      </w:r>
      <w:proofErr w:type="spellEnd"/>
      <w:r>
        <w:t>\</w:t>
      </w:r>
      <w:proofErr w:type="spellStart"/>
      <w:r>
        <w:t>Exception</w:t>
      </w:r>
      <w:proofErr w:type="spellEnd"/>
    </w:p>
    <w:p w14:paraId="1AF91DB9" w14:textId="77777777" w:rsidR="00D92CA1" w:rsidRDefault="00D92CA1" w:rsidP="00D92CA1">
      <w:pPr>
        <w:pStyle w:val="Textprogramovhokdu"/>
      </w:pPr>
      <w:r>
        <w:t xml:space="preserve">     */</w:t>
      </w:r>
    </w:p>
    <w:p w14:paraId="61F60CE9" w14:textId="77777777" w:rsidR="00D92CA1" w:rsidRDefault="00D92CA1" w:rsidP="00D92CA1">
      <w:pPr>
        <w:pStyle w:val="Textprogramovhokdu"/>
      </w:pPr>
      <w:r>
        <w:t xml:space="preserve">    public </w:t>
      </w:r>
      <w:proofErr w:type="spellStart"/>
      <w:proofErr w:type="gramStart"/>
      <w:r>
        <w:t>functionexportExcel</w:t>
      </w:r>
      <w:proofErr w:type="spellEnd"/>
      <w:r>
        <w:t>(</w:t>
      </w:r>
      <w:proofErr w:type="gramEnd"/>
      <w:r>
        <w:t>)</w:t>
      </w:r>
    </w:p>
    <w:p w14:paraId="375A2428" w14:textId="77777777" w:rsidR="00D92CA1" w:rsidRDefault="00D92CA1" w:rsidP="00D92CA1">
      <w:pPr>
        <w:pStyle w:val="Textprogramovhokdu"/>
      </w:pPr>
      <w:r>
        <w:t xml:space="preserve">    {</w:t>
      </w:r>
    </w:p>
    <w:p w14:paraId="1829E062" w14:textId="77777777" w:rsidR="00D92CA1" w:rsidRDefault="00D92CA1" w:rsidP="00D92CA1">
      <w:pPr>
        <w:pStyle w:val="Textprogramovhokdu"/>
      </w:pPr>
      <w:r>
        <w:t xml:space="preserve">        $</w:t>
      </w:r>
      <w:proofErr w:type="spellStart"/>
      <w:r>
        <w:t>spreadsheet</w:t>
      </w:r>
      <w:proofErr w:type="spellEnd"/>
      <w:r>
        <w:t xml:space="preserve"> = </w:t>
      </w:r>
      <w:proofErr w:type="spellStart"/>
      <w:proofErr w:type="gramStart"/>
      <w:r>
        <w:t>IOFactory</w:t>
      </w:r>
      <w:proofErr w:type="spellEnd"/>
      <w:r>
        <w:t>::</w:t>
      </w:r>
      <w:proofErr w:type="spellStart"/>
      <w:proofErr w:type="gramEnd"/>
      <w:r>
        <w:t>load</w:t>
      </w:r>
      <w:proofErr w:type="spellEnd"/>
      <w:r>
        <w:t>('</w:t>
      </w:r>
      <w:proofErr w:type="spellStart"/>
      <w:r>
        <w:t>assets</w:t>
      </w:r>
      <w:proofErr w:type="spellEnd"/>
      <w:r>
        <w:t>/Template.xlsx');</w:t>
      </w:r>
    </w:p>
    <w:p w14:paraId="1991DEE1" w14:textId="77777777" w:rsidR="00D92CA1" w:rsidRDefault="00D92CA1" w:rsidP="00D92CA1">
      <w:pPr>
        <w:pStyle w:val="Textprogramovhokdu"/>
      </w:pPr>
      <w:r>
        <w:t xml:space="preserve">        $</w:t>
      </w:r>
      <w:proofErr w:type="spellStart"/>
      <w:r>
        <w:t>spreadsheet</w:t>
      </w:r>
      <w:proofErr w:type="spellEnd"/>
      <w:r>
        <w:t xml:space="preserve"> = $</w:t>
      </w:r>
      <w:proofErr w:type="spellStart"/>
      <w:r>
        <w:t>this</w:t>
      </w:r>
      <w:proofErr w:type="spellEnd"/>
      <w:proofErr w:type="gramStart"/>
      <w:r>
        <w:t>-&gt;</w:t>
      </w:r>
      <w:proofErr w:type="spellStart"/>
      <w:r>
        <w:t>createTechnicianSheet</w:t>
      </w:r>
      <w:proofErr w:type="spellEnd"/>
      <w:proofErr w:type="gramEnd"/>
      <w:r>
        <w:t>($</w:t>
      </w:r>
      <w:proofErr w:type="spellStart"/>
      <w:r>
        <w:t>spreadsheet</w:t>
      </w:r>
      <w:proofErr w:type="spellEnd"/>
      <w:r>
        <w:t>);</w:t>
      </w:r>
    </w:p>
    <w:p w14:paraId="0C2017F6" w14:textId="77777777" w:rsidR="00D92CA1" w:rsidRDefault="00D92CA1" w:rsidP="00D92CA1">
      <w:pPr>
        <w:pStyle w:val="Textprogramovhokdu"/>
      </w:pPr>
      <w:r>
        <w:t xml:space="preserve">        $</w:t>
      </w:r>
      <w:proofErr w:type="spellStart"/>
      <w:r>
        <w:t>spreadsheet</w:t>
      </w:r>
      <w:proofErr w:type="spellEnd"/>
      <w:r>
        <w:t xml:space="preserve"> = $</w:t>
      </w:r>
      <w:proofErr w:type="spellStart"/>
      <w:r>
        <w:t>this</w:t>
      </w:r>
      <w:proofErr w:type="spellEnd"/>
      <w:proofErr w:type="gramStart"/>
      <w:r>
        <w:t>-&gt;</w:t>
      </w:r>
      <w:proofErr w:type="spellStart"/>
      <w:r>
        <w:t>createClientSheet</w:t>
      </w:r>
      <w:proofErr w:type="spellEnd"/>
      <w:proofErr w:type="gramEnd"/>
      <w:r>
        <w:t>($</w:t>
      </w:r>
      <w:proofErr w:type="spellStart"/>
      <w:r>
        <w:t>spreadsheet</w:t>
      </w:r>
      <w:proofErr w:type="spellEnd"/>
      <w:r>
        <w:t>);</w:t>
      </w:r>
    </w:p>
    <w:p w14:paraId="4643F103" w14:textId="77777777" w:rsidR="00D92CA1" w:rsidRDefault="00D92CA1" w:rsidP="00D92CA1">
      <w:pPr>
        <w:pStyle w:val="Textprogramovhokdu"/>
      </w:pPr>
      <w:r>
        <w:t xml:space="preserve">        $</w:t>
      </w:r>
      <w:proofErr w:type="spellStart"/>
      <w:r>
        <w:t>spreadsheet</w:t>
      </w:r>
      <w:proofErr w:type="spellEnd"/>
      <w:r>
        <w:t xml:space="preserve"> = $</w:t>
      </w:r>
      <w:proofErr w:type="spellStart"/>
      <w:r>
        <w:t>this</w:t>
      </w:r>
      <w:proofErr w:type="spellEnd"/>
      <w:proofErr w:type="gramStart"/>
      <w:r>
        <w:t>-&gt;</w:t>
      </w:r>
      <w:proofErr w:type="spellStart"/>
      <w:r>
        <w:t>createTeamSheet</w:t>
      </w:r>
      <w:proofErr w:type="spellEnd"/>
      <w:proofErr w:type="gramEnd"/>
      <w:r>
        <w:t>($</w:t>
      </w:r>
      <w:proofErr w:type="spellStart"/>
      <w:r>
        <w:t>spreadsheet</w:t>
      </w:r>
      <w:proofErr w:type="spellEnd"/>
      <w:r>
        <w:t>);</w:t>
      </w:r>
    </w:p>
    <w:p w14:paraId="3781E638" w14:textId="77777777" w:rsidR="00D92CA1" w:rsidRDefault="00D92CA1" w:rsidP="00D92CA1">
      <w:pPr>
        <w:pStyle w:val="Textprogramovhokdu"/>
      </w:pPr>
      <w:r>
        <w:t xml:space="preserve">        $</w:t>
      </w:r>
      <w:proofErr w:type="spellStart"/>
      <w:r>
        <w:t>spreadsheet</w:t>
      </w:r>
      <w:proofErr w:type="spellEnd"/>
      <w:r>
        <w:t xml:space="preserve"> = $</w:t>
      </w:r>
      <w:proofErr w:type="spellStart"/>
      <w:r>
        <w:t>this</w:t>
      </w:r>
      <w:proofErr w:type="spellEnd"/>
      <w:proofErr w:type="gramStart"/>
      <w:r>
        <w:t>-&gt;</w:t>
      </w:r>
      <w:proofErr w:type="spellStart"/>
      <w:r>
        <w:t>createLocationSheet</w:t>
      </w:r>
      <w:proofErr w:type="spellEnd"/>
      <w:proofErr w:type="gramEnd"/>
      <w:r>
        <w:t>($</w:t>
      </w:r>
      <w:proofErr w:type="spellStart"/>
      <w:r>
        <w:t>spreadsheet</w:t>
      </w:r>
      <w:proofErr w:type="spellEnd"/>
      <w:r>
        <w:t>);</w:t>
      </w:r>
    </w:p>
    <w:p w14:paraId="0D69BBED" w14:textId="77777777" w:rsidR="00DD4185" w:rsidRDefault="00DD4185" w:rsidP="00D92CA1">
      <w:pPr>
        <w:pStyle w:val="Textprogramovhokdu"/>
      </w:pPr>
      <w:r>
        <w:tab/>
      </w:r>
      <w:r w:rsidRPr="00DD4185">
        <w:t>$</w:t>
      </w:r>
      <w:proofErr w:type="spellStart"/>
      <w:r w:rsidRPr="00DD4185">
        <w:t>spreadsheet</w:t>
      </w:r>
      <w:proofErr w:type="spellEnd"/>
      <w:r w:rsidRPr="00DD4185">
        <w:t xml:space="preserve"> = $</w:t>
      </w:r>
      <w:proofErr w:type="spellStart"/>
      <w:r w:rsidRPr="00DD4185">
        <w:t>this</w:t>
      </w:r>
      <w:proofErr w:type="spellEnd"/>
      <w:proofErr w:type="gramStart"/>
      <w:r w:rsidRPr="00DD4185">
        <w:t>-&gt;</w:t>
      </w:r>
      <w:proofErr w:type="spellStart"/>
      <w:r w:rsidRPr="00DD4185">
        <w:t>createChangeSheet</w:t>
      </w:r>
      <w:proofErr w:type="spellEnd"/>
      <w:proofErr w:type="gramEnd"/>
      <w:r w:rsidRPr="00DD4185">
        <w:t>($</w:t>
      </w:r>
      <w:proofErr w:type="spellStart"/>
      <w:r w:rsidRPr="00DD4185">
        <w:t>spreadsheet</w:t>
      </w:r>
      <w:proofErr w:type="spellEnd"/>
      <w:r w:rsidRPr="00DD4185">
        <w:t>);</w:t>
      </w:r>
    </w:p>
    <w:p w14:paraId="2C5B34D0" w14:textId="77777777" w:rsidR="00D92CA1" w:rsidRDefault="00D92CA1" w:rsidP="00D92CA1">
      <w:pPr>
        <w:pStyle w:val="Textprogramovhokdu"/>
      </w:pPr>
      <w:r>
        <w:t xml:space="preserve">        $</w:t>
      </w:r>
      <w:proofErr w:type="spellStart"/>
      <w:r>
        <w:t>writer</w:t>
      </w:r>
      <w:proofErr w:type="spellEnd"/>
      <w:r>
        <w:t xml:space="preserve"> = </w:t>
      </w:r>
      <w:proofErr w:type="gramStart"/>
      <w:r>
        <w:t>\</w:t>
      </w:r>
      <w:proofErr w:type="spellStart"/>
      <w:r>
        <w:t>PhpOffice</w:t>
      </w:r>
      <w:proofErr w:type="spellEnd"/>
      <w:r>
        <w:t>\</w:t>
      </w:r>
      <w:proofErr w:type="spellStart"/>
      <w:r>
        <w:t>PhpSpreadsheet</w:t>
      </w:r>
      <w:proofErr w:type="spellEnd"/>
      <w:r>
        <w:t>\</w:t>
      </w:r>
      <w:proofErr w:type="spellStart"/>
      <w:r>
        <w:t>IOFactory</w:t>
      </w:r>
      <w:proofErr w:type="spellEnd"/>
      <w:r>
        <w:t>::</w:t>
      </w:r>
      <w:proofErr w:type="spellStart"/>
      <w:proofErr w:type="gramEnd"/>
      <w:r>
        <w:t>createWriter</w:t>
      </w:r>
      <w:proofErr w:type="spellEnd"/>
      <w:r>
        <w:t>($</w:t>
      </w:r>
      <w:proofErr w:type="spellStart"/>
      <w:r>
        <w:t>spreadsheet</w:t>
      </w:r>
      <w:proofErr w:type="spellEnd"/>
      <w:r>
        <w:t>, '</w:t>
      </w:r>
      <w:proofErr w:type="spellStart"/>
      <w:r>
        <w:t>Xls</w:t>
      </w:r>
      <w:proofErr w:type="spellEnd"/>
      <w:r>
        <w:t>');</w:t>
      </w:r>
    </w:p>
    <w:p w14:paraId="4205CE81" w14:textId="77777777" w:rsidR="00D92CA1" w:rsidRDefault="00D92CA1" w:rsidP="00D92CA1">
      <w:pPr>
        <w:pStyle w:val="Textprogramovhokdu"/>
      </w:pPr>
      <w:proofErr w:type="spellStart"/>
      <w:proofErr w:type="gramStart"/>
      <w:r>
        <w:t>header</w:t>
      </w:r>
      <w:proofErr w:type="spellEnd"/>
      <w:r>
        <w:t>(</w:t>
      </w:r>
      <w:proofErr w:type="gramEnd"/>
      <w:r>
        <w:t>'</w:t>
      </w:r>
      <w:proofErr w:type="spellStart"/>
      <w:r>
        <w:t>Content</w:t>
      </w:r>
      <w:proofErr w:type="spellEnd"/>
      <w:r>
        <w:t xml:space="preserve">-Type: </w:t>
      </w:r>
      <w:proofErr w:type="spellStart"/>
      <w:r>
        <w:t>application</w:t>
      </w:r>
      <w:proofErr w:type="spellEnd"/>
      <w:r>
        <w:t>/vnd.ms-excel');</w:t>
      </w:r>
    </w:p>
    <w:p w14:paraId="73CFF484" w14:textId="77777777" w:rsidR="00D92CA1" w:rsidRDefault="00D92CA1" w:rsidP="00D92CA1">
      <w:pPr>
        <w:pStyle w:val="Textprogramovhokdu"/>
      </w:pPr>
      <w:proofErr w:type="spellStart"/>
      <w:proofErr w:type="gramStart"/>
      <w:r>
        <w:t>header</w:t>
      </w:r>
      <w:proofErr w:type="spellEnd"/>
      <w:r>
        <w:t>(</w:t>
      </w:r>
      <w:proofErr w:type="gramEnd"/>
      <w:r>
        <w:t>'</w:t>
      </w:r>
      <w:proofErr w:type="spellStart"/>
      <w:r>
        <w:t>Content-Disposition</w:t>
      </w:r>
      <w:proofErr w:type="spellEnd"/>
      <w:r>
        <w:t xml:space="preserve">: </w:t>
      </w:r>
      <w:proofErr w:type="spellStart"/>
      <w:r>
        <w:t>attachment</w:t>
      </w:r>
      <w:proofErr w:type="spellEnd"/>
      <w:r>
        <w:t xml:space="preserve">; </w:t>
      </w:r>
      <w:proofErr w:type="spellStart"/>
      <w:r>
        <w:t>filename</w:t>
      </w:r>
      <w:proofErr w:type="spellEnd"/>
      <w:r>
        <w:t>="output.xls"');</w:t>
      </w:r>
    </w:p>
    <w:p w14:paraId="0BE45B00" w14:textId="77777777" w:rsidR="00D92CA1" w:rsidRDefault="00D92CA1" w:rsidP="00D92CA1">
      <w:pPr>
        <w:pStyle w:val="Textprogramovhokdu"/>
      </w:pPr>
      <w:r>
        <w:t xml:space="preserve">        $</w:t>
      </w:r>
      <w:proofErr w:type="spellStart"/>
      <w:r>
        <w:t>writer</w:t>
      </w:r>
      <w:proofErr w:type="spellEnd"/>
      <w:proofErr w:type="gramStart"/>
      <w:r>
        <w:t>-&gt;</w:t>
      </w:r>
      <w:proofErr w:type="spellStart"/>
      <w:r>
        <w:t>save</w:t>
      </w:r>
      <w:proofErr w:type="spellEnd"/>
      <w:proofErr w:type="gramEnd"/>
      <w:r>
        <w:t>("</w:t>
      </w:r>
      <w:proofErr w:type="spellStart"/>
      <w:r>
        <w:t>php</w:t>
      </w:r>
      <w:proofErr w:type="spellEnd"/>
      <w:r>
        <w:t>://output");</w:t>
      </w:r>
    </w:p>
    <w:p w14:paraId="5283C9F8" w14:textId="77777777" w:rsidR="00D92CA1" w:rsidRDefault="00D92CA1" w:rsidP="00D92CA1">
      <w:pPr>
        <w:pStyle w:val="Textprogramovhokdu"/>
      </w:pPr>
    </w:p>
    <w:p w14:paraId="24E80710" w14:textId="77777777" w:rsidR="009E7933" w:rsidRDefault="00D92CA1" w:rsidP="004D27AD">
      <w:pPr>
        <w:pStyle w:val="Textprogramovhokdu"/>
      </w:pPr>
      <w:r>
        <w:t xml:space="preserve">    }</w:t>
      </w:r>
    </w:p>
    <w:p w14:paraId="7463ADBA" w14:textId="77777777" w:rsidR="00D92CA1" w:rsidRDefault="00D92CA1" w:rsidP="00D92CA1"/>
    <w:p w14:paraId="2F0CAC43" w14:textId="39408F24" w:rsidR="004D27AD" w:rsidRDefault="004D27AD" w:rsidP="004D27AD">
      <w:pPr>
        <w:pStyle w:val="Titulek"/>
        <w:keepNext/>
        <w:jc w:val="left"/>
      </w:pPr>
      <w:bookmarkStart w:id="66" w:name="_Toc40002538"/>
      <w:r>
        <w:t xml:space="preserve">Výpis </w:t>
      </w:r>
      <w:r w:rsidR="00062F81">
        <w:fldChar w:fldCharType="begin"/>
      </w:r>
      <w:r>
        <w:instrText>SEQ Výpis \* ARABIC</w:instrText>
      </w:r>
      <w:r w:rsidR="00062F81">
        <w:fldChar w:fldCharType="separate"/>
      </w:r>
      <w:r w:rsidR="007D09D0">
        <w:rPr>
          <w:noProof/>
        </w:rPr>
        <w:t>3</w:t>
      </w:r>
      <w:r w:rsidR="00062F81">
        <w:fldChar w:fldCharType="end"/>
      </w:r>
      <w:r>
        <w:t xml:space="preserve"> - </w:t>
      </w:r>
      <w:r w:rsidRPr="00347F1B">
        <w:t xml:space="preserve">ExcelManager – funkce </w:t>
      </w:r>
      <w:proofErr w:type="spellStart"/>
      <w:r w:rsidRPr="00347F1B">
        <w:t>importExcel</w:t>
      </w:r>
      <w:proofErr w:type="spellEnd"/>
      <w:r w:rsidRPr="00347F1B">
        <w:t xml:space="preserve"> (vlastní tvorba).</w:t>
      </w:r>
      <w:bookmarkEnd w:id="66"/>
    </w:p>
    <w:p w14:paraId="14394B34" w14:textId="77777777" w:rsidR="00D92CA1" w:rsidRDefault="00D92CA1" w:rsidP="00D92CA1">
      <w:pPr>
        <w:pStyle w:val="Textprogramovhokdu"/>
      </w:pPr>
      <w:r>
        <w:t>/**</w:t>
      </w:r>
    </w:p>
    <w:p w14:paraId="7506BA97" w14:textId="77777777" w:rsidR="00D92CA1" w:rsidRDefault="00D92CA1" w:rsidP="00D92CA1">
      <w:pPr>
        <w:pStyle w:val="Textprogramovhokdu"/>
      </w:pPr>
      <w:r>
        <w:t xml:space="preserve">     * </w:t>
      </w:r>
      <w:proofErr w:type="spellStart"/>
      <w:r>
        <w:t>Functionthatreceivesspreadsheet</w:t>
      </w:r>
      <w:proofErr w:type="spellEnd"/>
      <w:r>
        <w:t xml:space="preserve"> as </w:t>
      </w:r>
      <w:proofErr w:type="spellStart"/>
      <w:r>
        <w:t>filefromform</w:t>
      </w:r>
      <w:proofErr w:type="spellEnd"/>
      <w:r>
        <w:t xml:space="preserve"> and </w:t>
      </w:r>
      <w:proofErr w:type="spellStart"/>
      <w:r>
        <w:t>inserts</w:t>
      </w:r>
      <w:proofErr w:type="spellEnd"/>
      <w:r>
        <w:t xml:space="preserve"> data </w:t>
      </w:r>
      <w:proofErr w:type="spellStart"/>
      <w:r>
        <w:t>into</w:t>
      </w:r>
      <w:proofErr w:type="spellEnd"/>
      <w:r>
        <w:t xml:space="preserve"> database.</w:t>
      </w:r>
    </w:p>
    <w:p w14:paraId="1E31359C" w14:textId="77777777" w:rsidR="00D92CA1" w:rsidRDefault="00D92CA1" w:rsidP="00D92CA1">
      <w:pPr>
        <w:pStyle w:val="Textprogramovhokdu"/>
      </w:pPr>
      <w:r>
        <w:t xml:space="preserve">     * @</w:t>
      </w:r>
      <w:proofErr w:type="spellStart"/>
      <w:r>
        <w:t>param</w:t>
      </w:r>
      <w:proofErr w:type="spellEnd"/>
      <w:r>
        <w:t xml:space="preserve"> $</w:t>
      </w:r>
      <w:proofErr w:type="spellStart"/>
      <w:r>
        <w:t>file</w:t>
      </w:r>
      <w:proofErr w:type="spellEnd"/>
    </w:p>
    <w:p w14:paraId="60E253CC" w14:textId="77777777" w:rsidR="00D92CA1" w:rsidRDefault="00D92CA1" w:rsidP="00D92CA1">
      <w:pPr>
        <w:pStyle w:val="Textprogramovhokdu"/>
      </w:pPr>
      <w:r>
        <w:t xml:space="preserve">     * @</w:t>
      </w:r>
      <w:proofErr w:type="spellStart"/>
      <w:r>
        <w:t>throws</w:t>
      </w:r>
      <w:proofErr w:type="spellEnd"/>
      <w:r>
        <w:t xml:space="preserve"> \</w:t>
      </w:r>
      <w:proofErr w:type="spellStart"/>
      <w:r>
        <w:t>PhpOffice</w:t>
      </w:r>
      <w:proofErr w:type="spellEnd"/>
      <w:r>
        <w:t>\</w:t>
      </w:r>
      <w:proofErr w:type="spellStart"/>
      <w:r>
        <w:t>PhpSpreadsheet</w:t>
      </w:r>
      <w:proofErr w:type="spellEnd"/>
      <w:r>
        <w:t>\</w:t>
      </w:r>
      <w:proofErr w:type="spellStart"/>
      <w:r>
        <w:t>Reader</w:t>
      </w:r>
      <w:proofErr w:type="spellEnd"/>
      <w:r>
        <w:t>\</w:t>
      </w:r>
      <w:proofErr w:type="spellStart"/>
      <w:r>
        <w:t>Exception</w:t>
      </w:r>
      <w:proofErr w:type="spellEnd"/>
    </w:p>
    <w:p w14:paraId="65B5A6CD" w14:textId="77777777" w:rsidR="00D92CA1" w:rsidRDefault="00D92CA1" w:rsidP="00D92CA1">
      <w:pPr>
        <w:pStyle w:val="Textprogramovhokdu"/>
      </w:pPr>
      <w:r>
        <w:t xml:space="preserve">     */</w:t>
      </w:r>
    </w:p>
    <w:p w14:paraId="04CD03AF" w14:textId="77777777" w:rsidR="00D92CA1" w:rsidRDefault="00D92CA1" w:rsidP="00D92CA1">
      <w:pPr>
        <w:pStyle w:val="Textprogramovhokdu"/>
      </w:pPr>
      <w:r>
        <w:t xml:space="preserve">    public </w:t>
      </w:r>
      <w:proofErr w:type="spellStart"/>
      <w:r>
        <w:t>functionimportExcel</w:t>
      </w:r>
      <w:proofErr w:type="spellEnd"/>
      <w:r>
        <w:t>($</w:t>
      </w:r>
      <w:proofErr w:type="spellStart"/>
      <w:r>
        <w:t>file</w:t>
      </w:r>
      <w:proofErr w:type="spellEnd"/>
      <w:r>
        <w:t>)</w:t>
      </w:r>
    </w:p>
    <w:p w14:paraId="4812F1B1" w14:textId="77777777" w:rsidR="00D92CA1" w:rsidRDefault="00D92CA1" w:rsidP="00D92CA1">
      <w:pPr>
        <w:pStyle w:val="Textprogramovhokdu"/>
      </w:pPr>
      <w:r>
        <w:t xml:space="preserve">    {</w:t>
      </w:r>
    </w:p>
    <w:p w14:paraId="19CEF815" w14:textId="77777777" w:rsidR="00D92CA1" w:rsidRDefault="00D92CA1" w:rsidP="00D92CA1">
      <w:pPr>
        <w:pStyle w:val="Textprogramovhokdu"/>
      </w:pPr>
      <w:r>
        <w:t xml:space="preserve">        $</w:t>
      </w:r>
      <w:proofErr w:type="spellStart"/>
      <w:r>
        <w:t>spreadsheet</w:t>
      </w:r>
      <w:proofErr w:type="spellEnd"/>
      <w:r>
        <w:t xml:space="preserve"> = </w:t>
      </w:r>
      <w:proofErr w:type="spellStart"/>
      <w:proofErr w:type="gramStart"/>
      <w:r>
        <w:t>IOFactory</w:t>
      </w:r>
      <w:proofErr w:type="spellEnd"/>
      <w:r>
        <w:t>::</w:t>
      </w:r>
      <w:proofErr w:type="spellStart"/>
      <w:proofErr w:type="gramEnd"/>
      <w:r>
        <w:t>load</w:t>
      </w:r>
      <w:proofErr w:type="spellEnd"/>
      <w:r>
        <w:t>($</w:t>
      </w:r>
      <w:proofErr w:type="spellStart"/>
      <w:r>
        <w:t>file</w:t>
      </w:r>
      <w:proofErr w:type="spellEnd"/>
      <w:r>
        <w:t>);</w:t>
      </w:r>
    </w:p>
    <w:p w14:paraId="340FFCDF" w14:textId="77777777" w:rsidR="00D92CA1" w:rsidRDefault="00D92CA1" w:rsidP="00D92CA1">
      <w:pPr>
        <w:pStyle w:val="Textprogramovhokdu"/>
      </w:pPr>
    </w:p>
    <w:p w14:paraId="6464B62D" w14:textId="77777777" w:rsidR="00D92CA1" w:rsidRDefault="00D92CA1" w:rsidP="00D92CA1">
      <w:pPr>
        <w:pStyle w:val="Textprogramovhokdu"/>
      </w:pPr>
      <w:r>
        <w:t xml:space="preserve">        $</w:t>
      </w:r>
      <w:proofErr w:type="spellStart"/>
      <w:r>
        <w:t>this</w:t>
      </w:r>
      <w:proofErr w:type="spellEnd"/>
      <w:proofErr w:type="gramStart"/>
      <w:r>
        <w:t>-&gt;</w:t>
      </w:r>
      <w:proofErr w:type="spellStart"/>
      <w:r>
        <w:t>clearDatabase</w:t>
      </w:r>
      <w:proofErr w:type="spellEnd"/>
      <w:proofErr w:type="gramEnd"/>
      <w:r>
        <w:t>();</w:t>
      </w:r>
    </w:p>
    <w:p w14:paraId="06ADBAE9" w14:textId="77777777" w:rsidR="00D92CA1" w:rsidRDefault="00D92CA1" w:rsidP="00D92CA1">
      <w:pPr>
        <w:pStyle w:val="Textprogramovhokdu"/>
      </w:pPr>
      <w:r>
        <w:t xml:space="preserve">        $</w:t>
      </w:r>
      <w:proofErr w:type="spellStart"/>
      <w:r>
        <w:t>this</w:t>
      </w:r>
      <w:proofErr w:type="spellEnd"/>
      <w:proofErr w:type="gramStart"/>
      <w:r>
        <w:t>-&gt;database</w:t>
      </w:r>
      <w:proofErr w:type="gramEnd"/>
      <w:r>
        <w:t>-&gt;table('user')-&gt;insert([</w:t>
      </w:r>
    </w:p>
    <w:p w14:paraId="51E838F6" w14:textId="77777777" w:rsidR="00D92CA1" w:rsidRDefault="00D92CA1" w:rsidP="00D92CA1">
      <w:pPr>
        <w:pStyle w:val="Textprogramovhokdu"/>
      </w:pPr>
      <w:r>
        <w:t xml:space="preserve">            '</w:t>
      </w:r>
      <w:proofErr w:type="spellStart"/>
      <w:r>
        <w:t>firstName</w:t>
      </w:r>
      <w:proofErr w:type="spellEnd"/>
      <w:r>
        <w:t>' =&gt; 'Admin',</w:t>
      </w:r>
    </w:p>
    <w:p w14:paraId="54DE17AC" w14:textId="77777777" w:rsidR="00D92CA1" w:rsidRDefault="00D92CA1" w:rsidP="00D92CA1">
      <w:pPr>
        <w:pStyle w:val="Textprogramovhokdu"/>
      </w:pPr>
      <w:r>
        <w:t xml:space="preserve">            '</w:t>
      </w:r>
      <w:proofErr w:type="spellStart"/>
      <w:r>
        <w:t>lastName</w:t>
      </w:r>
      <w:proofErr w:type="spellEnd"/>
      <w:r>
        <w:t>' =&gt; 'Admin',</w:t>
      </w:r>
    </w:p>
    <w:p w14:paraId="673F074F" w14:textId="77777777" w:rsidR="00D92CA1" w:rsidRDefault="00D92CA1" w:rsidP="00D92CA1">
      <w:pPr>
        <w:pStyle w:val="Textprogramovhokdu"/>
      </w:pPr>
      <w:r>
        <w:t xml:space="preserve">            'email' =&gt; 'Adm@adm.cz',</w:t>
      </w:r>
    </w:p>
    <w:p w14:paraId="78085C21" w14:textId="77777777" w:rsidR="00D92CA1" w:rsidRDefault="00D92CA1" w:rsidP="00D92CA1">
      <w:pPr>
        <w:pStyle w:val="Textprogramovhokdu"/>
      </w:pPr>
      <w:r>
        <w:t xml:space="preserve">            '</w:t>
      </w:r>
      <w:proofErr w:type="spellStart"/>
      <w:r>
        <w:t>password</w:t>
      </w:r>
      <w:proofErr w:type="spellEnd"/>
      <w:r>
        <w:t>' =&gt; $</w:t>
      </w:r>
      <w:proofErr w:type="spellStart"/>
      <w:r>
        <w:t>this</w:t>
      </w:r>
      <w:proofErr w:type="spellEnd"/>
      <w:proofErr w:type="gramStart"/>
      <w:r>
        <w:t>-&gt;</w:t>
      </w:r>
      <w:proofErr w:type="spellStart"/>
      <w:r>
        <w:t>passwords</w:t>
      </w:r>
      <w:proofErr w:type="spellEnd"/>
      <w:proofErr w:type="gramEnd"/>
      <w:r>
        <w:t>-&gt;</w:t>
      </w:r>
      <w:proofErr w:type="spellStart"/>
      <w:r>
        <w:t>hash</w:t>
      </w:r>
      <w:proofErr w:type="spellEnd"/>
      <w:r>
        <w:t>('Admin'),</w:t>
      </w:r>
    </w:p>
    <w:p w14:paraId="73C3568C" w14:textId="77777777" w:rsidR="00D92CA1" w:rsidRDefault="00D92CA1" w:rsidP="00D92CA1">
      <w:pPr>
        <w:pStyle w:val="Textprogramovhokdu"/>
      </w:pPr>
      <w:r>
        <w:t xml:space="preserve">            '</w:t>
      </w:r>
      <w:proofErr w:type="spellStart"/>
      <w:r>
        <w:t>tempPassword</w:t>
      </w:r>
      <w:proofErr w:type="spellEnd"/>
      <w:r>
        <w:t xml:space="preserve">' </w:t>
      </w:r>
      <w:proofErr w:type="gramStart"/>
      <w:r>
        <w:t>=&gt;</w:t>
      </w:r>
      <w:proofErr w:type="spellStart"/>
      <w:r>
        <w:t>false</w:t>
      </w:r>
      <w:proofErr w:type="spellEnd"/>
      <w:proofErr w:type="gramEnd"/>
      <w:r>
        <w:t>,</w:t>
      </w:r>
    </w:p>
    <w:p w14:paraId="27DC1CBE" w14:textId="77777777" w:rsidR="00D92CA1" w:rsidRDefault="00D92CA1" w:rsidP="00D92CA1">
      <w:pPr>
        <w:pStyle w:val="Textprogramovhokdu"/>
      </w:pPr>
      <w:r>
        <w:t xml:space="preserve">            '</w:t>
      </w:r>
      <w:proofErr w:type="spellStart"/>
      <w:r>
        <w:t>fk_UserRole_Id</w:t>
      </w:r>
      <w:proofErr w:type="spellEnd"/>
      <w:r>
        <w:t>' =&gt; 1,</w:t>
      </w:r>
    </w:p>
    <w:p w14:paraId="42475D72" w14:textId="77777777" w:rsidR="00D92CA1" w:rsidRDefault="00D92CA1" w:rsidP="00D92CA1">
      <w:pPr>
        <w:pStyle w:val="Textprogramovhokdu"/>
      </w:pPr>
      <w:r>
        <w:t xml:space="preserve">        ]);</w:t>
      </w:r>
    </w:p>
    <w:p w14:paraId="46D8AFA3" w14:textId="77777777" w:rsidR="00D92CA1" w:rsidRDefault="00D92CA1" w:rsidP="00D92CA1">
      <w:pPr>
        <w:pStyle w:val="Textprogramovhokdu"/>
      </w:pPr>
    </w:p>
    <w:p w14:paraId="01D6D629" w14:textId="77777777" w:rsidR="00D92CA1" w:rsidRDefault="00D92CA1" w:rsidP="00D92CA1">
      <w:pPr>
        <w:pStyle w:val="Textprogramovhokdu"/>
      </w:pPr>
      <w:r>
        <w:t xml:space="preserve">        $</w:t>
      </w:r>
      <w:proofErr w:type="spellStart"/>
      <w:r>
        <w:t>startCoord</w:t>
      </w:r>
      <w:proofErr w:type="spellEnd"/>
      <w:r>
        <w:t xml:space="preserve"> = 2;</w:t>
      </w:r>
    </w:p>
    <w:p w14:paraId="29E2A37C" w14:textId="77777777" w:rsidR="00D92CA1" w:rsidRDefault="00D92CA1" w:rsidP="00D92CA1">
      <w:pPr>
        <w:pStyle w:val="Textprogramovhokdu"/>
      </w:pPr>
      <w:r>
        <w:lastRenderedPageBreak/>
        <w:t xml:space="preserve">        $</w:t>
      </w:r>
      <w:proofErr w:type="spellStart"/>
      <w:r>
        <w:t>rowValue</w:t>
      </w:r>
      <w:proofErr w:type="spellEnd"/>
      <w:r>
        <w:t xml:space="preserve"> = $</w:t>
      </w:r>
      <w:proofErr w:type="spellStart"/>
      <w:r>
        <w:t>this</w:t>
      </w:r>
      <w:proofErr w:type="spellEnd"/>
      <w:proofErr w:type="gramStart"/>
      <w:r>
        <w:t>-&gt;</w:t>
      </w:r>
      <w:proofErr w:type="spellStart"/>
      <w:r>
        <w:t>createTechnicianArray</w:t>
      </w:r>
      <w:proofErr w:type="spellEnd"/>
      <w:proofErr w:type="gramEnd"/>
      <w:r>
        <w:t>($</w:t>
      </w:r>
      <w:proofErr w:type="spellStart"/>
      <w:r>
        <w:t>spreadsheet</w:t>
      </w:r>
      <w:proofErr w:type="spellEnd"/>
      <w:r>
        <w:t>, $</w:t>
      </w:r>
      <w:proofErr w:type="spellStart"/>
      <w:r>
        <w:t>startCoord</w:t>
      </w:r>
      <w:proofErr w:type="spellEnd"/>
      <w:r>
        <w:t>);</w:t>
      </w:r>
    </w:p>
    <w:p w14:paraId="76A6958D" w14:textId="77777777" w:rsidR="00D92CA1" w:rsidRDefault="00D92CA1" w:rsidP="00D92CA1">
      <w:pPr>
        <w:pStyle w:val="Textprogramovhokdu"/>
      </w:pPr>
    </w:p>
    <w:p w14:paraId="6FC43A55" w14:textId="77777777" w:rsidR="00D92CA1" w:rsidRDefault="00D92CA1" w:rsidP="00D92CA1">
      <w:pPr>
        <w:pStyle w:val="Textprogramovhokdu"/>
      </w:pPr>
      <w:proofErr w:type="spellStart"/>
      <w:r>
        <w:t>while</w:t>
      </w:r>
      <w:proofErr w:type="spellEnd"/>
      <w:proofErr w:type="gramStart"/>
      <w:r>
        <w:t>(!</w:t>
      </w:r>
      <w:proofErr w:type="spellStart"/>
      <w:r>
        <w:t>is</w:t>
      </w:r>
      <w:proofErr w:type="gramEnd"/>
      <w:r>
        <w:t>_null</w:t>
      </w:r>
      <w:proofErr w:type="spellEnd"/>
      <w:r>
        <w:t>($</w:t>
      </w:r>
      <w:proofErr w:type="spellStart"/>
      <w:r>
        <w:t>rowValue</w:t>
      </w:r>
      <w:proofErr w:type="spellEnd"/>
      <w:r>
        <w:t>['email'])) {</w:t>
      </w:r>
    </w:p>
    <w:p w14:paraId="55FEAF50" w14:textId="77777777" w:rsidR="00D92CA1" w:rsidRDefault="00D92CA1" w:rsidP="00D92CA1">
      <w:pPr>
        <w:pStyle w:val="Textprogramovhokdu"/>
      </w:pPr>
      <w:r>
        <w:t xml:space="preserve">            $</w:t>
      </w:r>
      <w:proofErr w:type="spellStart"/>
      <w:r>
        <w:t>startCoord</w:t>
      </w:r>
      <w:proofErr w:type="spellEnd"/>
      <w:r>
        <w:t>++;</w:t>
      </w:r>
    </w:p>
    <w:p w14:paraId="26986136" w14:textId="77777777" w:rsidR="00D92CA1" w:rsidRDefault="00D92CA1" w:rsidP="00D92CA1">
      <w:pPr>
        <w:pStyle w:val="Textprogramovhokdu"/>
      </w:pPr>
      <w:r>
        <w:t xml:space="preserve">            $</w:t>
      </w:r>
      <w:proofErr w:type="spellStart"/>
      <w:r>
        <w:t>this</w:t>
      </w:r>
      <w:proofErr w:type="spellEnd"/>
      <w:proofErr w:type="gramStart"/>
      <w:r>
        <w:t>-&gt;</w:t>
      </w:r>
      <w:proofErr w:type="spellStart"/>
      <w:r>
        <w:t>insertTechnician</w:t>
      </w:r>
      <w:proofErr w:type="spellEnd"/>
      <w:proofErr w:type="gramEnd"/>
      <w:r>
        <w:t>($</w:t>
      </w:r>
      <w:proofErr w:type="spellStart"/>
      <w:r>
        <w:t>rowValue</w:t>
      </w:r>
      <w:proofErr w:type="spellEnd"/>
      <w:r>
        <w:t>);</w:t>
      </w:r>
    </w:p>
    <w:p w14:paraId="3ED62398"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proofErr w:type="gramStart"/>
      <w:r>
        <w:t>-&gt;</w:t>
      </w:r>
      <w:proofErr w:type="spellStart"/>
      <w:r>
        <w:t>createTechnicianArray</w:t>
      </w:r>
      <w:proofErr w:type="spellEnd"/>
      <w:proofErr w:type="gramEnd"/>
      <w:r>
        <w:t>($</w:t>
      </w:r>
      <w:proofErr w:type="spellStart"/>
      <w:r>
        <w:t>spreadsheet</w:t>
      </w:r>
      <w:proofErr w:type="spellEnd"/>
      <w:r>
        <w:t>, $</w:t>
      </w:r>
      <w:proofErr w:type="spellStart"/>
      <w:r>
        <w:t>startCoord</w:t>
      </w:r>
      <w:proofErr w:type="spellEnd"/>
      <w:r>
        <w:t>);</w:t>
      </w:r>
    </w:p>
    <w:p w14:paraId="382042EE" w14:textId="77777777" w:rsidR="00D92CA1" w:rsidRDefault="00D92CA1" w:rsidP="00D92CA1">
      <w:pPr>
        <w:pStyle w:val="Textprogramovhokdu"/>
      </w:pPr>
    </w:p>
    <w:p w14:paraId="48B46D97" w14:textId="77777777" w:rsidR="00D92CA1" w:rsidRDefault="00D92CA1" w:rsidP="00D92CA1">
      <w:pPr>
        <w:pStyle w:val="Textprogramovhokdu"/>
      </w:pPr>
      <w:r>
        <w:t xml:space="preserve">        }</w:t>
      </w:r>
    </w:p>
    <w:p w14:paraId="4CDD1E7C" w14:textId="77777777" w:rsidR="00D92CA1" w:rsidRDefault="00D92CA1" w:rsidP="00D92CA1">
      <w:pPr>
        <w:pStyle w:val="Textprogramovhokdu"/>
      </w:pPr>
    </w:p>
    <w:p w14:paraId="59E752B6" w14:textId="77777777" w:rsidR="00D92CA1" w:rsidRDefault="00D92CA1" w:rsidP="00D92CA1">
      <w:pPr>
        <w:pStyle w:val="Textprogramovhokdu"/>
      </w:pPr>
      <w:r>
        <w:t xml:space="preserve">        $</w:t>
      </w:r>
      <w:proofErr w:type="spellStart"/>
      <w:r>
        <w:t>startCoord</w:t>
      </w:r>
      <w:proofErr w:type="spellEnd"/>
      <w:r>
        <w:t xml:space="preserve"> = 2;</w:t>
      </w:r>
    </w:p>
    <w:p w14:paraId="1A5CFDE4"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proofErr w:type="gramStart"/>
      <w:r>
        <w:t>-&gt;</w:t>
      </w:r>
      <w:proofErr w:type="spellStart"/>
      <w:r>
        <w:t>createTeamArray</w:t>
      </w:r>
      <w:proofErr w:type="spellEnd"/>
      <w:proofErr w:type="gramEnd"/>
      <w:r>
        <w:t>($</w:t>
      </w:r>
      <w:proofErr w:type="spellStart"/>
      <w:r>
        <w:t>spreadsheet</w:t>
      </w:r>
      <w:proofErr w:type="spellEnd"/>
      <w:r>
        <w:t>, $</w:t>
      </w:r>
      <w:proofErr w:type="spellStart"/>
      <w:r>
        <w:t>startCoord</w:t>
      </w:r>
      <w:proofErr w:type="spellEnd"/>
      <w:r>
        <w:t>);</w:t>
      </w:r>
    </w:p>
    <w:p w14:paraId="7C84CB46" w14:textId="77777777" w:rsidR="00D92CA1" w:rsidRDefault="00D92CA1" w:rsidP="00D92CA1">
      <w:pPr>
        <w:pStyle w:val="Textprogramovhokdu"/>
      </w:pPr>
      <w:proofErr w:type="spellStart"/>
      <w:r>
        <w:t>while</w:t>
      </w:r>
      <w:proofErr w:type="spellEnd"/>
      <w:proofErr w:type="gramStart"/>
      <w:r>
        <w:t>(!</w:t>
      </w:r>
      <w:proofErr w:type="spellStart"/>
      <w:r>
        <w:t>is</w:t>
      </w:r>
      <w:proofErr w:type="gramEnd"/>
      <w:r>
        <w:t>_null</w:t>
      </w:r>
      <w:proofErr w:type="spellEnd"/>
      <w:r>
        <w:t>($</w:t>
      </w:r>
      <w:proofErr w:type="spellStart"/>
      <w:r>
        <w:t>rowValue</w:t>
      </w:r>
      <w:proofErr w:type="spellEnd"/>
      <w:r>
        <w:t>['</w:t>
      </w:r>
      <w:proofErr w:type="spellStart"/>
      <w:r>
        <w:t>name</w:t>
      </w:r>
      <w:proofErr w:type="spellEnd"/>
      <w:r>
        <w:t>'])) {</w:t>
      </w:r>
    </w:p>
    <w:p w14:paraId="0D772628" w14:textId="77777777" w:rsidR="00D92CA1" w:rsidRDefault="00D92CA1" w:rsidP="00D92CA1">
      <w:pPr>
        <w:pStyle w:val="Textprogramovhokdu"/>
      </w:pPr>
      <w:r>
        <w:t xml:space="preserve">            $</w:t>
      </w:r>
      <w:proofErr w:type="spellStart"/>
      <w:r>
        <w:t>startCoord</w:t>
      </w:r>
      <w:proofErr w:type="spellEnd"/>
      <w:r>
        <w:t>++;</w:t>
      </w:r>
    </w:p>
    <w:p w14:paraId="2EFF8B66" w14:textId="77777777" w:rsidR="00D92CA1" w:rsidRDefault="00D92CA1" w:rsidP="00D92CA1">
      <w:pPr>
        <w:pStyle w:val="Textprogramovhokdu"/>
      </w:pPr>
      <w:r>
        <w:t xml:space="preserve">            $</w:t>
      </w:r>
      <w:proofErr w:type="spellStart"/>
      <w:r>
        <w:t>this</w:t>
      </w:r>
      <w:proofErr w:type="spellEnd"/>
      <w:proofErr w:type="gramStart"/>
      <w:r>
        <w:t>-&gt;</w:t>
      </w:r>
      <w:proofErr w:type="spellStart"/>
      <w:r>
        <w:t>insertTeam</w:t>
      </w:r>
      <w:proofErr w:type="spellEnd"/>
      <w:proofErr w:type="gramEnd"/>
      <w:r>
        <w:t>($</w:t>
      </w:r>
      <w:proofErr w:type="spellStart"/>
      <w:r>
        <w:t>rowValue</w:t>
      </w:r>
      <w:proofErr w:type="spellEnd"/>
      <w:r>
        <w:t>);</w:t>
      </w:r>
    </w:p>
    <w:p w14:paraId="1C938ABE"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proofErr w:type="gramStart"/>
      <w:r>
        <w:t>-&gt;</w:t>
      </w:r>
      <w:proofErr w:type="spellStart"/>
      <w:r>
        <w:t>createTeamArray</w:t>
      </w:r>
      <w:proofErr w:type="spellEnd"/>
      <w:proofErr w:type="gramEnd"/>
      <w:r>
        <w:t>($</w:t>
      </w:r>
      <w:proofErr w:type="spellStart"/>
      <w:r>
        <w:t>spreadsheet</w:t>
      </w:r>
      <w:proofErr w:type="spellEnd"/>
      <w:r>
        <w:t>, $</w:t>
      </w:r>
      <w:proofErr w:type="spellStart"/>
      <w:r>
        <w:t>startCoord</w:t>
      </w:r>
      <w:proofErr w:type="spellEnd"/>
      <w:r>
        <w:t>);</w:t>
      </w:r>
    </w:p>
    <w:p w14:paraId="633E67D3" w14:textId="77777777" w:rsidR="00D92CA1" w:rsidRDefault="00D92CA1" w:rsidP="00D92CA1">
      <w:pPr>
        <w:pStyle w:val="Textprogramovhokdu"/>
      </w:pPr>
      <w:r>
        <w:t xml:space="preserve">        }</w:t>
      </w:r>
    </w:p>
    <w:p w14:paraId="6C21EA75" w14:textId="77777777" w:rsidR="00D92CA1" w:rsidRDefault="00D92CA1" w:rsidP="00D92CA1">
      <w:pPr>
        <w:pStyle w:val="Textprogramovhokdu"/>
      </w:pPr>
    </w:p>
    <w:p w14:paraId="6C2C7E6A" w14:textId="77777777" w:rsidR="00D92CA1" w:rsidRDefault="00D92CA1" w:rsidP="00D92CA1">
      <w:pPr>
        <w:pStyle w:val="Textprogramovhokdu"/>
      </w:pPr>
      <w:r>
        <w:t xml:space="preserve">        $</w:t>
      </w:r>
      <w:proofErr w:type="spellStart"/>
      <w:r>
        <w:t>startCoord</w:t>
      </w:r>
      <w:proofErr w:type="spellEnd"/>
      <w:r>
        <w:t xml:space="preserve"> = 2;</w:t>
      </w:r>
    </w:p>
    <w:p w14:paraId="01FAA8B7"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proofErr w:type="gramStart"/>
      <w:r>
        <w:t>-&gt;</w:t>
      </w:r>
      <w:proofErr w:type="spellStart"/>
      <w:r>
        <w:t>createClientArray</w:t>
      </w:r>
      <w:proofErr w:type="spellEnd"/>
      <w:proofErr w:type="gramEnd"/>
      <w:r>
        <w:t>($</w:t>
      </w:r>
      <w:proofErr w:type="spellStart"/>
      <w:r>
        <w:t>spreadsheet</w:t>
      </w:r>
      <w:proofErr w:type="spellEnd"/>
      <w:r>
        <w:t>, $</w:t>
      </w:r>
      <w:proofErr w:type="spellStart"/>
      <w:r>
        <w:t>startCoord</w:t>
      </w:r>
      <w:proofErr w:type="spellEnd"/>
      <w:r>
        <w:t>);</w:t>
      </w:r>
    </w:p>
    <w:p w14:paraId="08271FDE" w14:textId="77777777" w:rsidR="00D92CA1" w:rsidRDefault="00D92CA1" w:rsidP="00D92CA1">
      <w:pPr>
        <w:pStyle w:val="Textprogramovhokdu"/>
      </w:pPr>
      <w:proofErr w:type="spellStart"/>
      <w:r>
        <w:t>while</w:t>
      </w:r>
      <w:proofErr w:type="spellEnd"/>
      <w:proofErr w:type="gramStart"/>
      <w:r>
        <w:t>(!</w:t>
      </w:r>
      <w:proofErr w:type="spellStart"/>
      <w:r>
        <w:t>is</w:t>
      </w:r>
      <w:proofErr w:type="gramEnd"/>
      <w:r>
        <w:t>_null</w:t>
      </w:r>
      <w:proofErr w:type="spellEnd"/>
      <w:r>
        <w:t>($</w:t>
      </w:r>
      <w:proofErr w:type="spellStart"/>
      <w:r>
        <w:t>rowValue</w:t>
      </w:r>
      <w:proofErr w:type="spellEnd"/>
      <w:r>
        <w:t>['email'])) {</w:t>
      </w:r>
    </w:p>
    <w:p w14:paraId="5FFE41A5" w14:textId="77777777" w:rsidR="00D92CA1" w:rsidRDefault="00D92CA1" w:rsidP="00D92CA1">
      <w:pPr>
        <w:pStyle w:val="Textprogramovhokdu"/>
      </w:pPr>
      <w:r>
        <w:t xml:space="preserve">            $</w:t>
      </w:r>
      <w:proofErr w:type="spellStart"/>
      <w:r>
        <w:t>startCoord</w:t>
      </w:r>
      <w:proofErr w:type="spellEnd"/>
      <w:r>
        <w:t>++;</w:t>
      </w:r>
    </w:p>
    <w:p w14:paraId="3829380A" w14:textId="77777777" w:rsidR="00D92CA1" w:rsidRDefault="00D92CA1" w:rsidP="00D92CA1">
      <w:pPr>
        <w:pStyle w:val="Textprogramovhokdu"/>
      </w:pPr>
      <w:r>
        <w:t xml:space="preserve">            $</w:t>
      </w:r>
      <w:proofErr w:type="spellStart"/>
      <w:r>
        <w:t>this</w:t>
      </w:r>
      <w:proofErr w:type="spellEnd"/>
      <w:proofErr w:type="gramStart"/>
      <w:r>
        <w:t>-&gt;</w:t>
      </w:r>
      <w:proofErr w:type="spellStart"/>
      <w:r>
        <w:t>insertClient</w:t>
      </w:r>
      <w:proofErr w:type="spellEnd"/>
      <w:proofErr w:type="gramEnd"/>
      <w:r>
        <w:t>($</w:t>
      </w:r>
      <w:proofErr w:type="spellStart"/>
      <w:r>
        <w:t>rowValue</w:t>
      </w:r>
      <w:proofErr w:type="spellEnd"/>
      <w:r>
        <w:t>);</w:t>
      </w:r>
    </w:p>
    <w:p w14:paraId="2057B1C6"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proofErr w:type="gramStart"/>
      <w:r>
        <w:t>-&gt;</w:t>
      </w:r>
      <w:proofErr w:type="spellStart"/>
      <w:r>
        <w:t>createClientArray</w:t>
      </w:r>
      <w:proofErr w:type="spellEnd"/>
      <w:proofErr w:type="gramEnd"/>
      <w:r>
        <w:t>($</w:t>
      </w:r>
      <w:proofErr w:type="spellStart"/>
      <w:r>
        <w:t>spreadsheet</w:t>
      </w:r>
      <w:proofErr w:type="spellEnd"/>
      <w:r>
        <w:t>, $</w:t>
      </w:r>
      <w:proofErr w:type="spellStart"/>
      <w:r>
        <w:t>startCoord</w:t>
      </w:r>
      <w:proofErr w:type="spellEnd"/>
      <w:r>
        <w:t>);</w:t>
      </w:r>
    </w:p>
    <w:p w14:paraId="5F4BC01C" w14:textId="77777777" w:rsidR="00D92CA1" w:rsidRDefault="00D92CA1" w:rsidP="00D92CA1">
      <w:pPr>
        <w:pStyle w:val="Textprogramovhokdu"/>
      </w:pPr>
      <w:r>
        <w:t xml:space="preserve">        }</w:t>
      </w:r>
    </w:p>
    <w:p w14:paraId="7815E170" w14:textId="77777777" w:rsidR="00D92CA1" w:rsidRDefault="00D92CA1" w:rsidP="00D92CA1">
      <w:pPr>
        <w:pStyle w:val="Textprogramovhokdu"/>
      </w:pPr>
    </w:p>
    <w:p w14:paraId="7A767BC5" w14:textId="77777777" w:rsidR="00D92CA1" w:rsidRDefault="00D92CA1" w:rsidP="00D92CA1">
      <w:pPr>
        <w:pStyle w:val="Textprogramovhokdu"/>
      </w:pPr>
      <w:r>
        <w:t xml:space="preserve">        $</w:t>
      </w:r>
      <w:proofErr w:type="spellStart"/>
      <w:r>
        <w:t>startCoord</w:t>
      </w:r>
      <w:proofErr w:type="spellEnd"/>
      <w:r>
        <w:t xml:space="preserve"> = 2;</w:t>
      </w:r>
    </w:p>
    <w:p w14:paraId="2E773EF6"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proofErr w:type="gramStart"/>
      <w:r>
        <w:t>-&gt;</w:t>
      </w:r>
      <w:proofErr w:type="spellStart"/>
      <w:r>
        <w:t>createLocationArray</w:t>
      </w:r>
      <w:proofErr w:type="spellEnd"/>
      <w:proofErr w:type="gramEnd"/>
      <w:r>
        <w:t>($</w:t>
      </w:r>
      <w:proofErr w:type="spellStart"/>
      <w:r>
        <w:t>spreadsheet</w:t>
      </w:r>
      <w:proofErr w:type="spellEnd"/>
      <w:r>
        <w:t>, $</w:t>
      </w:r>
      <w:proofErr w:type="spellStart"/>
      <w:r>
        <w:t>startCoord</w:t>
      </w:r>
      <w:proofErr w:type="spellEnd"/>
      <w:r>
        <w:t>);</w:t>
      </w:r>
    </w:p>
    <w:p w14:paraId="2FB729BA" w14:textId="77777777" w:rsidR="00D92CA1" w:rsidRDefault="00D92CA1" w:rsidP="00D92CA1">
      <w:pPr>
        <w:pStyle w:val="Textprogramovhokdu"/>
      </w:pPr>
      <w:proofErr w:type="spellStart"/>
      <w:r>
        <w:t>while</w:t>
      </w:r>
      <w:proofErr w:type="spellEnd"/>
      <w:proofErr w:type="gramStart"/>
      <w:r>
        <w:t>(!</w:t>
      </w:r>
      <w:proofErr w:type="spellStart"/>
      <w:r>
        <w:t>is</w:t>
      </w:r>
      <w:proofErr w:type="gramEnd"/>
      <w:r>
        <w:t>_null</w:t>
      </w:r>
      <w:proofErr w:type="spellEnd"/>
      <w:r>
        <w:t>($</w:t>
      </w:r>
      <w:proofErr w:type="spellStart"/>
      <w:r>
        <w:t>rowValue</w:t>
      </w:r>
      <w:proofErr w:type="spellEnd"/>
      <w:r>
        <w:t>['id'])) {</w:t>
      </w:r>
    </w:p>
    <w:p w14:paraId="20C88D8D" w14:textId="77777777" w:rsidR="00D92CA1" w:rsidRDefault="00D92CA1" w:rsidP="00D92CA1">
      <w:pPr>
        <w:pStyle w:val="Textprogramovhokdu"/>
      </w:pPr>
      <w:r>
        <w:t xml:space="preserve">            $</w:t>
      </w:r>
      <w:proofErr w:type="spellStart"/>
      <w:r>
        <w:t>startCoord</w:t>
      </w:r>
      <w:proofErr w:type="spellEnd"/>
      <w:r>
        <w:t>++;</w:t>
      </w:r>
    </w:p>
    <w:p w14:paraId="48EB30EA" w14:textId="77777777" w:rsidR="00D92CA1" w:rsidRDefault="00D92CA1" w:rsidP="00D92CA1">
      <w:pPr>
        <w:pStyle w:val="Textprogramovhokdu"/>
      </w:pPr>
      <w:r>
        <w:t xml:space="preserve">            $</w:t>
      </w:r>
      <w:proofErr w:type="spellStart"/>
      <w:r>
        <w:t>this</w:t>
      </w:r>
      <w:proofErr w:type="spellEnd"/>
      <w:proofErr w:type="gramStart"/>
      <w:r>
        <w:t>-&gt;</w:t>
      </w:r>
      <w:proofErr w:type="spellStart"/>
      <w:r>
        <w:t>insertLocation</w:t>
      </w:r>
      <w:proofErr w:type="spellEnd"/>
      <w:proofErr w:type="gramEnd"/>
      <w:r>
        <w:t>($</w:t>
      </w:r>
      <w:proofErr w:type="spellStart"/>
      <w:r>
        <w:t>rowValue</w:t>
      </w:r>
      <w:proofErr w:type="spellEnd"/>
      <w:r>
        <w:t>);</w:t>
      </w:r>
    </w:p>
    <w:p w14:paraId="01C060EC" w14:textId="77777777" w:rsidR="00D92CA1" w:rsidRDefault="00D92CA1" w:rsidP="00D92CA1">
      <w:pPr>
        <w:pStyle w:val="Textprogramovhokdu"/>
      </w:pPr>
      <w:r>
        <w:t xml:space="preserve">            $</w:t>
      </w:r>
      <w:proofErr w:type="spellStart"/>
      <w:r>
        <w:t>rowValue</w:t>
      </w:r>
      <w:proofErr w:type="spellEnd"/>
      <w:r>
        <w:t xml:space="preserve"> = $</w:t>
      </w:r>
      <w:proofErr w:type="spellStart"/>
      <w:r>
        <w:t>this</w:t>
      </w:r>
      <w:proofErr w:type="spellEnd"/>
      <w:proofErr w:type="gramStart"/>
      <w:r>
        <w:t>-&gt;</w:t>
      </w:r>
      <w:proofErr w:type="spellStart"/>
      <w:r>
        <w:t>createLocationArray</w:t>
      </w:r>
      <w:proofErr w:type="spellEnd"/>
      <w:proofErr w:type="gramEnd"/>
      <w:r>
        <w:t>($</w:t>
      </w:r>
      <w:proofErr w:type="spellStart"/>
      <w:r>
        <w:t>spreadsheet</w:t>
      </w:r>
      <w:proofErr w:type="spellEnd"/>
      <w:r>
        <w:t>, $</w:t>
      </w:r>
      <w:proofErr w:type="spellStart"/>
      <w:r>
        <w:t>startCoord</w:t>
      </w:r>
      <w:proofErr w:type="spellEnd"/>
      <w:r>
        <w:t>);</w:t>
      </w:r>
    </w:p>
    <w:p w14:paraId="4C52DE07" w14:textId="77777777" w:rsidR="00D92CA1" w:rsidRDefault="00D92CA1" w:rsidP="00D92CA1">
      <w:pPr>
        <w:pStyle w:val="Textprogramovhokdu"/>
      </w:pPr>
      <w:r>
        <w:t xml:space="preserve">        }</w:t>
      </w:r>
    </w:p>
    <w:p w14:paraId="221C9767" w14:textId="77777777" w:rsidR="00D92CA1" w:rsidRDefault="00D92CA1" w:rsidP="00D92CA1">
      <w:pPr>
        <w:pStyle w:val="Textprogramovhokdu"/>
      </w:pPr>
    </w:p>
    <w:p w14:paraId="3DE90144" w14:textId="77777777" w:rsidR="00D92CA1" w:rsidRDefault="00D92CA1" w:rsidP="00D92CA1">
      <w:pPr>
        <w:pStyle w:val="Textprogramovhokdu"/>
      </w:pPr>
      <w:r>
        <w:t xml:space="preserve">        return $</w:t>
      </w:r>
      <w:proofErr w:type="spellStart"/>
      <w:r>
        <w:t>rowValue</w:t>
      </w:r>
      <w:proofErr w:type="spellEnd"/>
      <w:r>
        <w:t>;</w:t>
      </w:r>
    </w:p>
    <w:p w14:paraId="2EE2660C" w14:textId="77777777" w:rsidR="009E7933" w:rsidRDefault="00D92CA1" w:rsidP="004D27AD">
      <w:pPr>
        <w:pStyle w:val="Textprogramovhokdu"/>
      </w:pPr>
      <w:r>
        <w:t xml:space="preserve">    }</w:t>
      </w:r>
    </w:p>
    <w:p w14:paraId="3E7193C1" w14:textId="77777777" w:rsidR="00D92CA1" w:rsidRDefault="00D92CA1" w:rsidP="004D27AD">
      <w:pPr>
        <w:ind w:firstLine="0"/>
      </w:pPr>
    </w:p>
    <w:p w14:paraId="263E3233" w14:textId="77777777" w:rsidR="00D92CA1" w:rsidRDefault="00D92CA1" w:rsidP="00D92CA1">
      <w:r>
        <w:t xml:space="preserve">Jak je možné v těchto funkcích vidět, je zde pracováno s knihovnou </w:t>
      </w:r>
      <w:proofErr w:type="spellStart"/>
      <w:r>
        <w:t>PhpSpreadsheet</w:t>
      </w:r>
      <w:proofErr w:type="spellEnd"/>
      <w:r>
        <w:t xml:space="preserve">. </w:t>
      </w:r>
      <w:r w:rsidR="009E7933">
        <w:t>Ve</w:t>
      </w:r>
      <w:r>
        <w:t xml:space="preserve"> funkci </w:t>
      </w:r>
      <w:r w:rsidR="009E7933">
        <w:t>export Excel</w:t>
      </w:r>
      <w:r>
        <w:t xml:space="preserve"> je nejdřív načtena šablona, do které jsou následně vygenerovány za pomoci podtříd data. Tyto data jsou následně poslány uživateli pro stažení. Ve funkci </w:t>
      </w:r>
      <w:proofErr w:type="spellStart"/>
      <w:r>
        <w:t>importExcel</w:t>
      </w:r>
      <w:proofErr w:type="spellEnd"/>
      <w:r>
        <w:t xml:space="preserve"> je nejdříve vyčištěna databáze od starých dat, a následně jsou </w:t>
      </w:r>
      <w:r w:rsidR="009E7933">
        <w:t xml:space="preserve">do databáze uloženy informace získané procházením jednotlivých řádků dat v zaslaném souboru. Při tvorbě kódu bylo počítáno s tím, že tato funkce bude použita pouze na začátku každé akce, proto se na začátku databáze čistí. </w:t>
      </w:r>
    </w:p>
    <w:p w14:paraId="3B189543" w14:textId="77777777" w:rsidR="009E7933" w:rsidRDefault="009E7933" w:rsidP="009E7933">
      <w:pPr>
        <w:pStyle w:val="Nadpis3"/>
        <w:rPr>
          <w:rFonts w:hint="eastAsia"/>
        </w:rPr>
      </w:pPr>
      <w:bookmarkStart w:id="67" w:name="_Toc40002655"/>
      <w:proofErr w:type="spellStart"/>
      <w:r>
        <w:lastRenderedPageBreak/>
        <w:t>FormManager</w:t>
      </w:r>
      <w:bookmarkEnd w:id="67"/>
      <w:proofErr w:type="spellEnd"/>
    </w:p>
    <w:p w14:paraId="3922F0CD" w14:textId="77777777" w:rsidR="009E7933" w:rsidRDefault="009E7933" w:rsidP="009E7933">
      <w:r>
        <w:t xml:space="preserve">Třída </w:t>
      </w:r>
      <w:proofErr w:type="spellStart"/>
      <w:r>
        <w:t>FormManager</w:t>
      </w:r>
      <w:proofErr w:type="spellEnd"/>
      <w:r>
        <w:t xml:space="preserve"> obstarává veškerou logiku formulářů, která se netýká základní správy uživatele. Obstarává formuláře pro vygenerování nového týmu, přeřazování jednotlivých členů a lokací týmům a nejdůležitější funkci celé aplikace, </w:t>
      </w:r>
      <w:r w:rsidR="00D0002F">
        <w:t>změnu</w:t>
      </w:r>
      <w:r>
        <w:t xml:space="preserve"> stavu lokací.</w:t>
      </w:r>
    </w:p>
    <w:p w14:paraId="0C7CAA90" w14:textId="4077C48A" w:rsidR="004D27AD" w:rsidRDefault="004D27AD" w:rsidP="004D27AD">
      <w:pPr>
        <w:pStyle w:val="Titulek"/>
        <w:keepNext/>
        <w:jc w:val="left"/>
      </w:pPr>
      <w:bookmarkStart w:id="68" w:name="_Toc40002539"/>
      <w:r>
        <w:t xml:space="preserve">Výpis </w:t>
      </w:r>
      <w:r w:rsidR="00062F81">
        <w:fldChar w:fldCharType="begin"/>
      </w:r>
      <w:r>
        <w:instrText>SEQ Výpis \* ARABIC</w:instrText>
      </w:r>
      <w:r w:rsidR="00062F81">
        <w:fldChar w:fldCharType="separate"/>
      </w:r>
      <w:r w:rsidR="007D09D0">
        <w:rPr>
          <w:noProof/>
        </w:rPr>
        <w:t>4</w:t>
      </w:r>
      <w:r w:rsidR="00062F81">
        <w:fldChar w:fldCharType="end"/>
      </w:r>
      <w:r w:rsidRPr="002C5A3F">
        <w:t xml:space="preserve">– </w:t>
      </w:r>
      <w:proofErr w:type="spellStart"/>
      <w:r w:rsidRPr="002C5A3F">
        <w:t>FormManager</w:t>
      </w:r>
      <w:proofErr w:type="spellEnd"/>
      <w:r w:rsidRPr="002C5A3F">
        <w:t xml:space="preserve"> – </w:t>
      </w:r>
      <w:proofErr w:type="spellStart"/>
      <w:r w:rsidRPr="002C5A3F">
        <w:t>setState</w:t>
      </w:r>
      <w:proofErr w:type="spellEnd"/>
      <w:r w:rsidRPr="002C5A3F">
        <w:t xml:space="preserve"> (vlastní tvorba).</w:t>
      </w:r>
      <w:bookmarkEnd w:id="68"/>
    </w:p>
    <w:p w14:paraId="25A811BC" w14:textId="77777777" w:rsidR="00036ED2" w:rsidRPr="00036ED2" w:rsidRDefault="00036ED2" w:rsidP="00036ED2">
      <w:pPr>
        <w:pStyle w:val="Textprogramovhokdu"/>
      </w:pPr>
      <w:r w:rsidRPr="00036ED2">
        <w:t xml:space="preserve">/** </w:t>
      </w:r>
      <w:proofErr w:type="spellStart"/>
      <w:r w:rsidRPr="00036ED2">
        <w:t>Sets</w:t>
      </w:r>
      <w:proofErr w:type="spellEnd"/>
      <w:r w:rsidRPr="00036ED2">
        <w:t xml:space="preserve"> a </w:t>
      </w:r>
      <w:proofErr w:type="spellStart"/>
      <w:r w:rsidRPr="00036ED2">
        <w:t>newstate</w:t>
      </w:r>
      <w:proofErr w:type="spellEnd"/>
      <w:r w:rsidRPr="00036ED2">
        <w:t xml:space="preserve"> to a </w:t>
      </w:r>
      <w:proofErr w:type="spellStart"/>
      <w:r w:rsidRPr="00036ED2">
        <w:t>branch</w:t>
      </w:r>
      <w:proofErr w:type="spellEnd"/>
      <w:r w:rsidRPr="00036ED2">
        <w:t>.</w:t>
      </w:r>
    </w:p>
    <w:p w14:paraId="3BBD0E59" w14:textId="77777777" w:rsidR="00036ED2" w:rsidRPr="00036ED2" w:rsidRDefault="00036ED2" w:rsidP="00036ED2">
      <w:pPr>
        <w:pStyle w:val="Textprogramovhokdu"/>
      </w:pPr>
      <w:r w:rsidRPr="00036ED2">
        <w:t xml:space="preserve">     * @</w:t>
      </w:r>
      <w:proofErr w:type="spellStart"/>
      <w:r w:rsidRPr="00036ED2">
        <w:t>param</w:t>
      </w:r>
      <w:proofErr w:type="spellEnd"/>
      <w:r w:rsidRPr="00036ED2">
        <w:t xml:space="preserve"> $</w:t>
      </w:r>
      <w:proofErr w:type="spellStart"/>
      <w:proofErr w:type="gramStart"/>
      <w:r w:rsidRPr="00036ED2">
        <w:t>code</w:t>
      </w:r>
      <w:proofErr w:type="spellEnd"/>
      <w:r w:rsidRPr="00036ED2">
        <w:t xml:space="preserve"> - </w:t>
      </w:r>
      <w:proofErr w:type="spellStart"/>
      <w:r w:rsidRPr="00036ED2">
        <w:t>Codeof</w:t>
      </w:r>
      <w:proofErr w:type="spellEnd"/>
      <w:proofErr w:type="gramEnd"/>
      <w:r w:rsidRPr="00036ED2">
        <w:t xml:space="preserve"> a </w:t>
      </w:r>
      <w:proofErr w:type="spellStart"/>
      <w:r w:rsidRPr="00036ED2">
        <w:t>branch</w:t>
      </w:r>
      <w:proofErr w:type="spellEnd"/>
      <w:r w:rsidRPr="00036ED2">
        <w:t xml:space="preserve"> to </w:t>
      </w:r>
      <w:proofErr w:type="spellStart"/>
      <w:r w:rsidRPr="00036ED2">
        <w:t>havestatechanged</w:t>
      </w:r>
      <w:proofErr w:type="spellEnd"/>
      <w:r w:rsidRPr="00036ED2">
        <w:t>.</w:t>
      </w:r>
    </w:p>
    <w:p w14:paraId="5EDC36E2" w14:textId="77777777" w:rsidR="00036ED2" w:rsidRPr="00036ED2" w:rsidRDefault="00036ED2" w:rsidP="00036ED2">
      <w:pPr>
        <w:pStyle w:val="Textprogramovhokdu"/>
      </w:pPr>
      <w:r w:rsidRPr="00036ED2">
        <w:t xml:space="preserve">     * @</w:t>
      </w:r>
      <w:proofErr w:type="spellStart"/>
      <w:r w:rsidRPr="00036ED2">
        <w:t>param</w:t>
      </w:r>
      <w:proofErr w:type="spellEnd"/>
      <w:r w:rsidRPr="00036ED2">
        <w:t xml:space="preserve"> $</w:t>
      </w:r>
      <w:proofErr w:type="spellStart"/>
      <w:proofErr w:type="gramStart"/>
      <w:r w:rsidRPr="00036ED2">
        <w:t>state</w:t>
      </w:r>
      <w:proofErr w:type="spellEnd"/>
      <w:r w:rsidRPr="00036ED2">
        <w:t xml:space="preserve"> - </w:t>
      </w:r>
      <w:proofErr w:type="spellStart"/>
      <w:r w:rsidRPr="00036ED2">
        <w:t>State</w:t>
      </w:r>
      <w:proofErr w:type="spellEnd"/>
      <w:proofErr w:type="gramEnd"/>
      <w:r w:rsidRPr="00036ED2">
        <w:t xml:space="preserve"> to set to a </w:t>
      </w:r>
      <w:proofErr w:type="spellStart"/>
      <w:r w:rsidRPr="00036ED2">
        <w:t>branch</w:t>
      </w:r>
      <w:proofErr w:type="spellEnd"/>
      <w:r w:rsidRPr="00036ED2">
        <w:t>.</w:t>
      </w:r>
    </w:p>
    <w:p w14:paraId="4132720A" w14:textId="77777777" w:rsidR="00036ED2" w:rsidRPr="00036ED2" w:rsidRDefault="00036ED2" w:rsidP="00036ED2">
      <w:pPr>
        <w:pStyle w:val="Textprogramovhokdu"/>
      </w:pPr>
      <w:r w:rsidRPr="00036ED2">
        <w:t xml:space="preserve">     * @</w:t>
      </w:r>
      <w:proofErr w:type="spellStart"/>
      <w:r w:rsidRPr="00036ED2">
        <w:t>param</w:t>
      </w:r>
      <w:proofErr w:type="spellEnd"/>
      <w:r w:rsidRPr="00036ED2">
        <w:t xml:space="preserve"> $</w:t>
      </w:r>
      <w:proofErr w:type="spellStart"/>
      <w:proofErr w:type="gramStart"/>
      <w:r w:rsidRPr="00036ED2">
        <w:t>userId</w:t>
      </w:r>
      <w:proofErr w:type="spellEnd"/>
      <w:r w:rsidRPr="00036ED2">
        <w:t xml:space="preserve"> - </w:t>
      </w:r>
      <w:proofErr w:type="spellStart"/>
      <w:r w:rsidRPr="00036ED2">
        <w:t>Idof</w:t>
      </w:r>
      <w:proofErr w:type="spellEnd"/>
      <w:proofErr w:type="gramEnd"/>
      <w:r w:rsidRPr="00036ED2">
        <w:t xml:space="preserve"> user </w:t>
      </w:r>
      <w:proofErr w:type="spellStart"/>
      <w:r w:rsidRPr="00036ED2">
        <w:t>changingstate</w:t>
      </w:r>
      <w:proofErr w:type="spellEnd"/>
      <w:r w:rsidRPr="00036ED2">
        <w:t>.</w:t>
      </w:r>
    </w:p>
    <w:p w14:paraId="474DBFBA" w14:textId="77777777" w:rsidR="00036ED2" w:rsidRPr="00036ED2" w:rsidRDefault="00036ED2" w:rsidP="00036ED2">
      <w:pPr>
        <w:pStyle w:val="Textprogramovhokdu"/>
      </w:pPr>
      <w:r w:rsidRPr="00036ED2">
        <w:t xml:space="preserve">     * @return </w:t>
      </w:r>
      <w:proofErr w:type="spellStart"/>
      <w:r w:rsidRPr="00036ED2">
        <w:t>mixed|Nette</w:t>
      </w:r>
      <w:proofErr w:type="spellEnd"/>
      <w:r w:rsidRPr="00036ED2">
        <w:t>\Database\Table\</w:t>
      </w:r>
      <w:proofErr w:type="spellStart"/>
      <w:r w:rsidRPr="00036ED2">
        <w:t>ActiveRow</w:t>
      </w:r>
      <w:proofErr w:type="spellEnd"/>
    </w:p>
    <w:p w14:paraId="0CC11119" w14:textId="77777777" w:rsidR="00036ED2" w:rsidRPr="00036ED2" w:rsidRDefault="00036ED2" w:rsidP="00036ED2">
      <w:pPr>
        <w:pStyle w:val="Textprogramovhokdu"/>
      </w:pPr>
      <w:r w:rsidRPr="00036ED2">
        <w:t xml:space="preserve">     */</w:t>
      </w:r>
    </w:p>
    <w:p w14:paraId="65B9AD58" w14:textId="77777777" w:rsidR="00036ED2" w:rsidRPr="00036ED2" w:rsidRDefault="00036ED2" w:rsidP="00036ED2">
      <w:pPr>
        <w:pStyle w:val="Textprogramovhokdu"/>
      </w:pPr>
      <w:r w:rsidRPr="00036ED2">
        <w:t xml:space="preserve">    public </w:t>
      </w:r>
      <w:proofErr w:type="spellStart"/>
      <w:proofErr w:type="gramStart"/>
      <w:r w:rsidRPr="00036ED2">
        <w:t>functionsetState</w:t>
      </w:r>
      <w:proofErr w:type="spellEnd"/>
      <w:r w:rsidRPr="00036ED2">
        <w:t>(</w:t>
      </w:r>
      <w:proofErr w:type="gramEnd"/>
      <w:r w:rsidRPr="00036ED2">
        <w:t>$</w:t>
      </w:r>
      <w:proofErr w:type="spellStart"/>
      <w:r w:rsidRPr="00036ED2">
        <w:t>code</w:t>
      </w:r>
      <w:proofErr w:type="spellEnd"/>
      <w:r w:rsidRPr="00036ED2">
        <w:t>, $</w:t>
      </w:r>
      <w:proofErr w:type="spellStart"/>
      <w:r w:rsidRPr="00036ED2">
        <w:t>state</w:t>
      </w:r>
      <w:proofErr w:type="spellEnd"/>
      <w:r w:rsidRPr="00036ED2">
        <w:t>,$</w:t>
      </w:r>
      <w:proofErr w:type="spellStart"/>
      <w:r w:rsidRPr="00036ED2">
        <w:t>userId</w:t>
      </w:r>
      <w:proofErr w:type="spellEnd"/>
      <w:r w:rsidRPr="00036ED2">
        <w:t>)</w:t>
      </w:r>
    </w:p>
    <w:p w14:paraId="1F3BEAD4" w14:textId="77777777" w:rsidR="00036ED2" w:rsidRPr="00036ED2" w:rsidRDefault="00036ED2" w:rsidP="00036ED2">
      <w:pPr>
        <w:pStyle w:val="Textprogramovhokdu"/>
      </w:pPr>
      <w:r w:rsidRPr="00036ED2">
        <w:t xml:space="preserve">    {</w:t>
      </w:r>
    </w:p>
    <w:p w14:paraId="58AC8308" w14:textId="77777777" w:rsidR="00036ED2" w:rsidRPr="00036ED2" w:rsidRDefault="00036ED2" w:rsidP="00036ED2">
      <w:pPr>
        <w:pStyle w:val="Textprogramovhokdu"/>
      </w:pPr>
      <w:r w:rsidRPr="00036ED2">
        <w:t xml:space="preserve">        $</w:t>
      </w:r>
      <w:proofErr w:type="spellStart"/>
      <w:r w:rsidRPr="00036ED2">
        <w:t>stateId</w:t>
      </w:r>
      <w:proofErr w:type="spellEnd"/>
      <w:r w:rsidRPr="00036ED2">
        <w:t xml:space="preserve"> = $</w:t>
      </w:r>
      <w:proofErr w:type="spellStart"/>
      <w:r w:rsidRPr="00036ED2">
        <w:t>this</w:t>
      </w:r>
      <w:proofErr w:type="spellEnd"/>
      <w:proofErr w:type="gramStart"/>
      <w:r w:rsidRPr="00036ED2">
        <w:t>-&gt;database</w:t>
      </w:r>
      <w:proofErr w:type="gramEnd"/>
      <w:r w:rsidRPr="00036ED2">
        <w:t>-&gt;table('</w:t>
      </w:r>
      <w:proofErr w:type="spellStart"/>
      <w:r w:rsidRPr="00036ED2">
        <w:t>officeState</w:t>
      </w:r>
      <w:proofErr w:type="spellEnd"/>
      <w:r w:rsidRPr="00036ED2">
        <w:t>')</w:t>
      </w:r>
    </w:p>
    <w:p w14:paraId="6D2BB6B3" w14:textId="77777777" w:rsidR="00036ED2" w:rsidRPr="00036ED2" w:rsidRDefault="00036ED2" w:rsidP="00036ED2">
      <w:pPr>
        <w:pStyle w:val="Textprogramovhokdu"/>
      </w:pPr>
      <w:proofErr w:type="gramStart"/>
      <w:r w:rsidRPr="00036ED2">
        <w:t>-&gt;</w:t>
      </w:r>
      <w:proofErr w:type="spellStart"/>
      <w:r w:rsidRPr="00036ED2">
        <w:t>where</w:t>
      </w:r>
      <w:proofErr w:type="spellEnd"/>
      <w:proofErr w:type="gramEnd"/>
      <w:r w:rsidRPr="00036ED2">
        <w:t>('</w:t>
      </w:r>
      <w:proofErr w:type="spellStart"/>
      <w:r w:rsidRPr="00036ED2">
        <w:t>name</w:t>
      </w:r>
      <w:proofErr w:type="spellEnd"/>
      <w:r w:rsidRPr="00036ED2">
        <w:t xml:space="preserve"> = ?', $</w:t>
      </w:r>
      <w:proofErr w:type="spellStart"/>
      <w:r w:rsidRPr="00036ED2">
        <w:t>state</w:t>
      </w:r>
      <w:proofErr w:type="spellEnd"/>
      <w:r w:rsidRPr="00036ED2">
        <w:t>)</w:t>
      </w:r>
    </w:p>
    <w:p w14:paraId="410CE757" w14:textId="77777777" w:rsidR="00036ED2" w:rsidRPr="00036ED2" w:rsidRDefault="00036ED2" w:rsidP="00036ED2">
      <w:pPr>
        <w:pStyle w:val="Textprogramovhokdu"/>
      </w:pPr>
      <w:proofErr w:type="gramStart"/>
      <w:r w:rsidRPr="00036ED2">
        <w:t>-&gt;</w:t>
      </w:r>
      <w:proofErr w:type="spellStart"/>
      <w:r w:rsidRPr="00036ED2">
        <w:t>fetch</w:t>
      </w:r>
      <w:proofErr w:type="spellEnd"/>
      <w:proofErr w:type="gramEnd"/>
      <w:r w:rsidRPr="00036ED2">
        <w:t>();</w:t>
      </w:r>
    </w:p>
    <w:p w14:paraId="2713C741" w14:textId="77777777" w:rsidR="00036ED2" w:rsidRPr="00036ED2" w:rsidRDefault="00036ED2" w:rsidP="00036ED2">
      <w:pPr>
        <w:pStyle w:val="Textprogramovhokdu"/>
      </w:pPr>
      <w:r w:rsidRPr="00036ED2">
        <w:t xml:space="preserve">        $</w:t>
      </w:r>
      <w:proofErr w:type="spellStart"/>
      <w:r w:rsidRPr="00036ED2">
        <w:t>this</w:t>
      </w:r>
      <w:proofErr w:type="spellEnd"/>
      <w:proofErr w:type="gramStart"/>
      <w:r w:rsidRPr="00036ED2">
        <w:t>-&gt;database</w:t>
      </w:r>
      <w:proofErr w:type="gramEnd"/>
      <w:r w:rsidRPr="00036ED2">
        <w:t>-&gt;table('</w:t>
      </w:r>
      <w:proofErr w:type="spellStart"/>
      <w:r w:rsidRPr="00036ED2">
        <w:t>clientOffice</w:t>
      </w:r>
      <w:proofErr w:type="spellEnd"/>
      <w:r w:rsidRPr="00036ED2">
        <w:t>')</w:t>
      </w:r>
    </w:p>
    <w:p w14:paraId="3CCFC980" w14:textId="77777777" w:rsidR="00036ED2" w:rsidRPr="00036ED2" w:rsidRDefault="00036ED2" w:rsidP="00036ED2">
      <w:pPr>
        <w:pStyle w:val="Textprogramovhokdu"/>
      </w:pPr>
      <w:proofErr w:type="gramStart"/>
      <w:r w:rsidRPr="00036ED2">
        <w:t>-&gt;</w:t>
      </w:r>
      <w:proofErr w:type="spellStart"/>
      <w:r w:rsidRPr="00036ED2">
        <w:t>where</w:t>
      </w:r>
      <w:proofErr w:type="spellEnd"/>
      <w:proofErr w:type="gramEnd"/>
      <w:r w:rsidRPr="00036ED2">
        <w:t>('id = ?', $</w:t>
      </w:r>
      <w:proofErr w:type="spellStart"/>
      <w:r w:rsidRPr="00036ED2">
        <w:t>code</w:t>
      </w:r>
      <w:proofErr w:type="spellEnd"/>
      <w:r w:rsidRPr="00036ED2">
        <w:t>)</w:t>
      </w:r>
    </w:p>
    <w:p w14:paraId="0A7218E2" w14:textId="77777777" w:rsidR="00036ED2" w:rsidRPr="00036ED2" w:rsidRDefault="00036ED2" w:rsidP="00036ED2">
      <w:pPr>
        <w:pStyle w:val="Textprogramovhokdu"/>
      </w:pPr>
      <w:proofErr w:type="gramStart"/>
      <w:r w:rsidRPr="00036ED2">
        <w:t>-&gt;update</w:t>
      </w:r>
      <w:proofErr w:type="gramEnd"/>
      <w:r w:rsidRPr="00036ED2">
        <w:t>(['</w:t>
      </w:r>
      <w:proofErr w:type="spellStart"/>
      <w:r w:rsidRPr="00036ED2">
        <w:t>fk_officeState_id</w:t>
      </w:r>
      <w:proofErr w:type="spellEnd"/>
      <w:r w:rsidRPr="00036ED2">
        <w:t>' =&gt; $</w:t>
      </w:r>
      <w:proofErr w:type="spellStart"/>
      <w:r w:rsidRPr="00036ED2">
        <w:t>stateId</w:t>
      </w:r>
      <w:proofErr w:type="spellEnd"/>
      <w:r w:rsidRPr="00036ED2">
        <w:t>-&gt;id]);</w:t>
      </w:r>
    </w:p>
    <w:p w14:paraId="5631405C" w14:textId="77777777" w:rsidR="00036ED2" w:rsidRPr="00036ED2" w:rsidRDefault="00036ED2" w:rsidP="00036ED2">
      <w:pPr>
        <w:pStyle w:val="Textprogramovhokdu"/>
      </w:pPr>
      <w:r w:rsidRPr="00036ED2">
        <w:t xml:space="preserve">        $</w:t>
      </w:r>
      <w:proofErr w:type="spellStart"/>
      <w:r w:rsidRPr="00036ED2">
        <w:t>this</w:t>
      </w:r>
      <w:proofErr w:type="spellEnd"/>
      <w:proofErr w:type="gramStart"/>
      <w:r w:rsidRPr="00036ED2">
        <w:t>-&gt;</w:t>
      </w:r>
      <w:proofErr w:type="spellStart"/>
      <w:r w:rsidRPr="00036ED2">
        <w:t>noticeRelated</w:t>
      </w:r>
      <w:proofErr w:type="spellEnd"/>
      <w:proofErr w:type="gramEnd"/>
      <w:r w:rsidRPr="00036ED2">
        <w:t>($</w:t>
      </w:r>
      <w:proofErr w:type="spellStart"/>
      <w:r w:rsidRPr="00036ED2">
        <w:t>code</w:t>
      </w:r>
      <w:proofErr w:type="spellEnd"/>
      <w:r w:rsidRPr="00036ED2">
        <w:t>,$</w:t>
      </w:r>
      <w:proofErr w:type="spellStart"/>
      <w:r w:rsidRPr="00036ED2">
        <w:t>state</w:t>
      </w:r>
      <w:proofErr w:type="spellEnd"/>
      <w:r w:rsidRPr="00036ED2">
        <w:t>);</w:t>
      </w:r>
    </w:p>
    <w:p w14:paraId="3A7EF458" w14:textId="77777777" w:rsidR="00036ED2" w:rsidRPr="00036ED2" w:rsidRDefault="00036ED2" w:rsidP="00036ED2">
      <w:pPr>
        <w:pStyle w:val="Textprogramovhokdu"/>
      </w:pPr>
      <w:r w:rsidRPr="00036ED2">
        <w:t xml:space="preserve">        $</w:t>
      </w:r>
      <w:proofErr w:type="spellStart"/>
      <w:r w:rsidRPr="00036ED2">
        <w:t>this</w:t>
      </w:r>
      <w:proofErr w:type="spellEnd"/>
      <w:proofErr w:type="gramStart"/>
      <w:r w:rsidRPr="00036ED2">
        <w:t>-&gt;</w:t>
      </w:r>
      <w:proofErr w:type="spellStart"/>
      <w:r w:rsidRPr="00036ED2">
        <w:t>archiveChange</w:t>
      </w:r>
      <w:proofErr w:type="spellEnd"/>
      <w:proofErr w:type="gramEnd"/>
      <w:r w:rsidRPr="00036ED2">
        <w:t>($</w:t>
      </w:r>
      <w:proofErr w:type="spellStart"/>
      <w:r w:rsidRPr="00036ED2">
        <w:t>code</w:t>
      </w:r>
      <w:proofErr w:type="spellEnd"/>
      <w:r w:rsidRPr="00036ED2">
        <w:t>,$</w:t>
      </w:r>
      <w:proofErr w:type="spellStart"/>
      <w:r w:rsidRPr="00036ED2">
        <w:t>state</w:t>
      </w:r>
      <w:proofErr w:type="spellEnd"/>
      <w:r w:rsidRPr="00036ED2">
        <w:t>,$</w:t>
      </w:r>
      <w:proofErr w:type="spellStart"/>
      <w:r w:rsidRPr="00036ED2">
        <w:t>userId</w:t>
      </w:r>
      <w:proofErr w:type="spellEnd"/>
      <w:r w:rsidRPr="00036ED2">
        <w:t>);</w:t>
      </w:r>
    </w:p>
    <w:p w14:paraId="3370B587" w14:textId="77777777" w:rsidR="00036ED2" w:rsidRPr="00036ED2" w:rsidRDefault="00036ED2" w:rsidP="00036ED2">
      <w:pPr>
        <w:pStyle w:val="Textprogramovhokdu"/>
      </w:pPr>
    </w:p>
    <w:p w14:paraId="05F0C28E" w14:textId="77777777" w:rsidR="00036ED2" w:rsidRPr="00036ED2" w:rsidRDefault="00036ED2" w:rsidP="00036ED2">
      <w:pPr>
        <w:pStyle w:val="Textprogramovhokdu"/>
      </w:pPr>
      <w:r w:rsidRPr="00036ED2">
        <w:t xml:space="preserve">        $</w:t>
      </w:r>
      <w:proofErr w:type="spellStart"/>
      <w:r w:rsidRPr="00036ED2">
        <w:t>newerState</w:t>
      </w:r>
      <w:proofErr w:type="spellEnd"/>
      <w:r w:rsidRPr="00036ED2">
        <w:t xml:space="preserve"> = $</w:t>
      </w:r>
      <w:proofErr w:type="spellStart"/>
      <w:r w:rsidRPr="00036ED2">
        <w:t>this</w:t>
      </w:r>
      <w:proofErr w:type="spellEnd"/>
      <w:proofErr w:type="gramStart"/>
      <w:r w:rsidRPr="00036ED2">
        <w:t>-&gt;database</w:t>
      </w:r>
      <w:proofErr w:type="gramEnd"/>
      <w:r w:rsidRPr="00036ED2">
        <w:t>-&gt;table('</w:t>
      </w:r>
      <w:proofErr w:type="spellStart"/>
      <w:r w:rsidRPr="00036ED2">
        <w:t>officeState</w:t>
      </w:r>
      <w:proofErr w:type="spellEnd"/>
      <w:r w:rsidRPr="00036ED2">
        <w:t>')</w:t>
      </w:r>
    </w:p>
    <w:p w14:paraId="00647225" w14:textId="77777777" w:rsidR="00036ED2" w:rsidRPr="00036ED2" w:rsidRDefault="00036ED2" w:rsidP="00036ED2">
      <w:pPr>
        <w:pStyle w:val="Textprogramovhokdu"/>
      </w:pPr>
      <w:proofErr w:type="gramStart"/>
      <w:r w:rsidRPr="00036ED2">
        <w:t>-&gt;</w:t>
      </w:r>
      <w:proofErr w:type="spellStart"/>
      <w:r w:rsidRPr="00036ED2">
        <w:t>where</w:t>
      </w:r>
      <w:proofErr w:type="spellEnd"/>
      <w:proofErr w:type="gramEnd"/>
      <w:r w:rsidRPr="00036ED2">
        <w:t>('id=?', $</w:t>
      </w:r>
      <w:proofErr w:type="spellStart"/>
      <w:r w:rsidRPr="00036ED2">
        <w:t>stateId</w:t>
      </w:r>
      <w:proofErr w:type="spellEnd"/>
      <w:r w:rsidRPr="00036ED2">
        <w:t>-&gt;id + 1)</w:t>
      </w:r>
    </w:p>
    <w:p w14:paraId="287B9D88" w14:textId="77777777" w:rsidR="00036ED2" w:rsidRPr="00036ED2" w:rsidRDefault="00036ED2" w:rsidP="00036ED2">
      <w:pPr>
        <w:pStyle w:val="Textprogramovhokdu"/>
      </w:pPr>
      <w:proofErr w:type="gramStart"/>
      <w:r w:rsidRPr="00036ED2">
        <w:t>-&gt;</w:t>
      </w:r>
      <w:proofErr w:type="spellStart"/>
      <w:r w:rsidRPr="00036ED2">
        <w:t>fetch</w:t>
      </w:r>
      <w:proofErr w:type="spellEnd"/>
      <w:proofErr w:type="gramEnd"/>
      <w:r w:rsidRPr="00036ED2">
        <w:t>();</w:t>
      </w:r>
    </w:p>
    <w:p w14:paraId="295724B4" w14:textId="77777777" w:rsidR="00036ED2" w:rsidRPr="00036ED2" w:rsidRDefault="00036ED2" w:rsidP="00036ED2">
      <w:pPr>
        <w:pStyle w:val="Textprogramovhokdu"/>
      </w:pPr>
      <w:proofErr w:type="spellStart"/>
      <w:r w:rsidRPr="00036ED2">
        <w:t>if</w:t>
      </w:r>
      <w:proofErr w:type="spellEnd"/>
      <w:r w:rsidRPr="00036ED2">
        <w:t xml:space="preserve"> ($</w:t>
      </w:r>
      <w:proofErr w:type="spellStart"/>
      <w:r w:rsidRPr="00036ED2">
        <w:t>newerState</w:t>
      </w:r>
      <w:proofErr w:type="spellEnd"/>
      <w:r w:rsidRPr="00036ED2">
        <w:t xml:space="preserve"> == </w:t>
      </w:r>
      <w:proofErr w:type="spellStart"/>
      <w:r w:rsidRPr="00036ED2">
        <w:t>null</w:t>
      </w:r>
      <w:proofErr w:type="spellEnd"/>
      <w:r w:rsidRPr="00036ED2">
        <w:t>) {</w:t>
      </w:r>
    </w:p>
    <w:p w14:paraId="0F27DB65" w14:textId="77777777" w:rsidR="00036ED2" w:rsidRPr="00036ED2" w:rsidRDefault="00036ED2" w:rsidP="00036ED2">
      <w:pPr>
        <w:pStyle w:val="Textprogramovhokdu"/>
      </w:pPr>
      <w:r w:rsidRPr="00036ED2">
        <w:t xml:space="preserve">            $</w:t>
      </w:r>
      <w:proofErr w:type="spellStart"/>
      <w:r w:rsidRPr="00036ED2">
        <w:t>newerState</w:t>
      </w:r>
      <w:proofErr w:type="spellEnd"/>
      <w:r w:rsidRPr="00036ED2">
        <w:t xml:space="preserve"> = $</w:t>
      </w:r>
      <w:proofErr w:type="spellStart"/>
      <w:r w:rsidRPr="00036ED2">
        <w:t>stateId</w:t>
      </w:r>
      <w:proofErr w:type="spellEnd"/>
      <w:r w:rsidRPr="00036ED2">
        <w:t>;</w:t>
      </w:r>
    </w:p>
    <w:p w14:paraId="0718688B" w14:textId="77777777" w:rsidR="00036ED2" w:rsidRPr="00036ED2" w:rsidRDefault="00036ED2" w:rsidP="00036ED2">
      <w:pPr>
        <w:pStyle w:val="Textprogramovhokdu"/>
      </w:pPr>
      <w:r w:rsidRPr="00036ED2">
        <w:t xml:space="preserve">        }</w:t>
      </w:r>
    </w:p>
    <w:p w14:paraId="4E6F4E79" w14:textId="77777777" w:rsidR="00036ED2" w:rsidRPr="00036ED2" w:rsidRDefault="00036ED2" w:rsidP="00036ED2">
      <w:pPr>
        <w:pStyle w:val="Textprogramovhokdu"/>
      </w:pPr>
      <w:r w:rsidRPr="00036ED2">
        <w:t xml:space="preserve">        return $</w:t>
      </w:r>
      <w:proofErr w:type="spellStart"/>
      <w:r w:rsidRPr="00036ED2">
        <w:t>newerState</w:t>
      </w:r>
      <w:proofErr w:type="spellEnd"/>
      <w:r w:rsidRPr="00036ED2">
        <w:t>-&gt;</w:t>
      </w:r>
      <w:proofErr w:type="spellStart"/>
      <w:r w:rsidRPr="00036ED2">
        <w:t>name</w:t>
      </w:r>
      <w:proofErr w:type="spellEnd"/>
      <w:r w:rsidRPr="00036ED2">
        <w:t>;</w:t>
      </w:r>
    </w:p>
    <w:p w14:paraId="1F2257B8" w14:textId="77777777" w:rsidR="00D0002F" w:rsidRDefault="00036ED2" w:rsidP="00036ED2">
      <w:pPr>
        <w:pStyle w:val="Textprogramovhokdu"/>
      </w:pPr>
      <w:r w:rsidRPr="00036ED2">
        <w:t xml:space="preserve">    }</w:t>
      </w:r>
    </w:p>
    <w:p w14:paraId="038BE692" w14:textId="77777777" w:rsidR="00DD4185" w:rsidRDefault="00DD4185" w:rsidP="00D0002F"/>
    <w:p w14:paraId="29190F69" w14:textId="77777777" w:rsidR="00D0002F" w:rsidRDefault="00D0002F" w:rsidP="00D0002F">
      <w:r>
        <w:t>Jedná se o základní funkci, která pouze změní stav lokace s daným kódem na zaslaný stav</w:t>
      </w:r>
      <w:r w:rsidR="00AB4AD3">
        <w:t xml:space="preserve"> a následně zavolá funkci pro informování zúčastněných uživatelů</w:t>
      </w:r>
      <w:r w:rsidR="00036ED2">
        <w:t xml:space="preserve"> a funkci archivující informace o proběhnuté změně</w:t>
      </w:r>
      <w:r>
        <w:t xml:space="preserve">. </w:t>
      </w:r>
      <w:r w:rsidR="00DD4185">
        <w:t>I přes svoji zdánlivou jednoduchost je to funkce, která obstarává nejdůležitější funkcionalitu celé aplikace.</w:t>
      </w:r>
    </w:p>
    <w:p w14:paraId="4170F49A" w14:textId="77777777" w:rsidR="00D0002F" w:rsidRDefault="00D0002F" w:rsidP="00D0002F">
      <w:pPr>
        <w:pStyle w:val="Nadpis3"/>
        <w:rPr>
          <w:rFonts w:hint="eastAsia"/>
        </w:rPr>
      </w:pPr>
      <w:bookmarkStart w:id="69" w:name="_Toc40002656"/>
      <w:r>
        <w:t>GridManager</w:t>
      </w:r>
      <w:bookmarkEnd w:id="69"/>
    </w:p>
    <w:p w14:paraId="2564A066" w14:textId="77777777" w:rsidR="006A2947" w:rsidRPr="00D0002F" w:rsidRDefault="00D0002F" w:rsidP="00DD4185">
      <w:r>
        <w:t xml:space="preserve">Tato třída je hlavní forma komunikace mezi databází a knihovnou Bootstrap-table obstarávající zobrazení data tabulek. Tato třída pro každý Presenter získá data z databáze. Vytvoří strukturované pole zakódované v JSON pro potřeby tabulky, a toto pole je předáno přes Presenter pro zpracovaní jednotlivým skriptům ve View. Zde nebudu zobrazovat </w:t>
      </w:r>
      <w:r>
        <w:lastRenderedPageBreak/>
        <w:t>ukázky kódu, jelikož se jedná pouze o základní získávání dat z databáze a ukládání těchto dat do polí.</w:t>
      </w:r>
    </w:p>
    <w:p w14:paraId="206A247A" w14:textId="77777777" w:rsidR="004964C6" w:rsidRDefault="004964C6" w:rsidP="006A2947">
      <w:pPr>
        <w:pStyle w:val="Nadpis2"/>
        <w:tabs>
          <w:tab w:val="left" w:pos="426"/>
        </w:tabs>
        <w:rPr>
          <w:rFonts w:hint="eastAsia"/>
        </w:rPr>
      </w:pPr>
      <w:bookmarkStart w:id="70" w:name="_Toc40002657"/>
      <w:r>
        <w:t>Presenter</w:t>
      </w:r>
      <w:bookmarkEnd w:id="70"/>
    </w:p>
    <w:p w14:paraId="2306115F" w14:textId="77777777" w:rsidR="006A2947" w:rsidRDefault="006A2947" w:rsidP="006A2947">
      <w:r>
        <w:t>Podkapitola Presenter bude popisovat, jak bylo postupováno při tvorbě tříd zpracovávající komunikaci mezi modelem a View. Pod tuto kapitolu také zahrnu množství továren na formuláře.</w:t>
      </w:r>
    </w:p>
    <w:p w14:paraId="3AD53411" w14:textId="77777777" w:rsidR="00EB09B6" w:rsidRPr="00EB09B6" w:rsidRDefault="006A2947" w:rsidP="00EB09B6">
      <w:pPr>
        <w:pStyle w:val="Nadpis3"/>
        <w:rPr>
          <w:rFonts w:hint="eastAsia"/>
        </w:rPr>
      </w:pPr>
      <w:bookmarkStart w:id="71" w:name="_Toc40002658"/>
      <w:r>
        <w:t>Presenter</w:t>
      </w:r>
      <w:bookmarkEnd w:id="71"/>
    </w:p>
    <w:p w14:paraId="203B3FC0" w14:textId="77777777" w:rsidR="006A2947" w:rsidRDefault="006A2947" w:rsidP="006A2947">
      <w:r>
        <w:t>Většina tříd o</w:t>
      </w:r>
      <w:r w:rsidR="00351154">
        <w:t>bstarávající funkci Presenter má</w:t>
      </w:r>
      <w:r>
        <w:t xml:space="preserve"> podobnou strukturu</w:t>
      </w:r>
      <w:r w:rsidR="00351154">
        <w:t xml:space="preserve"> a všechny jsou dědic</w:t>
      </w:r>
      <w:r w:rsidR="00EB09B6">
        <w:t xml:space="preserve">i třídy </w:t>
      </w:r>
      <w:proofErr w:type="spellStart"/>
      <w:r w:rsidR="00EB09B6">
        <w:t>BasePresenter</w:t>
      </w:r>
      <w:proofErr w:type="spellEnd"/>
      <w:r w:rsidR="00EB09B6">
        <w:t>.</w:t>
      </w:r>
      <w:r>
        <w:t xml:space="preserve"> Nejprve je načtena funkce </w:t>
      </w:r>
      <w:proofErr w:type="spellStart"/>
      <w:r>
        <w:t>beforeRender</w:t>
      </w:r>
      <w:proofErr w:type="spellEnd"/>
      <w:r>
        <w:t>, kde předtím, než se vytvoří stránka, je zkontrolována role uživatele</w:t>
      </w:r>
      <w:r w:rsidR="00EE42AE">
        <w:t>,</w:t>
      </w:r>
      <w:r>
        <w:t xml:space="preserve"> a v případě nedostatečné role</w:t>
      </w:r>
      <w:r w:rsidR="00EE42AE">
        <w:t>,</w:t>
      </w:r>
      <w:r>
        <w:t xml:space="preserve"> je uživatel přesměrován na</w:t>
      </w:r>
      <w:r w:rsidR="00EB09B6">
        <w:t xml:space="preserve"> úvodní</w:t>
      </w:r>
      <w:r>
        <w:t xml:space="preserve"> přihlašovací obrazovku.</w:t>
      </w:r>
    </w:p>
    <w:p w14:paraId="1C097ED8" w14:textId="033F3275" w:rsidR="004D27AD" w:rsidRDefault="004D27AD" w:rsidP="004D27AD">
      <w:pPr>
        <w:pStyle w:val="Titulek"/>
        <w:keepNext/>
        <w:jc w:val="left"/>
      </w:pPr>
      <w:bookmarkStart w:id="72" w:name="_Toc40002540"/>
      <w:r>
        <w:t xml:space="preserve">Výpis </w:t>
      </w:r>
      <w:r w:rsidR="00062F81">
        <w:fldChar w:fldCharType="begin"/>
      </w:r>
      <w:r>
        <w:instrText>SEQ Výpis \* ARABIC</w:instrText>
      </w:r>
      <w:r w:rsidR="00062F81">
        <w:fldChar w:fldCharType="separate"/>
      </w:r>
      <w:r w:rsidR="007D09D0">
        <w:rPr>
          <w:noProof/>
        </w:rPr>
        <w:t>5</w:t>
      </w:r>
      <w:r w:rsidR="00062F81">
        <w:fldChar w:fldCharType="end"/>
      </w:r>
      <w:r w:rsidRPr="00A917E4">
        <w:t xml:space="preserve">– </w:t>
      </w:r>
      <w:proofErr w:type="spellStart"/>
      <w:r w:rsidRPr="00A917E4">
        <w:t>TeamsPresenter</w:t>
      </w:r>
      <w:proofErr w:type="spellEnd"/>
      <w:r w:rsidRPr="00A917E4">
        <w:t xml:space="preserve"> – </w:t>
      </w:r>
      <w:proofErr w:type="spellStart"/>
      <w:r w:rsidRPr="00A917E4">
        <w:t>beforeRender</w:t>
      </w:r>
      <w:proofErr w:type="spellEnd"/>
      <w:r w:rsidRPr="00A917E4">
        <w:t xml:space="preserve"> (vlastní tvorba).</w:t>
      </w:r>
      <w:bookmarkEnd w:id="72"/>
    </w:p>
    <w:p w14:paraId="3353F2FF" w14:textId="77777777" w:rsidR="00EB09B6" w:rsidRDefault="00EB09B6" w:rsidP="00EB09B6">
      <w:pPr>
        <w:pStyle w:val="Textprogramovhokdu"/>
      </w:pPr>
      <w:r>
        <w:t xml:space="preserve">/** </w:t>
      </w:r>
      <w:proofErr w:type="spellStart"/>
      <w:r>
        <w:t>Checksforcorrect</w:t>
      </w:r>
      <w:proofErr w:type="spellEnd"/>
      <w:r>
        <w:t xml:space="preserve"> role </w:t>
      </w:r>
      <w:proofErr w:type="spellStart"/>
      <w:r>
        <w:t>beforerenderingthepage</w:t>
      </w:r>
      <w:proofErr w:type="spellEnd"/>
      <w:r>
        <w:t>.</w:t>
      </w:r>
    </w:p>
    <w:p w14:paraId="369DE1E6" w14:textId="77777777" w:rsidR="00EB09B6" w:rsidRDefault="00EB09B6" w:rsidP="00EB09B6">
      <w:pPr>
        <w:pStyle w:val="Textprogramovhokdu"/>
      </w:pPr>
      <w:r>
        <w:t xml:space="preserve">     * @</w:t>
      </w:r>
      <w:proofErr w:type="spellStart"/>
      <w:r>
        <w:t>throws</w:t>
      </w:r>
      <w:proofErr w:type="spellEnd"/>
      <w:r>
        <w:t xml:space="preserve"> \Nette\</w:t>
      </w:r>
      <w:proofErr w:type="spellStart"/>
      <w:r>
        <w:t>Application</w:t>
      </w:r>
      <w:proofErr w:type="spellEnd"/>
      <w:r>
        <w:t>\</w:t>
      </w:r>
      <w:proofErr w:type="spellStart"/>
      <w:r>
        <w:t>AbortException</w:t>
      </w:r>
      <w:proofErr w:type="spellEnd"/>
    </w:p>
    <w:p w14:paraId="61F01669" w14:textId="77777777" w:rsidR="00EB09B6" w:rsidRDefault="00EB09B6" w:rsidP="00EB09B6">
      <w:pPr>
        <w:pStyle w:val="Textprogramovhokdu"/>
      </w:pPr>
      <w:r>
        <w:t xml:space="preserve">     */</w:t>
      </w:r>
    </w:p>
    <w:p w14:paraId="52989C86" w14:textId="77777777" w:rsidR="00EB09B6" w:rsidRDefault="00EB09B6" w:rsidP="00EB09B6">
      <w:pPr>
        <w:pStyle w:val="Textprogramovhokdu"/>
      </w:pPr>
      <w:proofErr w:type="spellStart"/>
      <w:proofErr w:type="gramStart"/>
      <w:r>
        <w:t>functionbeforeRender</w:t>
      </w:r>
      <w:proofErr w:type="spellEnd"/>
      <w:r>
        <w:t>(</w:t>
      </w:r>
      <w:proofErr w:type="gramEnd"/>
      <w:r>
        <w:t>)</w:t>
      </w:r>
    </w:p>
    <w:p w14:paraId="43B9AD7A" w14:textId="77777777" w:rsidR="00EB09B6" w:rsidRDefault="00EB09B6" w:rsidP="00EB09B6">
      <w:pPr>
        <w:pStyle w:val="Textprogramovhokdu"/>
      </w:pPr>
      <w:r>
        <w:t xml:space="preserve">    {</w:t>
      </w:r>
    </w:p>
    <w:p w14:paraId="4540F145" w14:textId="77777777" w:rsidR="00EB09B6" w:rsidRDefault="00EB09B6" w:rsidP="00EB09B6">
      <w:pPr>
        <w:pStyle w:val="Textprogramovhokdu"/>
      </w:pPr>
      <w:proofErr w:type="spellStart"/>
      <w:r>
        <w:t>if</w:t>
      </w:r>
      <w:proofErr w:type="spellEnd"/>
      <w:r>
        <w:t xml:space="preserve"> (! $</w:t>
      </w:r>
      <w:proofErr w:type="spellStart"/>
      <w:r>
        <w:t>this</w:t>
      </w:r>
      <w:proofErr w:type="spellEnd"/>
      <w:r>
        <w:t>-&gt;user</w:t>
      </w:r>
      <w:proofErr w:type="gramStart"/>
      <w:r>
        <w:t>-&gt;</w:t>
      </w:r>
      <w:proofErr w:type="spellStart"/>
      <w:r>
        <w:t>isInRole</w:t>
      </w:r>
      <w:proofErr w:type="spellEnd"/>
      <w:proofErr w:type="gramEnd"/>
      <w:r>
        <w:t>('Admin')) {</w:t>
      </w:r>
    </w:p>
    <w:p w14:paraId="6774B6A3" w14:textId="77777777" w:rsidR="00EB09B6" w:rsidRDefault="00EB09B6" w:rsidP="00EB09B6">
      <w:pPr>
        <w:pStyle w:val="Textprogramovhokdu"/>
      </w:pPr>
      <w:r>
        <w:t xml:space="preserve">            $</w:t>
      </w:r>
      <w:proofErr w:type="spellStart"/>
      <w:r>
        <w:t>this</w:t>
      </w:r>
      <w:proofErr w:type="spellEnd"/>
      <w:proofErr w:type="gramStart"/>
      <w:r>
        <w:t>-&gt;</w:t>
      </w:r>
      <w:proofErr w:type="spellStart"/>
      <w:r>
        <w:t>redirect</w:t>
      </w:r>
      <w:proofErr w:type="spellEnd"/>
      <w:proofErr w:type="gramEnd"/>
      <w:r>
        <w:t>('</w:t>
      </w:r>
      <w:proofErr w:type="spellStart"/>
      <w:r>
        <w:t>Sign:In</w:t>
      </w:r>
      <w:proofErr w:type="spellEnd"/>
      <w:r>
        <w:t>');</w:t>
      </w:r>
    </w:p>
    <w:p w14:paraId="038F6B80" w14:textId="77777777" w:rsidR="00EB09B6" w:rsidRDefault="00EB09B6" w:rsidP="00EB09B6">
      <w:pPr>
        <w:pStyle w:val="Textprogramovhokdu"/>
      </w:pPr>
      <w:r>
        <w:t xml:space="preserve">        }</w:t>
      </w:r>
    </w:p>
    <w:p w14:paraId="301BD0A3" w14:textId="77777777" w:rsidR="00EB09B6" w:rsidRDefault="00EB09B6" w:rsidP="00EB09B6">
      <w:pPr>
        <w:pStyle w:val="Textprogramovhokdu"/>
      </w:pPr>
      <w:r>
        <w:t xml:space="preserve">    }</w:t>
      </w:r>
    </w:p>
    <w:p w14:paraId="361FCD77" w14:textId="77777777" w:rsidR="00EB09B6" w:rsidRDefault="00EB09B6" w:rsidP="00EB09B6"/>
    <w:p w14:paraId="7D1A164F" w14:textId="77777777" w:rsidR="009F1BD2" w:rsidRDefault="00E1165D" w:rsidP="009F1BD2">
      <w:r>
        <w:t xml:space="preserve">Tato funkce je používána ve </w:t>
      </w:r>
      <w:proofErr w:type="spellStart"/>
      <w:r>
        <w:t>většíně</w:t>
      </w:r>
      <w:proofErr w:type="spellEnd"/>
      <w:r w:rsidR="001F0FBC">
        <w:t xml:space="preserve"> </w:t>
      </w:r>
      <w:proofErr w:type="spellStart"/>
      <w:r>
        <w:t>Presenterů</w:t>
      </w:r>
      <w:proofErr w:type="spellEnd"/>
      <w:r>
        <w:t xml:space="preserve">, jedinými rozdíly jsou třídy </w:t>
      </w:r>
      <w:proofErr w:type="spellStart"/>
      <w:r>
        <w:t>BranchesPresenter</w:t>
      </w:r>
      <w:proofErr w:type="spellEnd"/>
      <w:r>
        <w:t xml:space="preserve">, jelikož k těmto stránkám mají přístup i jiné role než administrátor a třída </w:t>
      </w:r>
      <w:proofErr w:type="spellStart"/>
      <w:r>
        <w:t>SignPresenter</w:t>
      </w:r>
      <w:proofErr w:type="spellEnd"/>
      <w:r>
        <w:t>, která obstarává autentizaci uživatelů.</w:t>
      </w:r>
      <w:r w:rsidR="009F1BD2">
        <w:t xml:space="preserve"> Dále zde ve většině tříd existuje funkce </w:t>
      </w:r>
      <w:proofErr w:type="spellStart"/>
      <w:proofErr w:type="gramStart"/>
      <w:r w:rsidR="009F1BD2">
        <w:t>renderDefault</w:t>
      </w:r>
      <w:proofErr w:type="spellEnd"/>
      <w:proofErr w:type="gramEnd"/>
      <w:r w:rsidR="009F1BD2">
        <w:t xml:space="preserve"> která předává základní data pro vygenerování View.</w:t>
      </w:r>
    </w:p>
    <w:p w14:paraId="6CD6CADC" w14:textId="3B863EF7" w:rsidR="007D3B36" w:rsidRDefault="007D3B36" w:rsidP="007D3B36">
      <w:pPr>
        <w:pStyle w:val="Titulek"/>
        <w:keepNext/>
        <w:jc w:val="left"/>
      </w:pPr>
      <w:bookmarkStart w:id="73" w:name="_Toc40002541"/>
      <w:r>
        <w:t xml:space="preserve">Výpis </w:t>
      </w:r>
      <w:r w:rsidR="00062F81">
        <w:fldChar w:fldCharType="begin"/>
      </w:r>
      <w:r>
        <w:instrText>SEQ Výpis \* ARABIC</w:instrText>
      </w:r>
      <w:r w:rsidR="00062F81">
        <w:fldChar w:fldCharType="separate"/>
      </w:r>
      <w:r w:rsidR="007D09D0">
        <w:rPr>
          <w:noProof/>
        </w:rPr>
        <w:t>6</w:t>
      </w:r>
      <w:r w:rsidR="00062F81">
        <w:fldChar w:fldCharType="end"/>
      </w:r>
      <w:r w:rsidRPr="00784FFA">
        <w:t xml:space="preserve">– </w:t>
      </w:r>
      <w:proofErr w:type="spellStart"/>
      <w:r w:rsidRPr="00784FFA">
        <w:t>TeamsPresenter</w:t>
      </w:r>
      <w:proofErr w:type="spellEnd"/>
      <w:r w:rsidRPr="00784FFA">
        <w:t xml:space="preserve"> – </w:t>
      </w:r>
      <w:proofErr w:type="spellStart"/>
      <w:r w:rsidRPr="00784FFA">
        <w:t>renderDefault</w:t>
      </w:r>
      <w:proofErr w:type="spellEnd"/>
      <w:r w:rsidRPr="00784FFA">
        <w:t xml:space="preserve"> (vlastní tvorba).</w:t>
      </w:r>
      <w:bookmarkEnd w:id="73"/>
    </w:p>
    <w:p w14:paraId="07314500" w14:textId="77777777" w:rsidR="005B5165" w:rsidRDefault="005B5165" w:rsidP="005B5165">
      <w:pPr>
        <w:pStyle w:val="Textprogramovhokdu"/>
      </w:pPr>
      <w:r>
        <w:t>/**</w:t>
      </w:r>
    </w:p>
    <w:p w14:paraId="0830B3D8" w14:textId="77777777" w:rsidR="005B5165" w:rsidRDefault="005B5165" w:rsidP="005B5165">
      <w:pPr>
        <w:pStyle w:val="Textprogramovhokdu"/>
      </w:pPr>
      <w:r>
        <w:t xml:space="preserve">     * Default </w:t>
      </w:r>
      <w:proofErr w:type="spellStart"/>
      <w:r>
        <w:t>rendererofpage</w:t>
      </w:r>
      <w:proofErr w:type="spellEnd"/>
    </w:p>
    <w:p w14:paraId="4F702AB4" w14:textId="77777777" w:rsidR="005B5165" w:rsidRDefault="005B5165" w:rsidP="005B5165">
      <w:pPr>
        <w:pStyle w:val="Textprogramovhokdu"/>
      </w:pPr>
      <w:r>
        <w:t xml:space="preserve">     */</w:t>
      </w:r>
    </w:p>
    <w:p w14:paraId="1D230EF0" w14:textId="77777777" w:rsidR="005B5165" w:rsidRDefault="005B5165" w:rsidP="005B5165">
      <w:pPr>
        <w:pStyle w:val="Textprogramovhokdu"/>
      </w:pPr>
      <w:r>
        <w:t xml:space="preserve">    public </w:t>
      </w:r>
      <w:proofErr w:type="spellStart"/>
      <w:proofErr w:type="gramStart"/>
      <w:r>
        <w:t>functionrenderDefault</w:t>
      </w:r>
      <w:proofErr w:type="spellEnd"/>
      <w:r>
        <w:t>(</w:t>
      </w:r>
      <w:proofErr w:type="gramEnd"/>
      <w:r>
        <w:t xml:space="preserve">): </w:t>
      </w:r>
      <w:proofErr w:type="spellStart"/>
      <w:r>
        <w:t>void</w:t>
      </w:r>
      <w:proofErr w:type="spellEnd"/>
    </w:p>
    <w:p w14:paraId="6500D4F8" w14:textId="77777777" w:rsidR="005B5165" w:rsidRDefault="005B5165" w:rsidP="005B5165">
      <w:pPr>
        <w:pStyle w:val="Textprogramovhokdu"/>
      </w:pPr>
      <w:r>
        <w:t xml:space="preserve">    {</w:t>
      </w:r>
    </w:p>
    <w:p w14:paraId="6BF70861" w14:textId="77777777" w:rsidR="005B5165" w:rsidRDefault="005B5165" w:rsidP="005B5165">
      <w:pPr>
        <w:pStyle w:val="Textprogramovhokdu"/>
      </w:pPr>
      <w:r>
        <w:t xml:space="preserve">        $</w:t>
      </w:r>
      <w:proofErr w:type="spellStart"/>
      <w:r>
        <w:t>this</w:t>
      </w:r>
      <w:proofErr w:type="spellEnd"/>
      <w:proofErr w:type="gramStart"/>
      <w:r>
        <w:t>-&gt;</w:t>
      </w:r>
      <w:proofErr w:type="spellStart"/>
      <w:r>
        <w:t>template</w:t>
      </w:r>
      <w:proofErr w:type="spellEnd"/>
      <w:proofErr w:type="gramEnd"/>
      <w:r>
        <w:t>-&gt;</w:t>
      </w:r>
      <w:proofErr w:type="spellStart"/>
      <w:r>
        <w:t>presenter</w:t>
      </w:r>
      <w:proofErr w:type="spellEnd"/>
      <w:r>
        <w:t xml:space="preserve"> = $</w:t>
      </w:r>
      <w:proofErr w:type="spellStart"/>
      <w:r>
        <w:t>this</w:t>
      </w:r>
      <w:proofErr w:type="spellEnd"/>
      <w:r>
        <w:t>-&gt;</w:t>
      </w:r>
      <w:proofErr w:type="spellStart"/>
      <w:r>
        <w:t>presenter</w:t>
      </w:r>
      <w:proofErr w:type="spellEnd"/>
      <w:r>
        <w:t>-&gt;</w:t>
      </w:r>
      <w:proofErr w:type="spellStart"/>
      <w:r>
        <w:t>name</w:t>
      </w:r>
      <w:proofErr w:type="spellEnd"/>
      <w:r>
        <w:t>;</w:t>
      </w:r>
    </w:p>
    <w:p w14:paraId="7F096CB7" w14:textId="77777777" w:rsidR="004879DE" w:rsidRDefault="004879DE" w:rsidP="004879DE">
      <w:pPr>
        <w:pStyle w:val="Textprogramovhokdu"/>
      </w:pPr>
      <w:proofErr w:type="spellStart"/>
      <w:r>
        <w:t>if</w:t>
      </w:r>
      <w:proofErr w:type="spellEnd"/>
      <w:r>
        <w:t xml:space="preserve"> (</w:t>
      </w:r>
      <w:proofErr w:type="spellStart"/>
      <w:r>
        <w:t>isset</w:t>
      </w:r>
      <w:proofErr w:type="spellEnd"/>
      <w:r>
        <w:t>($</w:t>
      </w:r>
      <w:proofErr w:type="spellStart"/>
      <w:r>
        <w:t>this</w:t>
      </w:r>
      <w:proofErr w:type="spellEnd"/>
      <w:r>
        <w:t>-&gt;user)) {</w:t>
      </w:r>
    </w:p>
    <w:p w14:paraId="279CB5DF" w14:textId="77777777" w:rsidR="004879DE" w:rsidRDefault="004879DE" w:rsidP="004879DE">
      <w:pPr>
        <w:pStyle w:val="Textprogramovhokdu"/>
      </w:pPr>
      <w:r>
        <w:t xml:space="preserve">            $</w:t>
      </w:r>
      <w:proofErr w:type="spellStart"/>
      <w:r>
        <w:t>this</w:t>
      </w:r>
      <w:proofErr w:type="spellEnd"/>
      <w:proofErr w:type="gramStart"/>
      <w:r>
        <w:t>-&gt;</w:t>
      </w:r>
      <w:proofErr w:type="spellStart"/>
      <w:r>
        <w:t>template</w:t>
      </w:r>
      <w:proofErr w:type="spellEnd"/>
      <w:proofErr w:type="gramEnd"/>
      <w:r>
        <w:t>-&gt;role = $</w:t>
      </w:r>
      <w:proofErr w:type="spellStart"/>
      <w:r>
        <w:t>this</w:t>
      </w:r>
      <w:proofErr w:type="spellEnd"/>
      <w:r>
        <w:t>-&gt;user-&gt;</w:t>
      </w:r>
      <w:proofErr w:type="spellStart"/>
      <w:r>
        <w:t>getRoles</w:t>
      </w:r>
      <w:proofErr w:type="spellEnd"/>
      <w:r>
        <w:t>()[0];</w:t>
      </w:r>
    </w:p>
    <w:p w14:paraId="41F9FC8F" w14:textId="77777777" w:rsidR="004879DE" w:rsidRDefault="004879DE" w:rsidP="004879DE">
      <w:pPr>
        <w:pStyle w:val="Textprogramovhokdu"/>
      </w:pPr>
      <w:proofErr w:type="spellStart"/>
      <w:r>
        <w:t>if</w:t>
      </w:r>
      <w:proofErr w:type="spellEnd"/>
      <w:r>
        <w:t xml:space="preserve"> ($</w:t>
      </w:r>
      <w:proofErr w:type="spellStart"/>
      <w:r>
        <w:t>this</w:t>
      </w:r>
      <w:proofErr w:type="spellEnd"/>
      <w:r>
        <w:t>-&gt;user</w:t>
      </w:r>
      <w:proofErr w:type="gramStart"/>
      <w:r>
        <w:t>-&gt;</w:t>
      </w:r>
      <w:proofErr w:type="spellStart"/>
      <w:r>
        <w:t>getIdentity</w:t>
      </w:r>
      <w:proofErr w:type="spellEnd"/>
      <w:proofErr w:type="gramEnd"/>
      <w:r>
        <w:t xml:space="preserve">() != </w:t>
      </w:r>
      <w:proofErr w:type="spellStart"/>
      <w:r>
        <w:t>null</w:t>
      </w:r>
      <w:proofErr w:type="spellEnd"/>
      <w:r>
        <w:t>) {</w:t>
      </w:r>
    </w:p>
    <w:p w14:paraId="2E5ADDE8" w14:textId="77777777" w:rsidR="004879DE" w:rsidRDefault="004879DE" w:rsidP="004879DE">
      <w:pPr>
        <w:pStyle w:val="Textprogramovhokdu"/>
      </w:pPr>
      <w:r>
        <w:t xml:space="preserve">                $</w:t>
      </w:r>
      <w:proofErr w:type="spellStart"/>
      <w:r>
        <w:t>this</w:t>
      </w:r>
      <w:proofErr w:type="spellEnd"/>
      <w:proofErr w:type="gramStart"/>
      <w:r>
        <w:t>-&gt;</w:t>
      </w:r>
      <w:proofErr w:type="spellStart"/>
      <w:r>
        <w:t>template</w:t>
      </w:r>
      <w:proofErr w:type="spellEnd"/>
      <w:proofErr w:type="gramEnd"/>
      <w:r>
        <w:t>-&gt;user = $</w:t>
      </w:r>
      <w:proofErr w:type="spellStart"/>
      <w:r>
        <w:t>this</w:t>
      </w:r>
      <w:proofErr w:type="spellEnd"/>
      <w:r>
        <w:t>-&gt;user</w:t>
      </w:r>
    </w:p>
    <w:p w14:paraId="6EFFCC98" w14:textId="77777777" w:rsidR="004879DE" w:rsidRDefault="004879DE" w:rsidP="004879DE">
      <w:pPr>
        <w:pStyle w:val="Textprogramovhokdu"/>
      </w:pPr>
      <w:proofErr w:type="gramStart"/>
      <w:r>
        <w:t>-&gt;</w:t>
      </w:r>
      <w:proofErr w:type="spellStart"/>
      <w:r>
        <w:t>getIdentity</w:t>
      </w:r>
      <w:proofErr w:type="spellEnd"/>
      <w:proofErr w:type="gramEnd"/>
      <w:r>
        <w:t>()</w:t>
      </w:r>
    </w:p>
    <w:p w14:paraId="6658CFB7" w14:textId="77777777" w:rsidR="004879DE" w:rsidRDefault="004879DE" w:rsidP="004879DE">
      <w:pPr>
        <w:pStyle w:val="Textprogramovhokdu"/>
      </w:pPr>
      <w:proofErr w:type="gramStart"/>
      <w:r>
        <w:lastRenderedPageBreak/>
        <w:t>-&gt;</w:t>
      </w:r>
      <w:proofErr w:type="spellStart"/>
      <w:r>
        <w:t>getData</w:t>
      </w:r>
      <w:proofErr w:type="spellEnd"/>
      <w:proofErr w:type="gramEnd"/>
      <w:r>
        <w:t>()['</w:t>
      </w:r>
      <w:proofErr w:type="spellStart"/>
      <w:r>
        <w:t>lastName</w:t>
      </w:r>
      <w:proofErr w:type="spellEnd"/>
      <w:r>
        <w:t>'];</w:t>
      </w:r>
    </w:p>
    <w:p w14:paraId="782579EA" w14:textId="77777777" w:rsidR="004879DE" w:rsidRDefault="004879DE" w:rsidP="004879DE">
      <w:pPr>
        <w:pStyle w:val="Textprogramovhokdu"/>
      </w:pPr>
      <w:r>
        <w:t xml:space="preserve">            } </w:t>
      </w:r>
      <w:proofErr w:type="spellStart"/>
      <w:r>
        <w:t>else</w:t>
      </w:r>
      <w:proofErr w:type="spellEnd"/>
      <w:r>
        <w:t xml:space="preserve"> {</w:t>
      </w:r>
    </w:p>
    <w:p w14:paraId="50C30F6D" w14:textId="77777777" w:rsidR="004879DE" w:rsidRDefault="004879DE" w:rsidP="004879DE">
      <w:pPr>
        <w:pStyle w:val="Textprogramovhokdu"/>
      </w:pPr>
      <w:r>
        <w:t xml:space="preserve">                $</w:t>
      </w:r>
      <w:proofErr w:type="spellStart"/>
      <w:r>
        <w:t>this</w:t>
      </w:r>
      <w:proofErr w:type="spellEnd"/>
      <w:proofErr w:type="gramStart"/>
      <w:r>
        <w:t>-&gt;</w:t>
      </w:r>
      <w:proofErr w:type="spellStart"/>
      <w:r>
        <w:t>template</w:t>
      </w:r>
      <w:proofErr w:type="spellEnd"/>
      <w:proofErr w:type="gramEnd"/>
      <w:r>
        <w:t>-&gt;user = '';</w:t>
      </w:r>
    </w:p>
    <w:p w14:paraId="6633A788" w14:textId="77777777" w:rsidR="004879DE" w:rsidRDefault="004879DE" w:rsidP="004879DE">
      <w:pPr>
        <w:pStyle w:val="Textprogramovhokdu"/>
      </w:pPr>
      <w:r>
        <w:t xml:space="preserve">            }</w:t>
      </w:r>
    </w:p>
    <w:p w14:paraId="66AEEB90" w14:textId="77777777" w:rsidR="005B5165" w:rsidRDefault="004879DE" w:rsidP="004879DE">
      <w:pPr>
        <w:pStyle w:val="Textprogramovhokdu"/>
      </w:pPr>
      <w:r>
        <w:t xml:space="preserve">        }</w:t>
      </w:r>
    </w:p>
    <w:p w14:paraId="5F8FE760" w14:textId="77777777" w:rsidR="005B5165" w:rsidRDefault="005B5165" w:rsidP="005B5165">
      <w:pPr>
        <w:pStyle w:val="Textprogramovhokdu"/>
      </w:pPr>
      <w:r>
        <w:t xml:space="preserve">        $</w:t>
      </w:r>
      <w:proofErr w:type="spellStart"/>
      <w:r>
        <w:t>columns</w:t>
      </w:r>
      <w:proofErr w:type="spellEnd"/>
      <w:r>
        <w:t xml:space="preserve"> = $</w:t>
      </w:r>
      <w:proofErr w:type="spellStart"/>
      <w:r>
        <w:t>this</w:t>
      </w:r>
      <w:proofErr w:type="spellEnd"/>
      <w:proofErr w:type="gramStart"/>
      <w:r>
        <w:t>-&gt;</w:t>
      </w:r>
      <w:proofErr w:type="spellStart"/>
      <w:r>
        <w:t>prepareTeams</w:t>
      </w:r>
      <w:proofErr w:type="spellEnd"/>
      <w:proofErr w:type="gramEnd"/>
      <w:r>
        <w:t>();</w:t>
      </w:r>
    </w:p>
    <w:p w14:paraId="2EAC3594" w14:textId="77777777" w:rsidR="005B5165" w:rsidRDefault="005B5165" w:rsidP="005B5165">
      <w:pPr>
        <w:pStyle w:val="Textprogramovhokdu"/>
      </w:pPr>
      <w:r>
        <w:t xml:space="preserve">        $</w:t>
      </w:r>
      <w:proofErr w:type="spellStart"/>
      <w:r>
        <w:t>this</w:t>
      </w:r>
      <w:proofErr w:type="spellEnd"/>
      <w:proofErr w:type="gramStart"/>
      <w:r>
        <w:t>-&gt;</w:t>
      </w:r>
      <w:proofErr w:type="spellStart"/>
      <w:r>
        <w:t>template</w:t>
      </w:r>
      <w:proofErr w:type="spellEnd"/>
      <w:proofErr w:type="gramEnd"/>
      <w:r>
        <w:t>-&gt;</w:t>
      </w:r>
      <w:proofErr w:type="spellStart"/>
      <w:r>
        <w:t>columns</w:t>
      </w:r>
      <w:proofErr w:type="spellEnd"/>
      <w:r>
        <w:t xml:space="preserve"> = $</w:t>
      </w:r>
      <w:proofErr w:type="spellStart"/>
      <w:r>
        <w:t>columns</w:t>
      </w:r>
      <w:proofErr w:type="spellEnd"/>
      <w:r>
        <w:t>;</w:t>
      </w:r>
    </w:p>
    <w:p w14:paraId="1F90313B" w14:textId="77777777" w:rsidR="005B5165" w:rsidRDefault="005B5165" w:rsidP="005B5165">
      <w:pPr>
        <w:pStyle w:val="Textprogramovhokdu"/>
      </w:pPr>
      <w:r>
        <w:t xml:space="preserve">        $</w:t>
      </w:r>
      <w:proofErr w:type="spellStart"/>
      <w:r>
        <w:t>rows</w:t>
      </w:r>
      <w:proofErr w:type="spellEnd"/>
      <w:r>
        <w:t xml:space="preserve"> = $</w:t>
      </w:r>
      <w:proofErr w:type="spellStart"/>
      <w:r>
        <w:t>this</w:t>
      </w:r>
      <w:proofErr w:type="spellEnd"/>
      <w:proofErr w:type="gramStart"/>
      <w:r>
        <w:t>-&gt;</w:t>
      </w:r>
      <w:proofErr w:type="spellStart"/>
      <w:r>
        <w:t>gridManager</w:t>
      </w:r>
      <w:proofErr w:type="spellEnd"/>
      <w:proofErr w:type="gramEnd"/>
      <w:r>
        <w:t>-&gt;</w:t>
      </w:r>
      <w:proofErr w:type="spellStart"/>
      <w:r>
        <w:t>getTeamsData</w:t>
      </w:r>
      <w:proofErr w:type="spellEnd"/>
      <w:r>
        <w:t>();</w:t>
      </w:r>
    </w:p>
    <w:p w14:paraId="79BD5C54" w14:textId="77777777" w:rsidR="005B5165" w:rsidRDefault="005B5165" w:rsidP="005B5165">
      <w:pPr>
        <w:pStyle w:val="Textprogramovhokdu"/>
      </w:pPr>
      <w:r>
        <w:t xml:space="preserve">        $</w:t>
      </w:r>
      <w:proofErr w:type="spellStart"/>
      <w:r>
        <w:t>this</w:t>
      </w:r>
      <w:proofErr w:type="spellEnd"/>
      <w:proofErr w:type="gramStart"/>
      <w:r>
        <w:t>-&gt;</w:t>
      </w:r>
      <w:proofErr w:type="spellStart"/>
      <w:r>
        <w:t>template</w:t>
      </w:r>
      <w:proofErr w:type="spellEnd"/>
      <w:proofErr w:type="gramEnd"/>
      <w:r>
        <w:t>-&gt;</w:t>
      </w:r>
      <w:proofErr w:type="spellStart"/>
      <w:r>
        <w:t>rows</w:t>
      </w:r>
      <w:proofErr w:type="spellEnd"/>
      <w:r>
        <w:t xml:space="preserve"> = $</w:t>
      </w:r>
      <w:proofErr w:type="spellStart"/>
      <w:r>
        <w:t>rows</w:t>
      </w:r>
      <w:proofErr w:type="spellEnd"/>
      <w:r>
        <w:t>;</w:t>
      </w:r>
    </w:p>
    <w:p w14:paraId="708BEFAF" w14:textId="77777777" w:rsidR="005B5165" w:rsidRDefault="005B5165" w:rsidP="005B5165">
      <w:pPr>
        <w:pStyle w:val="Textprogramovhokdu"/>
      </w:pPr>
      <w:r>
        <w:t xml:space="preserve">        $</w:t>
      </w:r>
      <w:proofErr w:type="spellStart"/>
      <w:r>
        <w:t>this</w:t>
      </w:r>
      <w:proofErr w:type="spellEnd"/>
      <w:proofErr w:type="gramStart"/>
      <w:r>
        <w:t>-&gt;</w:t>
      </w:r>
      <w:proofErr w:type="spellStart"/>
      <w:r>
        <w:t>template</w:t>
      </w:r>
      <w:proofErr w:type="spellEnd"/>
      <w:proofErr w:type="gramEnd"/>
      <w:r>
        <w:t>-&gt;</w:t>
      </w:r>
      <w:proofErr w:type="spellStart"/>
      <w:r>
        <w:t>rowNumber</w:t>
      </w:r>
      <w:proofErr w:type="spellEnd"/>
      <w:r>
        <w:t xml:space="preserve"> = </w:t>
      </w:r>
      <w:proofErr w:type="spellStart"/>
      <w:r>
        <w:t>sizeof</w:t>
      </w:r>
      <w:proofErr w:type="spellEnd"/>
      <w:r>
        <w:t>($</w:t>
      </w:r>
      <w:proofErr w:type="spellStart"/>
      <w:r>
        <w:t>rows</w:t>
      </w:r>
      <w:proofErr w:type="spellEnd"/>
      <w:r>
        <w:t>);</w:t>
      </w:r>
    </w:p>
    <w:p w14:paraId="4376FF70" w14:textId="77777777" w:rsidR="005B5165" w:rsidRDefault="005B5165" w:rsidP="005B5165">
      <w:pPr>
        <w:pStyle w:val="Textprogramovhokdu"/>
      </w:pPr>
      <w:r>
        <w:t xml:space="preserve">        $</w:t>
      </w:r>
      <w:proofErr w:type="spellStart"/>
      <w:r>
        <w:t>this</w:t>
      </w:r>
      <w:proofErr w:type="spellEnd"/>
      <w:proofErr w:type="gramStart"/>
      <w:r>
        <w:t>-&gt;</w:t>
      </w:r>
      <w:proofErr w:type="spellStart"/>
      <w:r>
        <w:t>template</w:t>
      </w:r>
      <w:proofErr w:type="spellEnd"/>
      <w:proofErr w:type="gramEnd"/>
      <w:r>
        <w:t>-&gt;</w:t>
      </w:r>
      <w:proofErr w:type="spellStart"/>
      <w:r>
        <w:t>expand</w:t>
      </w:r>
      <w:proofErr w:type="spellEnd"/>
      <w:r>
        <w:t xml:space="preserve"> = </w:t>
      </w:r>
      <w:proofErr w:type="spellStart"/>
      <w:r>
        <w:t>false</w:t>
      </w:r>
      <w:proofErr w:type="spellEnd"/>
      <w:r>
        <w:t>;</w:t>
      </w:r>
    </w:p>
    <w:p w14:paraId="4732570F" w14:textId="77777777" w:rsidR="005B5165" w:rsidRDefault="005B5165" w:rsidP="005B5165">
      <w:pPr>
        <w:pStyle w:val="Textprogramovhokdu"/>
      </w:pPr>
      <w:r>
        <w:t xml:space="preserve">        $</w:t>
      </w:r>
      <w:proofErr w:type="spellStart"/>
      <w:r>
        <w:t>this</w:t>
      </w:r>
      <w:proofErr w:type="spellEnd"/>
      <w:proofErr w:type="gramStart"/>
      <w:r>
        <w:t>-&gt;</w:t>
      </w:r>
      <w:proofErr w:type="spellStart"/>
      <w:r>
        <w:t>template</w:t>
      </w:r>
      <w:proofErr w:type="spellEnd"/>
      <w:proofErr w:type="gramEnd"/>
      <w:r>
        <w:t>-&gt;</w:t>
      </w:r>
      <w:proofErr w:type="spellStart"/>
      <w:r>
        <w:t>columnNumber</w:t>
      </w:r>
      <w:proofErr w:type="spellEnd"/>
      <w:r>
        <w:t xml:space="preserve"> = 6;</w:t>
      </w:r>
    </w:p>
    <w:p w14:paraId="7142BF73" w14:textId="77777777" w:rsidR="005B5165" w:rsidRDefault="005B5165" w:rsidP="005B5165">
      <w:pPr>
        <w:pStyle w:val="Textprogramovhokdu"/>
      </w:pPr>
      <w:r>
        <w:t xml:space="preserve">        $</w:t>
      </w:r>
      <w:proofErr w:type="spellStart"/>
      <w:r>
        <w:t>this</w:t>
      </w:r>
      <w:proofErr w:type="spellEnd"/>
      <w:proofErr w:type="gramStart"/>
      <w:r>
        <w:t>-&gt;</w:t>
      </w:r>
      <w:proofErr w:type="spellStart"/>
      <w:r>
        <w:t>template</w:t>
      </w:r>
      <w:proofErr w:type="spellEnd"/>
      <w:proofErr w:type="gramEnd"/>
      <w:r>
        <w:t>-&gt;</w:t>
      </w:r>
      <w:proofErr w:type="spellStart"/>
      <w:r>
        <w:t>secondaryColumnNumber</w:t>
      </w:r>
      <w:proofErr w:type="spellEnd"/>
      <w:r>
        <w:t xml:space="preserve"> = 6;</w:t>
      </w:r>
    </w:p>
    <w:p w14:paraId="28B79949" w14:textId="77777777" w:rsidR="005B5165" w:rsidRDefault="005B5165" w:rsidP="005B5165">
      <w:pPr>
        <w:pStyle w:val="Textprogramovhokdu"/>
      </w:pPr>
      <w:r>
        <w:t xml:space="preserve">        $</w:t>
      </w:r>
      <w:proofErr w:type="spellStart"/>
      <w:r>
        <w:t>this</w:t>
      </w:r>
      <w:proofErr w:type="spellEnd"/>
      <w:proofErr w:type="gramStart"/>
      <w:r>
        <w:t>-&gt;</w:t>
      </w:r>
      <w:proofErr w:type="spellStart"/>
      <w:r>
        <w:t>template</w:t>
      </w:r>
      <w:proofErr w:type="spellEnd"/>
      <w:proofErr w:type="gramEnd"/>
      <w:r>
        <w:t>-&gt;</w:t>
      </w:r>
      <w:proofErr w:type="spellStart"/>
      <w:r>
        <w:t>tertiaryColumnNumber</w:t>
      </w:r>
      <w:proofErr w:type="spellEnd"/>
      <w:r>
        <w:t xml:space="preserve"> = 4;</w:t>
      </w:r>
    </w:p>
    <w:p w14:paraId="26805EC3" w14:textId="77777777" w:rsidR="005B5165" w:rsidRDefault="005B5165" w:rsidP="005B5165">
      <w:pPr>
        <w:pStyle w:val="Textprogramovhokdu"/>
      </w:pPr>
    </w:p>
    <w:p w14:paraId="25C01F21" w14:textId="77777777" w:rsidR="005B5165" w:rsidRDefault="005B5165" w:rsidP="005B5165">
      <w:pPr>
        <w:pStyle w:val="Textprogramovhokdu"/>
      </w:pPr>
      <w:r>
        <w:t xml:space="preserve">    }</w:t>
      </w:r>
    </w:p>
    <w:p w14:paraId="567708FB" w14:textId="77777777" w:rsidR="005B5165" w:rsidRDefault="005B5165" w:rsidP="00EB09B6"/>
    <w:p w14:paraId="2FA076C7" w14:textId="77777777" w:rsidR="00FC07B9" w:rsidRDefault="005B5165" w:rsidP="00FC07B9">
      <w:r>
        <w:t xml:space="preserve">Tato funkce nejprve předá </w:t>
      </w:r>
      <w:proofErr w:type="spellStart"/>
      <w:r>
        <w:t>view</w:t>
      </w:r>
      <w:proofErr w:type="spellEnd"/>
      <w:r>
        <w:t xml:space="preserve"> informace o přihlášeném uživateli. Následně začne předávat data potřebná pro generaci data tabulky Bootstrap-table. </w:t>
      </w:r>
      <w:r w:rsidR="001F0FBC">
        <w:t>T</w:t>
      </w:r>
      <w:r>
        <w:t xml:space="preserve">ato funkce využívá podtřídu </w:t>
      </w:r>
      <w:proofErr w:type="spellStart"/>
      <w:r>
        <w:t>PrepareTeams</w:t>
      </w:r>
      <w:proofErr w:type="spellEnd"/>
      <w:r>
        <w:t>, která vygeneruje strukturu sloupců tabulky. Jedná se o pole, které definuje jméno sloupce, hodnotu hlavičky sloupce pro zobrazení a zda je možné podle sloupce třídit tabulku. T</w:t>
      </w:r>
      <w:r w:rsidR="001F0FBC">
        <w:t>a</w:t>
      </w:r>
      <w:r>
        <w:t xml:space="preserve">to data jsou </w:t>
      </w:r>
      <w:proofErr w:type="gramStart"/>
      <w:r>
        <w:t>zakódovány</w:t>
      </w:r>
      <w:proofErr w:type="gramEnd"/>
      <w:r>
        <w:t xml:space="preserve"> do formátu JSON pro přenos. Různé druhy těchto „</w:t>
      </w:r>
      <w:proofErr w:type="spellStart"/>
      <w:r w:rsidR="00FC07B9">
        <w:t>p</w:t>
      </w:r>
      <w:r>
        <w:t>repare</w:t>
      </w:r>
      <w:proofErr w:type="spellEnd"/>
      <w:r>
        <w:t xml:space="preserve">“ tříd využívají veškeré třídy typu Presenter co pracují </w:t>
      </w:r>
      <w:proofErr w:type="gramStart"/>
      <w:r>
        <w:t>s</w:t>
      </w:r>
      <w:proofErr w:type="gramEnd"/>
      <w:r>
        <w:t xml:space="preserve"> data tabulkami. </w:t>
      </w:r>
      <w:r w:rsidR="00FC07B9">
        <w:t xml:space="preserve">Zde se opět třída </w:t>
      </w:r>
      <w:proofErr w:type="spellStart"/>
      <w:r w:rsidR="00FC07B9">
        <w:t>BranchesPresenter</w:t>
      </w:r>
      <w:proofErr w:type="spellEnd"/>
      <w:r w:rsidR="00FC07B9">
        <w:t xml:space="preserve"> odlišuje od ostatních tím, že má různé vstupy pro tabulky dle role uživatele. Vzhledem k</w:t>
      </w:r>
      <w:r w:rsidR="001F0FBC">
        <w:t>e</w:t>
      </w:r>
      <w:r w:rsidR="00FC07B9">
        <w:t> způsobu, jak jsou předávány data tabulkám Bootstrap-table, veškerá interakce s tlačítky uvnitř těchto data tabulek</w:t>
      </w:r>
      <w:r w:rsidR="00465CA3">
        <w:t>,</w:t>
      </w:r>
      <w:r w:rsidR="00FC07B9">
        <w:t xml:space="preserve"> musí být vedena přes skripty na straně uživatele. Ty komunikují s </w:t>
      </w:r>
      <w:proofErr w:type="spellStart"/>
      <w:r w:rsidR="00FC07B9">
        <w:t>Presentery</w:t>
      </w:r>
      <w:proofErr w:type="spellEnd"/>
      <w:r w:rsidR="00FC07B9">
        <w:t xml:space="preserve"> za pomoci knihoven Nette.Ajax.js. Pro správu této komunikace zde existují třídy „handle“.</w:t>
      </w:r>
      <w:r w:rsidR="00AC6EB1">
        <w:t xml:space="preserve"> Třída </w:t>
      </w:r>
      <w:proofErr w:type="spellStart"/>
      <w:r w:rsidR="00AC6EB1">
        <w:t>SignPresenter</w:t>
      </w:r>
      <w:proofErr w:type="spellEnd"/>
      <w:r w:rsidR="00AC6EB1">
        <w:t xml:space="preserve"> se zde také liší. Tato třída je propojena s různými šablonami a nemá defaultní renderování pro předání dat. Obsahuje pouze komponent</w:t>
      </w:r>
      <w:r w:rsidR="00F04B1E">
        <w:t>y</w:t>
      </w:r>
      <w:r w:rsidR="00AC6EB1">
        <w:t xml:space="preserve"> pro vygenerování autentizačních formulářů.</w:t>
      </w:r>
    </w:p>
    <w:p w14:paraId="39F971DB" w14:textId="02EEAE67" w:rsidR="007D3B36" w:rsidRDefault="007D3B36" w:rsidP="007D3B36">
      <w:pPr>
        <w:pStyle w:val="Titulek"/>
        <w:keepNext/>
        <w:jc w:val="left"/>
      </w:pPr>
      <w:bookmarkStart w:id="74" w:name="_Toc40002542"/>
      <w:r>
        <w:t xml:space="preserve">Výpis </w:t>
      </w:r>
      <w:r w:rsidR="00062F81">
        <w:fldChar w:fldCharType="begin"/>
      </w:r>
      <w:r>
        <w:instrText>SEQ Výpis \* ARABIC</w:instrText>
      </w:r>
      <w:r w:rsidR="00062F81">
        <w:fldChar w:fldCharType="separate"/>
      </w:r>
      <w:r w:rsidR="007D09D0">
        <w:rPr>
          <w:noProof/>
        </w:rPr>
        <w:t>7</w:t>
      </w:r>
      <w:r w:rsidR="00062F81">
        <w:fldChar w:fldCharType="end"/>
      </w:r>
      <w:r w:rsidRPr="009C0418">
        <w:t xml:space="preserve">– </w:t>
      </w:r>
      <w:proofErr w:type="spellStart"/>
      <w:r w:rsidRPr="009C0418">
        <w:t>UsersPresenter</w:t>
      </w:r>
      <w:proofErr w:type="spellEnd"/>
      <w:r w:rsidRPr="009C0418">
        <w:t xml:space="preserve"> – </w:t>
      </w:r>
      <w:proofErr w:type="spellStart"/>
      <w:r w:rsidRPr="009C0418">
        <w:t>handleResetPassword</w:t>
      </w:r>
      <w:proofErr w:type="spellEnd"/>
      <w:r w:rsidRPr="009C0418">
        <w:t xml:space="preserve"> (vlastní tvorba).</w:t>
      </w:r>
      <w:bookmarkEnd w:id="74"/>
    </w:p>
    <w:p w14:paraId="3191B5ED" w14:textId="77777777" w:rsidR="00FC07B9" w:rsidRDefault="00FC07B9" w:rsidP="00FC07B9">
      <w:pPr>
        <w:pStyle w:val="Textprogramovhokdu"/>
      </w:pPr>
      <w:r>
        <w:t xml:space="preserve">/** </w:t>
      </w:r>
      <w:proofErr w:type="spellStart"/>
      <w:r>
        <w:t>Ajaxhandlerforreseting</w:t>
      </w:r>
      <w:proofErr w:type="spellEnd"/>
      <w:r>
        <w:t xml:space="preserve"> a </w:t>
      </w:r>
      <w:proofErr w:type="spellStart"/>
      <w:r>
        <w:t>passwordof</w:t>
      </w:r>
      <w:proofErr w:type="spellEnd"/>
      <w:r>
        <w:t xml:space="preserve"> a user.</w:t>
      </w:r>
    </w:p>
    <w:p w14:paraId="3DFD16FF" w14:textId="77777777" w:rsidR="00FC07B9" w:rsidRDefault="00FC07B9" w:rsidP="00FC07B9">
      <w:pPr>
        <w:pStyle w:val="Textprogramovhokdu"/>
      </w:pPr>
      <w:r>
        <w:t xml:space="preserve">     * @</w:t>
      </w:r>
      <w:proofErr w:type="spellStart"/>
      <w:r>
        <w:t>param</w:t>
      </w:r>
      <w:proofErr w:type="spellEnd"/>
      <w:r>
        <w:t xml:space="preserve"> $</w:t>
      </w:r>
      <w:proofErr w:type="gramStart"/>
      <w:r>
        <w:t xml:space="preserve">id - </w:t>
      </w:r>
      <w:proofErr w:type="spellStart"/>
      <w:r>
        <w:t>idof</w:t>
      </w:r>
      <w:proofErr w:type="spellEnd"/>
      <w:proofErr w:type="gramEnd"/>
      <w:r>
        <w:t xml:space="preserve"> user </w:t>
      </w:r>
      <w:proofErr w:type="spellStart"/>
      <w:r>
        <w:t>whoshouldgetpassword</w:t>
      </w:r>
      <w:proofErr w:type="spellEnd"/>
      <w:r>
        <w:t xml:space="preserve"> reset.</w:t>
      </w:r>
    </w:p>
    <w:p w14:paraId="3167FC92" w14:textId="77777777" w:rsidR="00FC07B9" w:rsidRDefault="00FC07B9" w:rsidP="00FC07B9">
      <w:pPr>
        <w:pStyle w:val="Textprogramovhokdu"/>
      </w:pPr>
      <w:r>
        <w:t xml:space="preserve">     * @</w:t>
      </w:r>
      <w:proofErr w:type="spellStart"/>
      <w:r>
        <w:t>throws</w:t>
      </w:r>
      <w:proofErr w:type="spellEnd"/>
      <w:r>
        <w:t xml:space="preserve"> \Nette\</w:t>
      </w:r>
      <w:proofErr w:type="spellStart"/>
      <w:r>
        <w:t>Application</w:t>
      </w:r>
      <w:proofErr w:type="spellEnd"/>
      <w:r>
        <w:t>\</w:t>
      </w:r>
      <w:proofErr w:type="spellStart"/>
      <w:r>
        <w:t>AbortException</w:t>
      </w:r>
      <w:proofErr w:type="spellEnd"/>
    </w:p>
    <w:p w14:paraId="7D512EE6" w14:textId="77777777" w:rsidR="00FC07B9" w:rsidRDefault="00FC07B9" w:rsidP="00FC07B9">
      <w:pPr>
        <w:pStyle w:val="Textprogramovhokdu"/>
      </w:pPr>
      <w:r>
        <w:t xml:space="preserve">     */</w:t>
      </w:r>
    </w:p>
    <w:p w14:paraId="2E8120CC" w14:textId="77777777" w:rsidR="00FC07B9" w:rsidRDefault="00FC07B9" w:rsidP="00FC07B9">
      <w:pPr>
        <w:pStyle w:val="Textprogramovhokdu"/>
      </w:pPr>
      <w:r>
        <w:t xml:space="preserve">    public </w:t>
      </w:r>
      <w:proofErr w:type="spellStart"/>
      <w:r>
        <w:t>functionhandleResetPassword</w:t>
      </w:r>
      <w:proofErr w:type="spellEnd"/>
      <w:r>
        <w:t>($id)</w:t>
      </w:r>
    </w:p>
    <w:p w14:paraId="2AD3F3AC" w14:textId="77777777" w:rsidR="00FC07B9" w:rsidRDefault="00FC07B9" w:rsidP="00FC07B9">
      <w:pPr>
        <w:pStyle w:val="Textprogramovhokdu"/>
      </w:pPr>
      <w:r>
        <w:t xml:space="preserve">    {</w:t>
      </w:r>
    </w:p>
    <w:p w14:paraId="2037E4DA" w14:textId="77777777" w:rsidR="00FC07B9" w:rsidRDefault="00FC07B9" w:rsidP="00FC07B9">
      <w:pPr>
        <w:pStyle w:val="Textprogramovhokdu"/>
      </w:pPr>
      <w:proofErr w:type="spellStart"/>
      <w:r>
        <w:t>if</w:t>
      </w:r>
      <w:proofErr w:type="spellEnd"/>
      <w:r>
        <w:t xml:space="preserve"> ($</w:t>
      </w:r>
      <w:proofErr w:type="spellStart"/>
      <w:r>
        <w:t>this</w:t>
      </w:r>
      <w:proofErr w:type="spellEnd"/>
      <w:proofErr w:type="gramStart"/>
      <w:r>
        <w:t>-&gt;</w:t>
      </w:r>
      <w:proofErr w:type="spellStart"/>
      <w:r>
        <w:t>isAjax</w:t>
      </w:r>
      <w:proofErr w:type="spellEnd"/>
      <w:proofErr w:type="gramEnd"/>
      <w:r>
        <w:t>()) {</w:t>
      </w:r>
    </w:p>
    <w:p w14:paraId="1B535118" w14:textId="77777777" w:rsidR="00FC07B9" w:rsidRDefault="00FC07B9" w:rsidP="001C038F">
      <w:pPr>
        <w:pStyle w:val="Textprogramovhokdu"/>
      </w:pPr>
      <w:r>
        <w:t xml:space="preserve">            $</w:t>
      </w:r>
      <w:proofErr w:type="spellStart"/>
      <w:r>
        <w:t>this</w:t>
      </w:r>
      <w:proofErr w:type="spellEnd"/>
      <w:proofErr w:type="gramStart"/>
      <w:r>
        <w:t>-&gt;</w:t>
      </w:r>
      <w:proofErr w:type="spellStart"/>
      <w:r>
        <w:t>userManager</w:t>
      </w:r>
      <w:proofErr w:type="spellEnd"/>
      <w:proofErr w:type="gramEnd"/>
      <w:r>
        <w:t>-&gt;</w:t>
      </w:r>
      <w:proofErr w:type="spellStart"/>
      <w:r>
        <w:t>resetPassword</w:t>
      </w:r>
      <w:proofErr w:type="spellEnd"/>
      <w:r>
        <w:t>($id);</w:t>
      </w:r>
    </w:p>
    <w:p w14:paraId="665ACDA6" w14:textId="77777777" w:rsidR="00FC07B9" w:rsidRDefault="00FC07B9" w:rsidP="00FC07B9">
      <w:pPr>
        <w:pStyle w:val="Textprogramovhokdu"/>
      </w:pPr>
      <w:r>
        <w:t xml:space="preserve">            $</w:t>
      </w:r>
      <w:proofErr w:type="spellStart"/>
      <w:r>
        <w:t>this</w:t>
      </w:r>
      <w:proofErr w:type="spellEnd"/>
      <w:proofErr w:type="gramStart"/>
      <w:r>
        <w:t>-&gt;</w:t>
      </w:r>
      <w:proofErr w:type="spellStart"/>
      <w:r>
        <w:t>sendResponse</w:t>
      </w:r>
      <w:proofErr w:type="spellEnd"/>
      <w:proofErr w:type="gramEnd"/>
      <w:r>
        <w:t>(</w:t>
      </w:r>
    </w:p>
    <w:p w14:paraId="44904188" w14:textId="77777777" w:rsidR="00FC07B9" w:rsidRDefault="00FC07B9" w:rsidP="00FC07B9">
      <w:pPr>
        <w:pStyle w:val="Textprogramovhokdu"/>
      </w:pPr>
      <w:proofErr w:type="spellStart"/>
      <w:r>
        <w:t>new</w:t>
      </w:r>
      <w:proofErr w:type="spellEnd"/>
      <w:proofErr w:type="gramStart"/>
      <w:r>
        <w:t>\Nette\</w:t>
      </w:r>
      <w:proofErr w:type="spellStart"/>
      <w:r>
        <w:t>Application</w:t>
      </w:r>
      <w:proofErr w:type="spellEnd"/>
      <w:r>
        <w:t>\</w:t>
      </w:r>
      <w:proofErr w:type="spellStart"/>
      <w:r>
        <w:t>Responses</w:t>
      </w:r>
      <w:proofErr w:type="spellEnd"/>
      <w:r>
        <w:t>\</w:t>
      </w:r>
      <w:proofErr w:type="spellStart"/>
      <w:r>
        <w:t>JsonResponse</w:t>
      </w:r>
      <w:proofErr w:type="spellEnd"/>
      <w:r>
        <w:t>(</w:t>
      </w:r>
      <w:proofErr w:type="gramEnd"/>
    </w:p>
    <w:p w14:paraId="6D2ECB48" w14:textId="77777777" w:rsidR="00FC07B9" w:rsidRDefault="00FC07B9" w:rsidP="00FC07B9">
      <w:pPr>
        <w:pStyle w:val="Textprogramovhokdu"/>
      </w:pPr>
      <w:r>
        <w:t xml:space="preserve">                    [</w:t>
      </w:r>
    </w:p>
    <w:p w14:paraId="373970EF" w14:textId="77777777" w:rsidR="00FC07B9" w:rsidRDefault="00FC07B9" w:rsidP="00FC07B9">
      <w:pPr>
        <w:pStyle w:val="Textprogramovhokdu"/>
      </w:pPr>
      <w:r>
        <w:t xml:space="preserve">                        "status" =&gt; "ok",</w:t>
      </w:r>
    </w:p>
    <w:p w14:paraId="31AE4A54" w14:textId="77777777" w:rsidR="00FC07B9" w:rsidRDefault="00FC07B9" w:rsidP="00FC07B9">
      <w:pPr>
        <w:pStyle w:val="Textprogramovhokdu"/>
      </w:pPr>
      <w:r>
        <w:t xml:space="preserve">                    ]</w:t>
      </w:r>
    </w:p>
    <w:p w14:paraId="066659A0" w14:textId="77777777" w:rsidR="00FC07B9" w:rsidRDefault="00FC07B9" w:rsidP="00FC07B9">
      <w:pPr>
        <w:pStyle w:val="Textprogramovhokdu"/>
      </w:pPr>
      <w:r>
        <w:lastRenderedPageBreak/>
        <w:t xml:space="preserve">                )</w:t>
      </w:r>
    </w:p>
    <w:p w14:paraId="1F891230" w14:textId="77777777" w:rsidR="00FC07B9" w:rsidRDefault="00FC07B9" w:rsidP="00FC07B9">
      <w:pPr>
        <w:pStyle w:val="Textprogramovhokdu"/>
      </w:pPr>
      <w:r>
        <w:t xml:space="preserve">            );</w:t>
      </w:r>
    </w:p>
    <w:p w14:paraId="688B84B7" w14:textId="77777777" w:rsidR="00FC07B9" w:rsidRDefault="00FC07B9" w:rsidP="00FC07B9">
      <w:pPr>
        <w:pStyle w:val="Textprogramovhokdu"/>
      </w:pPr>
      <w:r>
        <w:t xml:space="preserve">        }</w:t>
      </w:r>
    </w:p>
    <w:p w14:paraId="4B6F530C" w14:textId="77777777" w:rsidR="00FC07B9" w:rsidRDefault="00FC07B9" w:rsidP="00FC07B9">
      <w:pPr>
        <w:pStyle w:val="Textprogramovhokdu"/>
      </w:pPr>
      <w:r>
        <w:t xml:space="preserve">    }</w:t>
      </w:r>
    </w:p>
    <w:p w14:paraId="08D1C2C9" w14:textId="77777777" w:rsidR="00FC07B9" w:rsidRDefault="00FC07B9" w:rsidP="00EB09B6"/>
    <w:p w14:paraId="722A612C" w14:textId="77777777" w:rsidR="009F1BD2" w:rsidRDefault="00FC07B9" w:rsidP="00FC07B9">
      <w:r>
        <w:t xml:space="preserve">Jak je možné vidět, tyto funkce získají informace předávané z View pomocí technologie </w:t>
      </w:r>
      <w:proofErr w:type="spellStart"/>
      <w:r>
        <w:t>Ajax</w:t>
      </w:r>
      <w:proofErr w:type="spellEnd"/>
      <w:r>
        <w:t xml:space="preserve"> a předají je třídám typu Model pro zpracování. Po dokončení informují </w:t>
      </w:r>
      <w:proofErr w:type="spellStart"/>
      <w:r>
        <w:t>Ajax</w:t>
      </w:r>
      <w:proofErr w:type="spellEnd"/>
      <w:r>
        <w:t xml:space="preserve"> o dokončení procesu. Poslední funkce, které se nacházejí v těchto třídách jsou funkce řešící formuláře mimo data tabulky. Ty jsou zpracovány přes komponenty, které volají Továrny na formuláře. Tyto funkce zpravidla vypadají následovně.</w:t>
      </w:r>
    </w:p>
    <w:p w14:paraId="5EDED21D" w14:textId="40E81CBA" w:rsidR="001C038F" w:rsidRDefault="001C038F" w:rsidP="001C038F">
      <w:pPr>
        <w:pStyle w:val="Titulek"/>
        <w:keepNext/>
        <w:jc w:val="left"/>
      </w:pPr>
      <w:bookmarkStart w:id="75" w:name="_Toc40002543"/>
      <w:r>
        <w:t xml:space="preserve">Výpis </w:t>
      </w:r>
      <w:r w:rsidR="00062F81">
        <w:fldChar w:fldCharType="begin"/>
      </w:r>
      <w:r>
        <w:instrText>SEQ Výpis \* ARABIC</w:instrText>
      </w:r>
      <w:r w:rsidR="00062F81">
        <w:fldChar w:fldCharType="separate"/>
      </w:r>
      <w:r w:rsidR="007D09D0">
        <w:rPr>
          <w:noProof/>
        </w:rPr>
        <w:t>8</w:t>
      </w:r>
      <w:r w:rsidR="00062F81">
        <w:fldChar w:fldCharType="end"/>
      </w:r>
      <w:r w:rsidRPr="00007AEB">
        <w:t xml:space="preserve">– </w:t>
      </w:r>
      <w:proofErr w:type="spellStart"/>
      <w:r w:rsidRPr="00007AEB">
        <w:t>UsersPresenter</w:t>
      </w:r>
      <w:proofErr w:type="spellEnd"/>
      <w:r w:rsidRPr="00007AEB">
        <w:t xml:space="preserve"> – </w:t>
      </w:r>
      <w:proofErr w:type="spellStart"/>
      <w:r w:rsidRPr="00007AEB">
        <w:t>createComponentTechnicianForm</w:t>
      </w:r>
      <w:proofErr w:type="spellEnd"/>
      <w:r w:rsidRPr="00007AEB">
        <w:t xml:space="preserve"> (vlastní tvorba).</w:t>
      </w:r>
      <w:bookmarkEnd w:id="75"/>
    </w:p>
    <w:p w14:paraId="252F8990" w14:textId="77777777" w:rsidR="00FC07B9" w:rsidRDefault="00FC07B9" w:rsidP="00FC07B9">
      <w:pPr>
        <w:pStyle w:val="Textprogramovhokdu"/>
      </w:pPr>
      <w:r>
        <w:t>/**</w:t>
      </w:r>
    </w:p>
    <w:p w14:paraId="2BBD29C9" w14:textId="77777777" w:rsidR="00FC07B9" w:rsidRDefault="00FC07B9" w:rsidP="00FC07B9">
      <w:pPr>
        <w:pStyle w:val="Textprogramovhokdu"/>
      </w:pPr>
      <w:r>
        <w:t xml:space="preserve">     * </w:t>
      </w:r>
      <w:proofErr w:type="spellStart"/>
      <w:r>
        <w:t>Componentforcreationofformforaddingnewtechnician</w:t>
      </w:r>
      <w:proofErr w:type="spellEnd"/>
      <w:r>
        <w:t>.</w:t>
      </w:r>
    </w:p>
    <w:p w14:paraId="12F8E102" w14:textId="77777777" w:rsidR="00FC07B9" w:rsidRDefault="00FC07B9" w:rsidP="00FC07B9">
      <w:pPr>
        <w:pStyle w:val="Textprogramovhokdu"/>
      </w:pPr>
      <w:r>
        <w:t xml:space="preserve">     * @return </w:t>
      </w:r>
      <w:proofErr w:type="spellStart"/>
      <w:proofErr w:type="gramStart"/>
      <w:r>
        <w:t>Form</w:t>
      </w:r>
      <w:proofErr w:type="spellEnd"/>
      <w:r>
        <w:t xml:space="preserve"> - </w:t>
      </w:r>
      <w:proofErr w:type="spellStart"/>
      <w:r>
        <w:t>Formforcreationoftechnician</w:t>
      </w:r>
      <w:proofErr w:type="spellEnd"/>
      <w:proofErr w:type="gramEnd"/>
      <w:r>
        <w:t>.</w:t>
      </w:r>
    </w:p>
    <w:p w14:paraId="70DCCD29" w14:textId="77777777" w:rsidR="00FC07B9" w:rsidRDefault="00FC07B9" w:rsidP="00FC07B9">
      <w:pPr>
        <w:pStyle w:val="Textprogramovhokdu"/>
      </w:pPr>
      <w:r>
        <w:t xml:space="preserve">     */</w:t>
      </w:r>
    </w:p>
    <w:p w14:paraId="61B78A04" w14:textId="77777777" w:rsidR="00FC07B9" w:rsidRDefault="00FC07B9" w:rsidP="00FC07B9">
      <w:pPr>
        <w:pStyle w:val="Textprogramovhokdu"/>
      </w:pPr>
      <w:proofErr w:type="spellStart"/>
      <w:proofErr w:type="gramStart"/>
      <w:r>
        <w:t>protectedfunctioncreateComponentTechnicianForm</w:t>
      </w:r>
      <w:proofErr w:type="spellEnd"/>
      <w:r>
        <w:t>(</w:t>
      </w:r>
      <w:proofErr w:type="gramEnd"/>
      <w:r>
        <w:t xml:space="preserve">): </w:t>
      </w:r>
      <w:proofErr w:type="spellStart"/>
      <w:r>
        <w:t>Form</w:t>
      </w:r>
      <w:proofErr w:type="spellEnd"/>
    </w:p>
    <w:p w14:paraId="5936997D" w14:textId="77777777" w:rsidR="00FC07B9" w:rsidRDefault="00FC07B9" w:rsidP="00FC07B9">
      <w:pPr>
        <w:pStyle w:val="Textprogramovhokdu"/>
      </w:pPr>
      <w:r>
        <w:t xml:space="preserve">    {</w:t>
      </w:r>
    </w:p>
    <w:p w14:paraId="1EAB28AE" w14:textId="77777777" w:rsidR="00FC07B9" w:rsidRDefault="00FC07B9" w:rsidP="00FC07B9">
      <w:pPr>
        <w:pStyle w:val="Textprogramovhokdu"/>
      </w:pPr>
      <w:r>
        <w:t xml:space="preserve">        return $</w:t>
      </w:r>
      <w:proofErr w:type="spellStart"/>
      <w:r>
        <w:t>this</w:t>
      </w:r>
      <w:proofErr w:type="spellEnd"/>
      <w:proofErr w:type="gramStart"/>
      <w:r>
        <w:t>-&gt;</w:t>
      </w:r>
      <w:proofErr w:type="spellStart"/>
      <w:r>
        <w:t>signUpFactory</w:t>
      </w:r>
      <w:proofErr w:type="spellEnd"/>
      <w:proofErr w:type="gramEnd"/>
      <w:r>
        <w:t>-&gt;</w:t>
      </w:r>
      <w:proofErr w:type="spellStart"/>
      <w:r>
        <w:t>create</w:t>
      </w:r>
      <w:proofErr w:type="spellEnd"/>
      <w:r>
        <w:t>(</w:t>
      </w:r>
      <w:proofErr w:type="spellStart"/>
      <w:r>
        <w:t>function</w:t>
      </w:r>
      <w:proofErr w:type="spellEnd"/>
      <w:r>
        <w:t xml:space="preserve"> (): </w:t>
      </w:r>
      <w:proofErr w:type="spellStart"/>
      <w:r>
        <w:t>void</w:t>
      </w:r>
      <w:proofErr w:type="spellEnd"/>
      <w:r>
        <w:t xml:space="preserve"> {</w:t>
      </w:r>
    </w:p>
    <w:p w14:paraId="27444DA4" w14:textId="77777777" w:rsidR="00FC07B9" w:rsidRDefault="00FC07B9" w:rsidP="00FC07B9">
      <w:pPr>
        <w:pStyle w:val="Textprogramovhokdu"/>
      </w:pPr>
      <w:r>
        <w:t xml:space="preserve">            $</w:t>
      </w:r>
      <w:proofErr w:type="spellStart"/>
      <w:r>
        <w:t>this</w:t>
      </w:r>
      <w:proofErr w:type="spellEnd"/>
      <w:proofErr w:type="gramStart"/>
      <w:r>
        <w:t>-&gt;</w:t>
      </w:r>
      <w:proofErr w:type="spellStart"/>
      <w:r>
        <w:t>restoreRequest</w:t>
      </w:r>
      <w:proofErr w:type="spellEnd"/>
      <w:proofErr w:type="gramEnd"/>
      <w:r>
        <w:t>($</w:t>
      </w:r>
      <w:proofErr w:type="spellStart"/>
      <w:r>
        <w:t>this</w:t>
      </w:r>
      <w:proofErr w:type="spellEnd"/>
      <w:r>
        <w:t>-&gt;</w:t>
      </w:r>
      <w:proofErr w:type="spellStart"/>
      <w:r>
        <w:t>backlink</w:t>
      </w:r>
      <w:proofErr w:type="spellEnd"/>
      <w:r>
        <w:t>);</w:t>
      </w:r>
    </w:p>
    <w:p w14:paraId="0263496D" w14:textId="77777777" w:rsidR="00FC07B9" w:rsidRDefault="00FC07B9" w:rsidP="00FC07B9">
      <w:pPr>
        <w:pStyle w:val="Textprogramovhokdu"/>
      </w:pPr>
      <w:r>
        <w:t xml:space="preserve">        });</w:t>
      </w:r>
    </w:p>
    <w:p w14:paraId="36047A98" w14:textId="77777777" w:rsidR="00FC07B9" w:rsidRDefault="00FC07B9" w:rsidP="00FC07B9">
      <w:pPr>
        <w:pStyle w:val="Textprogramovhokdu"/>
      </w:pPr>
    </w:p>
    <w:p w14:paraId="64DFE233" w14:textId="77777777" w:rsidR="00FC07B9" w:rsidRPr="006A2947" w:rsidRDefault="00FC07B9" w:rsidP="00FC07B9">
      <w:pPr>
        <w:pStyle w:val="Textprogramovhokdu"/>
      </w:pPr>
      <w:r>
        <w:t xml:space="preserve">    }</w:t>
      </w:r>
    </w:p>
    <w:p w14:paraId="7BF5AC38" w14:textId="77777777" w:rsidR="006A2947" w:rsidRDefault="006A2947" w:rsidP="006A2947">
      <w:pPr>
        <w:pStyle w:val="Nadpis3"/>
        <w:rPr>
          <w:rFonts w:hint="eastAsia"/>
        </w:rPr>
      </w:pPr>
      <w:bookmarkStart w:id="76" w:name="_Toc40002659"/>
      <w:r>
        <w:t>Továrny na formuláře</w:t>
      </w:r>
      <w:bookmarkEnd w:id="76"/>
    </w:p>
    <w:p w14:paraId="1ADCDD8D" w14:textId="77777777" w:rsidR="00FC07B9" w:rsidRDefault="00933EE6" w:rsidP="00FC07B9">
      <w:r>
        <w:t>Pro tvorbu formulářů je využívána funkcionalita frameworku Nette a návrhový vzor tovární metoda. Po tvorbě formuláře skrz tovární metodu, jsou jednotlivé součásti formuláře sestaveny, a je zde definováno</w:t>
      </w:r>
      <w:r w:rsidR="00465CA3">
        <w:t>,</w:t>
      </w:r>
      <w:r>
        <w:t xml:space="preserve"> co proběhne po úspěchu metody, a co se stane při zachycení které </w:t>
      </w:r>
      <w:r w:rsidR="00744433">
        <w:t>výjimky</w:t>
      </w:r>
      <w:r>
        <w:t>.</w:t>
      </w:r>
    </w:p>
    <w:p w14:paraId="262C31C8" w14:textId="5C700A89" w:rsidR="001C038F" w:rsidRDefault="001C038F" w:rsidP="001C038F">
      <w:pPr>
        <w:pStyle w:val="Titulek"/>
        <w:keepNext/>
        <w:jc w:val="left"/>
      </w:pPr>
      <w:bookmarkStart w:id="77" w:name="_Toc40002544"/>
      <w:r>
        <w:t xml:space="preserve">Výpis </w:t>
      </w:r>
      <w:r w:rsidR="00062F81">
        <w:fldChar w:fldCharType="begin"/>
      </w:r>
      <w:r>
        <w:instrText>SEQ Výpis \* ARABIC</w:instrText>
      </w:r>
      <w:r w:rsidR="00062F81">
        <w:fldChar w:fldCharType="separate"/>
      </w:r>
      <w:r w:rsidR="007D09D0">
        <w:rPr>
          <w:noProof/>
        </w:rPr>
        <w:t>9</w:t>
      </w:r>
      <w:r w:rsidR="00062F81">
        <w:fldChar w:fldCharType="end"/>
      </w:r>
      <w:r w:rsidRPr="00774471">
        <w:t xml:space="preserve">– </w:t>
      </w:r>
      <w:proofErr w:type="spellStart"/>
      <w:r w:rsidRPr="00774471">
        <w:t>TeamsFormFactory</w:t>
      </w:r>
      <w:proofErr w:type="spellEnd"/>
      <w:r w:rsidRPr="00774471">
        <w:t xml:space="preserve"> (vlastní tvorba).</w:t>
      </w:r>
      <w:bookmarkEnd w:id="77"/>
    </w:p>
    <w:p w14:paraId="087E8B0B" w14:textId="77777777" w:rsidR="003A5ACE" w:rsidRDefault="003A5ACE" w:rsidP="003A5ACE">
      <w:pPr>
        <w:pStyle w:val="Textprogramovhokdu"/>
      </w:pPr>
      <w:r>
        <w:t xml:space="preserve">/** </w:t>
      </w:r>
      <w:proofErr w:type="spellStart"/>
      <w:r>
        <w:t>Functionthatcreatesformforassigningtechnicians</w:t>
      </w:r>
      <w:proofErr w:type="spellEnd"/>
      <w:r>
        <w:t xml:space="preserve"> to team.</w:t>
      </w:r>
    </w:p>
    <w:p w14:paraId="79A8E01C" w14:textId="77777777" w:rsidR="003A5ACE" w:rsidRDefault="003A5ACE" w:rsidP="003A5ACE">
      <w:pPr>
        <w:pStyle w:val="Textprogramovhokdu"/>
      </w:pPr>
      <w:r>
        <w:t xml:space="preserve">     * @</w:t>
      </w:r>
      <w:proofErr w:type="spellStart"/>
      <w:r>
        <w:t>param</w:t>
      </w:r>
      <w:proofErr w:type="spellEnd"/>
      <w:r>
        <w:t xml:space="preserve"> $</w:t>
      </w:r>
      <w:proofErr w:type="gramStart"/>
      <w:r>
        <w:t xml:space="preserve">id - </w:t>
      </w:r>
      <w:proofErr w:type="spellStart"/>
      <w:r>
        <w:t>Idof</w:t>
      </w:r>
      <w:proofErr w:type="spellEnd"/>
      <w:proofErr w:type="gramEnd"/>
      <w:r>
        <w:t xml:space="preserve"> team </w:t>
      </w:r>
      <w:proofErr w:type="spellStart"/>
      <w:r>
        <w:t>thatishavingtechnicianassigned</w:t>
      </w:r>
      <w:proofErr w:type="spellEnd"/>
      <w:r>
        <w:t>.</w:t>
      </w:r>
    </w:p>
    <w:p w14:paraId="5EAA9E70" w14:textId="77777777" w:rsidR="003A5ACE" w:rsidRDefault="003A5ACE" w:rsidP="003A5ACE">
      <w:pPr>
        <w:pStyle w:val="Textprogramovhokdu"/>
      </w:pPr>
      <w:r>
        <w:t xml:space="preserve">     * @</w:t>
      </w:r>
      <w:proofErr w:type="spellStart"/>
      <w:r>
        <w:t>paramcallable</w:t>
      </w:r>
      <w:proofErr w:type="spellEnd"/>
      <w:r>
        <w:t xml:space="preserve"> $</w:t>
      </w:r>
      <w:proofErr w:type="spellStart"/>
      <w:r>
        <w:t>onSuccess</w:t>
      </w:r>
      <w:proofErr w:type="spellEnd"/>
    </w:p>
    <w:p w14:paraId="528D09B9" w14:textId="77777777" w:rsidR="003A5ACE" w:rsidRDefault="003A5ACE" w:rsidP="003A5ACE">
      <w:pPr>
        <w:pStyle w:val="Textprogramovhokdu"/>
      </w:pPr>
      <w:r>
        <w:t xml:space="preserve">     * @return </w:t>
      </w:r>
      <w:proofErr w:type="spellStart"/>
      <w:proofErr w:type="gramStart"/>
      <w:r>
        <w:t>Form</w:t>
      </w:r>
      <w:proofErr w:type="spellEnd"/>
      <w:r>
        <w:t xml:space="preserve"> - </w:t>
      </w:r>
      <w:proofErr w:type="spellStart"/>
      <w:r>
        <w:t>Formforassigningtechnicians</w:t>
      </w:r>
      <w:proofErr w:type="spellEnd"/>
      <w:proofErr w:type="gramEnd"/>
      <w:r>
        <w:t xml:space="preserve"> to team.</w:t>
      </w:r>
    </w:p>
    <w:p w14:paraId="07BAF2A6" w14:textId="77777777" w:rsidR="003A5ACE" w:rsidRDefault="003A5ACE" w:rsidP="003A5ACE">
      <w:pPr>
        <w:pStyle w:val="Textprogramovhokdu"/>
      </w:pPr>
      <w:r>
        <w:t xml:space="preserve">     */</w:t>
      </w:r>
    </w:p>
    <w:p w14:paraId="29FB881F" w14:textId="77777777" w:rsidR="003A5ACE" w:rsidRDefault="003A5ACE" w:rsidP="003A5ACE">
      <w:pPr>
        <w:pStyle w:val="Textprogramovhokdu"/>
      </w:pPr>
      <w:r>
        <w:tab/>
        <w:t xml:space="preserve">public </w:t>
      </w:r>
      <w:proofErr w:type="spellStart"/>
      <w:proofErr w:type="gramStart"/>
      <w:r>
        <w:t>functioncreate</w:t>
      </w:r>
      <w:proofErr w:type="spellEnd"/>
      <w:r>
        <w:t>(</w:t>
      </w:r>
      <w:proofErr w:type="gramEnd"/>
      <w:r>
        <w:t>$</w:t>
      </w:r>
      <w:proofErr w:type="spellStart"/>
      <w:r>
        <w:t>id,callable</w:t>
      </w:r>
      <w:proofErr w:type="spellEnd"/>
      <w:r>
        <w:t xml:space="preserve"> $</w:t>
      </w:r>
      <w:proofErr w:type="spellStart"/>
      <w:r>
        <w:t>onSuccess</w:t>
      </w:r>
      <w:proofErr w:type="spellEnd"/>
      <w:r>
        <w:t xml:space="preserve">): </w:t>
      </w:r>
      <w:proofErr w:type="spellStart"/>
      <w:r>
        <w:t>Form</w:t>
      </w:r>
      <w:proofErr w:type="spellEnd"/>
    </w:p>
    <w:p w14:paraId="31A1E17B" w14:textId="77777777" w:rsidR="003A5ACE" w:rsidRDefault="003A5ACE" w:rsidP="003A5ACE">
      <w:pPr>
        <w:pStyle w:val="Textprogramovhokdu"/>
      </w:pPr>
      <w:r>
        <w:tab/>
        <w:t>{</w:t>
      </w:r>
    </w:p>
    <w:p w14:paraId="2A540BD1" w14:textId="77777777" w:rsidR="003A5ACE" w:rsidRDefault="003A5ACE" w:rsidP="003A5ACE">
      <w:pPr>
        <w:pStyle w:val="Textprogramovhokdu"/>
      </w:pPr>
      <w:r>
        <w:t xml:space="preserve">        $</w:t>
      </w:r>
      <w:proofErr w:type="spellStart"/>
      <w:r>
        <w:t>form</w:t>
      </w:r>
      <w:proofErr w:type="spellEnd"/>
      <w:r>
        <w:t xml:space="preserve"> = $</w:t>
      </w:r>
      <w:proofErr w:type="spellStart"/>
      <w:r>
        <w:t>this</w:t>
      </w:r>
      <w:proofErr w:type="spellEnd"/>
      <w:proofErr w:type="gramStart"/>
      <w:r>
        <w:t>-&gt;</w:t>
      </w:r>
      <w:proofErr w:type="spellStart"/>
      <w:r>
        <w:t>factory</w:t>
      </w:r>
      <w:proofErr w:type="spellEnd"/>
      <w:proofErr w:type="gramEnd"/>
      <w:r>
        <w:t>-&gt;</w:t>
      </w:r>
      <w:proofErr w:type="spellStart"/>
      <w:r>
        <w:t>create</w:t>
      </w:r>
      <w:proofErr w:type="spellEnd"/>
      <w:r>
        <w:t>();</w:t>
      </w:r>
    </w:p>
    <w:p w14:paraId="75562C7C" w14:textId="77777777" w:rsidR="003A5ACE" w:rsidRDefault="003A5ACE" w:rsidP="003A5ACE">
      <w:pPr>
        <w:pStyle w:val="Textprogramovhokdu"/>
      </w:pPr>
      <w:r>
        <w:t xml:space="preserve">        $</w:t>
      </w:r>
      <w:proofErr w:type="spellStart"/>
      <w:r>
        <w:t>form</w:t>
      </w:r>
      <w:proofErr w:type="spellEnd"/>
      <w:proofErr w:type="gramStart"/>
      <w:r>
        <w:t>-&gt;</w:t>
      </w:r>
      <w:proofErr w:type="spellStart"/>
      <w:r>
        <w:t>addText</w:t>
      </w:r>
      <w:proofErr w:type="spellEnd"/>
      <w:proofErr w:type="gramEnd"/>
      <w:r>
        <w:t>('</w:t>
      </w:r>
      <w:proofErr w:type="spellStart"/>
      <w:r>
        <w:t>member</w:t>
      </w:r>
      <w:proofErr w:type="spellEnd"/>
      <w:r>
        <w:t>', '</w:t>
      </w:r>
      <w:proofErr w:type="spellStart"/>
      <w:r>
        <w:t>Member</w:t>
      </w:r>
      <w:proofErr w:type="spellEnd"/>
      <w:r>
        <w:t>: ')</w:t>
      </w:r>
    </w:p>
    <w:p w14:paraId="05F58FE8" w14:textId="77777777" w:rsidR="003A5ACE" w:rsidRDefault="003A5ACE" w:rsidP="003A5ACE">
      <w:pPr>
        <w:pStyle w:val="Textprogramovhokdu"/>
      </w:pPr>
      <w:proofErr w:type="gramStart"/>
      <w:r>
        <w:t>-&gt;</w:t>
      </w:r>
      <w:proofErr w:type="spellStart"/>
      <w:r>
        <w:t>setRequired</w:t>
      </w:r>
      <w:proofErr w:type="spellEnd"/>
      <w:proofErr w:type="gramEnd"/>
      <w:r>
        <w:t>('</w:t>
      </w:r>
      <w:proofErr w:type="spellStart"/>
      <w:r>
        <w:t>Please</w:t>
      </w:r>
      <w:proofErr w:type="spellEnd"/>
      <w:r>
        <w:t xml:space="preserve"> enter email </w:t>
      </w:r>
      <w:proofErr w:type="spellStart"/>
      <w:r>
        <w:t>ofmember</w:t>
      </w:r>
      <w:proofErr w:type="spellEnd"/>
      <w:r>
        <w:t xml:space="preserve"> to </w:t>
      </w:r>
      <w:proofErr w:type="spellStart"/>
      <w:r>
        <w:t>add</w:t>
      </w:r>
      <w:proofErr w:type="spellEnd"/>
      <w:r>
        <w:t xml:space="preserve"> to team.');</w:t>
      </w:r>
    </w:p>
    <w:p w14:paraId="389E5853" w14:textId="77777777" w:rsidR="003A5ACE" w:rsidRDefault="003A5ACE" w:rsidP="003A5ACE">
      <w:pPr>
        <w:pStyle w:val="Textprogramovhokdu"/>
      </w:pPr>
      <w:r>
        <w:t xml:space="preserve">        $</w:t>
      </w:r>
      <w:proofErr w:type="spellStart"/>
      <w:r>
        <w:t>form</w:t>
      </w:r>
      <w:proofErr w:type="spellEnd"/>
      <w:proofErr w:type="gramStart"/>
      <w:r>
        <w:t>-&gt;</w:t>
      </w:r>
      <w:proofErr w:type="spellStart"/>
      <w:r>
        <w:t>addHidden</w:t>
      </w:r>
      <w:proofErr w:type="spellEnd"/>
      <w:proofErr w:type="gramEnd"/>
      <w:r>
        <w:t>('id')-&gt;</w:t>
      </w:r>
      <w:proofErr w:type="spellStart"/>
      <w:r>
        <w:t>setValue</w:t>
      </w:r>
      <w:proofErr w:type="spellEnd"/>
      <w:r>
        <w:t>($id);</w:t>
      </w:r>
    </w:p>
    <w:p w14:paraId="2DAF45F7" w14:textId="77777777" w:rsidR="003A5ACE" w:rsidRDefault="003A5ACE" w:rsidP="003A5ACE">
      <w:pPr>
        <w:pStyle w:val="Textprogramovhokdu"/>
      </w:pPr>
      <w:r>
        <w:t xml:space="preserve">        $</w:t>
      </w:r>
      <w:proofErr w:type="spellStart"/>
      <w:r>
        <w:t>form</w:t>
      </w:r>
      <w:proofErr w:type="spellEnd"/>
      <w:proofErr w:type="gramStart"/>
      <w:r>
        <w:t>-&gt;</w:t>
      </w:r>
      <w:proofErr w:type="spellStart"/>
      <w:r>
        <w:t>addSubmit</w:t>
      </w:r>
      <w:proofErr w:type="spellEnd"/>
      <w:proofErr w:type="gramEnd"/>
      <w:r>
        <w:t>('</w:t>
      </w:r>
      <w:proofErr w:type="spellStart"/>
      <w:r>
        <w:t>add</w:t>
      </w:r>
      <w:proofErr w:type="spellEnd"/>
      <w:r>
        <w:t>', '</w:t>
      </w:r>
      <w:proofErr w:type="spellStart"/>
      <w:r>
        <w:t>Add</w:t>
      </w:r>
      <w:proofErr w:type="spellEnd"/>
      <w:r>
        <w:t>');</w:t>
      </w:r>
    </w:p>
    <w:p w14:paraId="381BD818" w14:textId="77777777" w:rsidR="003A5ACE" w:rsidRDefault="003A5ACE" w:rsidP="003A5ACE">
      <w:pPr>
        <w:pStyle w:val="Textprogramovhokdu"/>
      </w:pPr>
    </w:p>
    <w:p w14:paraId="1F3DCF83" w14:textId="77777777" w:rsidR="003A5ACE" w:rsidRDefault="003A5ACE" w:rsidP="003A5ACE">
      <w:pPr>
        <w:pStyle w:val="Textprogramovhokdu"/>
      </w:pPr>
      <w:r>
        <w:tab/>
      </w:r>
      <w:r>
        <w:tab/>
        <w:t>$</w:t>
      </w:r>
      <w:proofErr w:type="spellStart"/>
      <w:r>
        <w:t>form</w:t>
      </w:r>
      <w:proofErr w:type="spellEnd"/>
      <w:proofErr w:type="gramStart"/>
      <w:r>
        <w:t>-&gt;</w:t>
      </w:r>
      <w:proofErr w:type="spellStart"/>
      <w:r>
        <w:t>onSuccess</w:t>
      </w:r>
      <w:proofErr w:type="spellEnd"/>
      <w:proofErr w:type="gramEnd"/>
      <w:r>
        <w:t xml:space="preserve">[] = </w:t>
      </w:r>
      <w:proofErr w:type="spellStart"/>
      <w:r>
        <w:t>function</w:t>
      </w:r>
      <w:proofErr w:type="spellEnd"/>
      <w:r>
        <w:t xml:space="preserve"> (</w:t>
      </w:r>
      <w:proofErr w:type="spellStart"/>
      <w:r>
        <w:t>Form</w:t>
      </w:r>
      <w:proofErr w:type="spellEnd"/>
      <w:r>
        <w:t xml:space="preserve"> $</w:t>
      </w:r>
      <w:proofErr w:type="spellStart"/>
      <w:r>
        <w:t>form</w:t>
      </w:r>
      <w:proofErr w:type="spellEnd"/>
      <w:r>
        <w:t>, \</w:t>
      </w:r>
      <w:proofErr w:type="spellStart"/>
      <w:r>
        <w:t>stdClass</w:t>
      </w:r>
      <w:proofErr w:type="spellEnd"/>
      <w:r>
        <w:t xml:space="preserve"> $</w:t>
      </w:r>
      <w:proofErr w:type="spellStart"/>
      <w:r>
        <w:t>values</w:t>
      </w:r>
      <w:proofErr w:type="spellEnd"/>
      <w:r>
        <w:t xml:space="preserve">) </w:t>
      </w:r>
    </w:p>
    <w:p w14:paraId="214E904F" w14:textId="77777777" w:rsidR="003A5ACE" w:rsidRDefault="003A5ACE" w:rsidP="003A5ACE">
      <w:pPr>
        <w:pStyle w:val="Textprogramovhokdu"/>
      </w:pPr>
      <w:r>
        <w:t xml:space="preserve">        use ($</w:t>
      </w:r>
      <w:proofErr w:type="spellStart"/>
      <w:r>
        <w:t>onSuccess</w:t>
      </w:r>
      <w:proofErr w:type="spellEnd"/>
      <w:r>
        <w:t xml:space="preserve">): </w:t>
      </w:r>
      <w:proofErr w:type="spellStart"/>
      <w:r>
        <w:t>void</w:t>
      </w:r>
      <w:proofErr w:type="spellEnd"/>
      <w:r>
        <w:t xml:space="preserve"> {</w:t>
      </w:r>
    </w:p>
    <w:p w14:paraId="5E02F79F" w14:textId="77777777" w:rsidR="003A5ACE" w:rsidRDefault="003A5ACE" w:rsidP="003A5ACE">
      <w:pPr>
        <w:pStyle w:val="Textprogramovhokdu"/>
      </w:pPr>
      <w:r>
        <w:tab/>
      </w:r>
      <w:r>
        <w:tab/>
      </w:r>
      <w:r>
        <w:tab/>
      </w:r>
      <w:proofErr w:type="spellStart"/>
      <w:r>
        <w:t>try</w:t>
      </w:r>
      <w:proofErr w:type="spellEnd"/>
      <w:r>
        <w:t xml:space="preserve"> {</w:t>
      </w:r>
    </w:p>
    <w:p w14:paraId="32E26F32" w14:textId="77777777" w:rsidR="003A5ACE" w:rsidRDefault="003A5ACE" w:rsidP="003A5ACE">
      <w:pPr>
        <w:pStyle w:val="Textprogramovhokdu"/>
      </w:pPr>
      <w:r>
        <w:t xml:space="preserve">                $</w:t>
      </w:r>
      <w:proofErr w:type="spellStart"/>
      <w:r>
        <w:t>this</w:t>
      </w:r>
      <w:proofErr w:type="spellEnd"/>
      <w:proofErr w:type="gramStart"/>
      <w:r>
        <w:t>-&gt;</w:t>
      </w:r>
      <w:proofErr w:type="spellStart"/>
      <w:r>
        <w:t>formManager</w:t>
      </w:r>
      <w:proofErr w:type="spellEnd"/>
      <w:proofErr w:type="gramEnd"/>
      <w:r>
        <w:t>-&gt;</w:t>
      </w:r>
      <w:proofErr w:type="spellStart"/>
      <w:r>
        <w:t>setMember</w:t>
      </w:r>
      <w:proofErr w:type="spellEnd"/>
      <w:r>
        <w:t>($</w:t>
      </w:r>
      <w:proofErr w:type="spellStart"/>
      <w:r>
        <w:t>values</w:t>
      </w:r>
      <w:proofErr w:type="spellEnd"/>
      <w:r>
        <w:t>-&gt;id, $</w:t>
      </w:r>
      <w:proofErr w:type="spellStart"/>
      <w:r>
        <w:t>values</w:t>
      </w:r>
      <w:proofErr w:type="spellEnd"/>
      <w:r>
        <w:t>-&gt;</w:t>
      </w:r>
      <w:proofErr w:type="spellStart"/>
      <w:r>
        <w:t>member</w:t>
      </w:r>
      <w:proofErr w:type="spellEnd"/>
      <w:r>
        <w:t>);</w:t>
      </w:r>
    </w:p>
    <w:p w14:paraId="33D0A23D" w14:textId="77777777" w:rsidR="003A5ACE" w:rsidRDefault="003A5ACE" w:rsidP="003A5ACE">
      <w:pPr>
        <w:pStyle w:val="Textprogramovhokdu"/>
      </w:pPr>
      <w:r>
        <w:t xml:space="preserve">            } </w:t>
      </w:r>
      <w:proofErr w:type="spellStart"/>
      <w:r>
        <w:t>catch</w:t>
      </w:r>
      <w:proofErr w:type="spellEnd"/>
      <w:r>
        <w:t xml:space="preserve"> (Model\</w:t>
      </w:r>
      <w:proofErr w:type="spellStart"/>
      <w:r>
        <w:t>MissingUserException</w:t>
      </w:r>
      <w:proofErr w:type="spellEnd"/>
      <w:r>
        <w:t xml:space="preserve"> $e) {</w:t>
      </w:r>
    </w:p>
    <w:p w14:paraId="65ECC62A" w14:textId="77777777" w:rsidR="003A5ACE" w:rsidRDefault="003A5ACE" w:rsidP="003A5ACE">
      <w:pPr>
        <w:pStyle w:val="Textprogramovhokdu"/>
      </w:pPr>
      <w:r>
        <w:t xml:space="preserve">                $</w:t>
      </w:r>
      <w:proofErr w:type="spellStart"/>
      <w:r>
        <w:t>form</w:t>
      </w:r>
      <w:proofErr w:type="spellEnd"/>
      <w:r>
        <w:t>['</w:t>
      </w:r>
      <w:proofErr w:type="spellStart"/>
      <w:r>
        <w:t>member</w:t>
      </w:r>
      <w:proofErr w:type="spellEnd"/>
      <w:r>
        <w:t>']</w:t>
      </w:r>
    </w:p>
    <w:p w14:paraId="477B2874" w14:textId="77777777" w:rsidR="003A5ACE" w:rsidRDefault="003A5ACE" w:rsidP="003A5ACE">
      <w:pPr>
        <w:pStyle w:val="Textprogramovhokdu"/>
      </w:pPr>
      <w:proofErr w:type="gramStart"/>
      <w:r>
        <w:t>-&gt;</w:t>
      </w:r>
      <w:proofErr w:type="spellStart"/>
      <w:r>
        <w:t>addError</w:t>
      </w:r>
      <w:proofErr w:type="spellEnd"/>
      <w:proofErr w:type="gramEnd"/>
      <w:r>
        <w:t xml:space="preserve">('No such </w:t>
      </w:r>
      <w:proofErr w:type="spellStart"/>
      <w:r>
        <w:t>technicianexists</w:t>
      </w:r>
      <w:proofErr w:type="spellEnd"/>
      <w:r>
        <w:t>.');</w:t>
      </w:r>
    </w:p>
    <w:p w14:paraId="5ACBB2E5" w14:textId="77777777" w:rsidR="003A5ACE" w:rsidRDefault="003A5ACE" w:rsidP="003A5ACE">
      <w:pPr>
        <w:pStyle w:val="Textprogramovhokdu"/>
      </w:pPr>
      <w:r>
        <w:t xml:space="preserve">                return;</w:t>
      </w:r>
    </w:p>
    <w:p w14:paraId="539AE357" w14:textId="77777777" w:rsidR="003A5ACE" w:rsidRDefault="003A5ACE" w:rsidP="003A5ACE">
      <w:pPr>
        <w:pStyle w:val="Textprogramovhokdu"/>
      </w:pPr>
      <w:r>
        <w:t xml:space="preserve">            } </w:t>
      </w:r>
      <w:proofErr w:type="spellStart"/>
      <w:r>
        <w:t>catch</w:t>
      </w:r>
      <w:proofErr w:type="spellEnd"/>
      <w:r>
        <w:t xml:space="preserve"> (Model\</w:t>
      </w:r>
      <w:proofErr w:type="spellStart"/>
      <w:r>
        <w:t>IncorrectRoleException</w:t>
      </w:r>
      <w:proofErr w:type="spellEnd"/>
      <w:r>
        <w:t xml:space="preserve"> $e) {</w:t>
      </w:r>
    </w:p>
    <w:p w14:paraId="78106CE0" w14:textId="77777777" w:rsidR="003A5ACE" w:rsidRDefault="003A5ACE" w:rsidP="003A5ACE">
      <w:pPr>
        <w:pStyle w:val="Textprogramovhokdu"/>
      </w:pPr>
      <w:r>
        <w:t xml:space="preserve">                $</w:t>
      </w:r>
      <w:proofErr w:type="spellStart"/>
      <w:r>
        <w:t>form</w:t>
      </w:r>
      <w:proofErr w:type="spellEnd"/>
      <w:r>
        <w:t>['</w:t>
      </w:r>
      <w:proofErr w:type="spellStart"/>
      <w:r>
        <w:t>member</w:t>
      </w:r>
      <w:proofErr w:type="spellEnd"/>
      <w:r>
        <w:t>']</w:t>
      </w:r>
    </w:p>
    <w:p w14:paraId="292DB946" w14:textId="77777777" w:rsidR="003A5ACE" w:rsidRDefault="003A5ACE" w:rsidP="003A5ACE">
      <w:pPr>
        <w:pStyle w:val="Textprogramovhokdu"/>
      </w:pPr>
      <w:proofErr w:type="gramStart"/>
      <w:r>
        <w:t>-&gt;</w:t>
      </w:r>
      <w:proofErr w:type="spellStart"/>
      <w:r>
        <w:t>addError</w:t>
      </w:r>
      <w:proofErr w:type="spellEnd"/>
      <w:proofErr w:type="gramEnd"/>
      <w:r>
        <w:t>('</w:t>
      </w:r>
      <w:proofErr w:type="spellStart"/>
      <w:r>
        <w:t>This</w:t>
      </w:r>
      <w:proofErr w:type="spellEnd"/>
      <w:r>
        <w:t xml:space="preserve"> user </w:t>
      </w:r>
      <w:proofErr w:type="spellStart"/>
      <w:r>
        <w:t>is</w:t>
      </w:r>
      <w:proofErr w:type="spellEnd"/>
      <w:r>
        <w:t xml:space="preserve"> not a </w:t>
      </w:r>
      <w:proofErr w:type="spellStart"/>
      <w:r>
        <w:t>technician</w:t>
      </w:r>
      <w:proofErr w:type="spellEnd"/>
      <w:r>
        <w:t>.');</w:t>
      </w:r>
    </w:p>
    <w:p w14:paraId="5A297B7C" w14:textId="77777777" w:rsidR="003A5ACE" w:rsidRDefault="003A5ACE" w:rsidP="003A5ACE">
      <w:pPr>
        <w:pStyle w:val="Textprogramovhokdu"/>
      </w:pPr>
      <w:r>
        <w:t xml:space="preserve">                return;</w:t>
      </w:r>
    </w:p>
    <w:p w14:paraId="047321B6" w14:textId="77777777" w:rsidR="003A5ACE" w:rsidRDefault="003A5ACE" w:rsidP="003A5ACE">
      <w:pPr>
        <w:pStyle w:val="Textprogramovhokdu"/>
      </w:pPr>
      <w:r>
        <w:t xml:space="preserve">            } </w:t>
      </w:r>
      <w:proofErr w:type="spellStart"/>
      <w:r>
        <w:t>catch</w:t>
      </w:r>
      <w:proofErr w:type="spellEnd"/>
      <w:r>
        <w:t xml:space="preserve"> (Model\</w:t>
      </w:r>
      <w:proofErr w:type="spellStart"/>
      <w:r>
        <w:t>AssignedTechnicianException</w:t>
      </w:r>
      <w:proofErr w:type="spellEnd"/>
      <w:r>
        <w:t xml:space="preserve"> $</w:t>
      </w:r>
      <w:proofErr w:type="gramStart"/>
      <w:r>
        <w:t>e){</w:t>
      </w:r>
      <w:proofErr w:type="gramEnd"/>
    </w:p>
    <w:p w14:paraId="4FE0F88A" w14:textId="77777777" w:rsidR="003A5ACE" w:rsidRDefault="003A5ACE" w:rsidP="003A5ACE">
      <w:pPr>
        <w:pStyle w:val="Textprogramovhokdu"/>
      </w:pPr>
      <w:r>
        <w:t xml:space="preserve">                $</w:t>
      </w:r>
      <w:proofErr w:type="spellStart"/>
      <w:r>
        <w:t>form</w:t>
      </w:r>
      <w:proofErr w:type="spellEnd"/>
      <w:r>
        <w:t>['</w:t>
      </w:r>
      <w:proofErr w:type="spellStart"/>
      <w:r>
        <w:t>member</w:t>
      </w:r>
      <w:proofErr w:type="spellEnd"/>
      <w:r>
        <w:t>']</w:t>
      </w:r>
    </w:p>
    <w:p w14:paraId="04ABB388" w14:textId="77777777" w:rsidR="003A5ACE" w:rsidRDefault="003A5ACE" w:rsidP="003A5ACE">
      <w:pPr>
        <w:pStyle w:val="Textprogramovhokdu"/>
      </w:pPr>
      <w:proofErr w:type="gramStart"/>
      <w:r>
        <w:t>-&gt;</w:t>
      </w:r>
      <w:proofErr w:type="spellStart"/>
      <w:r>
        <w:t>addError</w:t>
      </w:r>
      <w:proofErr w:type="spellEnd"/>
      <w:proofErr w:type="gramEnd"/>
      <w:r>
        <w:t xml:space="preserve">('User </w:t>
      </w:r>
      <w:proofErr w:type="spellStart"/>
      <w:r>
        <w:t>withthis</w:t>
      </w:r>
      <w:proofErr w:type="spellEnd"/>
      <w:r>
        <w:t xml:space="preserve"> email </w:t>
      </w:r>
      <w:proofErr w:type="spellStart"/>
      <w:r>
        <w:t>isalready</w:t>
      </w:r>
      <w:proofErr w:type="spellEnd"/>
      <w:r>
        <w:t xml:space="preserve"> in </w:t>
      </w:r>
      <w:proofErr w:type="spellStart"/>
      <w:r>
        <w:t>different</w:t>
      </w:r>
      <w:proofErr w:type="spellEnd"/>
      <w:r>
        <w:t xml:space="preserve"> team.');</w:t>
      </w:r>
    </w:p>
    <w:p w14:paraId="4A132360" w14:textId="77777777" w:rsidR="003A5ACE" w:rsidRDefault="003A5ACE" w:rsidP="003A5ACE">
      <w:pPr>
        <w:pStyle w:val="Textprogramovhokdu"/>
      </w:pPr>
      <w:r>
        <w:t xml:space="preserve">            }</w:t>
      </w:r>
    </w:p>
    <w:p w14:paraId="5B40F1D7" w14:textId="77777777" w:rsidR="003A5ACE" w:rsidRDefault="003A5ACE" w:rsidP="003A5ACE">
      <w:pPr>
        <w:pStyle w:val="Textprogramovhokdu"/>
      </w:pPr>
      <w:r>
        <w:tab/>
      </w:r>
      <w:r>
        <w:tab/>
      </w:r>
      <w:r>
        <w:tab/>
        <w:t>$</w:t>
      </w:r>
      <w:proofErr w:type="spellStart"/>
      <w:proofErr w:type="gramStart"/>
      <w:r>
        <w:t>onSuccess</w:t>
      </w:r>
      <w:proofErr w:type="spellEnd"/>
      <w:r>
        <w:t>(</w:t>
      </w:r>
      <w:proofErr w:type="gramEnd"/>
      <w:r>
        <w:t>);</w:t>
      </w:r>
    </w:p>
    <w:p w14:paraId="658AA862" w14:textId="77777777" w:rsidR="003A5ACE" w:rsidRDefault="003A5ACE" w:rsidP="003A5ACE">
      <w:pPr>
        <w:pStyle w:val="Textprogramovhokdu"/>
      </w:pPr>
      <w:r>
        <w:tab/>
      </w:r>
      <w:r>
        <w:tab/>
        <w:t>};</w:t>
      </w:r>
    </w:p>
    <w:p w14:paraId="136AAB4B" w14:textId="77777777" w:rsidR="003A5ACE" w:rsidRDefault="003A5ACE" w:rsidP="003A5ACE">
      <w:pPr>
        <w:pStyle w:val="Textprogramovhokdu"/>
      </w:pPr>
    </w:p>
    <w:p w14:paraId="7E3A211A" w14:textId="77777777" w:rsidR="003A5ACE" w:rsidRDefault="003A5ACE" w:rsidP="003A5ACE">
      <w:pPr>
        <w:pStyle w:val="Textprogramovhokdu"/>
      </w:pPr>
      <w:r>
        <w:tab/>
      </w:r>
      <w:r>
        <w:tab/>
        <w:t>return $</w:t>
      </w:r>
      <w:proofErr w:type="spellStart"/>
      <w:r>
        <w:t>form</w:t>
      </w:r>
      <w:proofErr w:type="spellEnd"/>
      <w:r>
        <w:t>;</w:t>
      </w:r>
    </w:p>
    <w:p w14:paraId="1714DFE1" w14:textId="77777777" w:rsidR="003A5ACE" w:rsidRPr="00FC07B9" w:rsidRDefault="003A5ACE" w:rsidP="003A5ACE">
      <w:pPr>
        <w:pStyle w:val="Textprogramovhokdu"/>
      </w:pPr>
      <w:r>
        <w:tab/>
        <w:t>}</w:t>
      </w:r>
    </w:p>
    <w:p w14:paraId="16DD70EA" w14:textId="77777777" w:rsidR="004964C6" w:rsidRDefault="004964C6" w:rsidP="004964C6">
      <w:pPr>
        <w:pStyle w:val="Nadpis2"/>
        <w:rPr>
          <w:rFonts w:hint="eastAsia"/>
        </w:rPr>
      </w:pPr>
      <w:bookmarkStart w:id="78" w:name="_Toc40002660"/>
      <w:r>
        <w:t>View</w:t>
      </w:r>
      <w:bookmarkEnd w:id="78"/>
    </w:p>
    <w:p w14:paraId="484180FF" w14:textId="77777777" w:rsidR="005206F3" w:rsidRDefault="0090446A" w:rsidP="0090446A">
      <w:r>
        <w:t xml:space="preserve">Pro část řešící zobrazení uživatelského rozhraní byl využit šablonovací systém Latte. Tento systém </w:t>
      </w:r>
      <w:r w:rsidR="000B3BA9">
        <w:t xml:space="preserve">se </w:t>
      </w:r>
      <w:r>
        <w:t>při g</w:t>
      </w:r>
      <w:r w:rsidR="000B3BA9">
        <w:t xml:space="preserve">eneraci každé stránky </w:t>
      </w:r>
      <w:r>
        <w:t>nejprve pokusí nalézt</w:t>
      </w:r>
      <w:r w:rsidR="00BE3E5C">
        <w:t xml:space="preserve"> soubor</w:t>
      </w:r>
      <w:r>
        <w:t xml:space="preserve"> základní</w:t>
      </w:r>
      <w:r w:rsidR="00BE3E5C">
        <w:t>ho</w:t>
      </w:r>
      <w:r>
        <w:t xml:space="preserve"> rozložení </w:t>
      </w:r>
      <w:r w:rsidR="00BE3E5C">
        <w:t>„@</w:t>
      </w:r>
      <w:proofErr w:type="spellStart"/>
      <w:proofErr w:type="gramStart"/>
      <w:r>
        <w:t>layout.latte</w:t>
      </w:r>
      <w:proofErr w:type="spellEnd"/>
      <w:proofErr w:type="gramEnd"/>
      <w:r w:rsidR="00BE3E5C">
        <w:t>„. Pokud tento soubor nalezne</w:t>
      </w:r>
      <w:r w:rsidR="000B3BA9">
        <w:t>,</w:t>
      </w:r>
      <w:r w:rsidR="00BE3E5C">
        <w:t xml:space="preserve"> tak do tohoto souboru vkládá jednotlivé bloky definované v dodatečných šablonách každé stránky. </w:t>
      </w:r>
      <w:r w:rsidR="00D3416C">
        <w:t>V této podkapitole nejprve bude popsána hlavní šablona. Následně za pomoci šablon stránek, lišících od ostatních</w:t>
      </w:r>
      <w:r w:rsidR="000B3BA9">
        <w:t>,</w:t>
      </w:r>
      <w:r w:rsidR="00D3416C">
        <w:t xml:space="preserve"> </w:t>
      </w:r>
      <w:proofErr w:type="gramStart"/>
      <w:r w:rsidR="00D3416C">
        <w:t>ukáži</w:t>
      </w:r>
      <w:proofErr w:type="gramEnd"/>
      <w:r w:rsidR="00D3416C">
        <w:t>, jaké technologie byly použity. Nebudou zde vypsány veškeré šablony, které existují v</w:t>
      </w:r>
      <w:r w:rsidR="000B3BA9">
        <w:t> </w:t>
      </w:r>
      <w:r w:rsidR="00D3416C">
        <w:t>kódu</w:t>
      </w:r>
      <w:r w:rsidR="000B3BA9">
        <w:t>,</w:t>
      </w:r>
      <w:r w:rsidR="00D3416C">
        <w:t xml:space="preserve"> vzhledem k opakujícímu se využití technologií.</w:t>
      </w:r>
    </w:p>
    <w:p w14:paraId="13FE9520" w14:textId="77777777" w:rsidR="005206F3" w:rsidRDefault="005206F3" w:rsidP="005206F3">
      <w:pPr>
        <w:pStyle w:val="Nadpis3"/>
        <w:rPr>
          <w:rFonts w:hint="eastAsia"/>
        </w:rPr>
      </w:pPr>
      <w:bookmarkStart w:id="79" w:name="_Toc40002661"/>
      <w:r>
        <w:t>@</w:t>
      </w:r>
      <w:proofErr w:type="spellStart"/>
      <w:r>
        <w:t>Layout.latte</w:t>
      </w:r>
      <w:bookmarkEnd w:id="79"/>
      <w:proofErr w:type="spellEnd"/>
    </w:p>
    <w:p w14:paraId="28ABA1FA" w14:textId="77777777" w:rsidR="005206F3" w:rsidRDefault="00BE3E5C" w:rsidP="005206F3">
      <w:r>
        <w:t>V souboru „@</w:t>
      </w:r>
      <w:proofErr w:type="spellStart"/>
      <w:proofErr w:type="gramStart"/>
      <w:r>
        <w:t>layout.latte</w:t>
      </w:r>
      <w:proofErr w:type="spellEnd"/>
      <w:proofErr w:type="gramEnd"/>
      <w:r>
        <w:t>“ této aplikace je</w:t>
      </w:r>
      <w:r w:rsidR="005206F3">
        <w:t xml:space="preserve"> hlavička všech stránek</w:t>
      </w:r>
      <w:r w:rsidR="0001454A">
        <w:t xml:space="preserve"> </w:t>
      </w:r>
      <w:r w:rsidR="005206F3">
        <w:t>definující</w:t>
      </w:r>
      <w:r w:rsidR="0001454A">
        <w:t xml:space="preserve"> </w:t>
      </w:r>
      <w:r w:rsidR="005206F3">
        <w:t>meta</w:t>
      </w:r>
      <w:r w:rsidR="0001454A">
        <w:t xml:space="preserve"> </w:t>
      </w:r>
      <w:r w:rsidR="005206F3">
        <w:t xml:space="preserve">data </w:t>
      </w:r>
      <w:r>
        <w:t>strán</w:t>
      </w:r>
      <w:r w:rsidR="005206F3">
        <w:t>ky</w:t>
      </w:r>
      <w:r>
        <w:t>,</w:t>
      </w:r>
      <w:r w:rsidR="005206F3">
        <w:t xml:space="preserve"> a využívané CSS knihovny. V této hlavičce existuje speciální bloky umožňující jednotlivým šablonám stránek přidávat do této informace hlavičky. Jedná se o definování titulů stránky a možnost přidávat speciální informace do hlavičky</w:t>
      </w:r>
      <w:r w:rsidR="0001454A">
        <w:t>.</w:t>
      </w:r>
    </w:p>
    <w:p w14:paraId="5B71B3E2" w14:textId="77777777" w:rsidR="005206F3" w:rsidRDefault="005206F3" w:rsidP="005206F3">
      <w:r>
        <w:t xml:space="preserve"> Po definování hlavičky přichází hlavní část stránky: Body. V této hlavní šabloně je pro body vytvořen defaultní navigační lišta. Tuto navigační lištu je však možné nahradit za vlastní. Tato možnost byla využita pro autentizační stránky, kde jsou dosud neznámé informace o uživateli využívané pro vygenerování lišty.</w:t>
      </w:r>
      <w:r w:rsidR="009A0EE0">
        <w:t xml:space="preserve"> V případě, že uživatel není administrátor, j</w:t>
      </w:r>
      <w:r w:rsidR="00F6176E">
        <w:t>sou</w:t>
      </w:r>
      <w:r w:rsidR="009A0EE0">
        <w:t xml:space="preserve"> zde pouze zobrazeny odkazy na změnu hesla</w:t>
      </w:r>
      <w:r w:rsidR="00497999">
        <w:t>,</w:t>
      </w:r>
      <w:r w:rsidR="009A0EE0">
        <w:t xml:space="preserve"> skrze jméno uživatele a </w:t>
      </w:r>
      <w:r w:rsidR="009A0EE0">
        <w:lastRenderedPageBreak/>
        <w:t>odhlášení uživatele. Ostatní stránky jsou přístupné pouze pro roli administrátor a pro tuto roli se navigace na tyto stránky v navigační liště zobrazí. Po nastavení navigační lišty je importován hlavní blok „</w:t>
      </w:r>
      <w:proofErr w:type="spellStart"/>
      <w:r w:rsidR="009A0EE0">
        <w:t>content</w:t>
      </w:r>
      <w:proofErr w:type="spellEnd"/>
      <w:r w:rsidR="009A0EE0">
        <w:t>“, kde se nachází veškerý hlavní obsah stránky, který je dodán již jednotlivými šablonami stránek. Po vloženém „</w:t>
      </w:r>
      <w:proofErr w:type="spellStart"/>
      <w:r w:rsidR="009A0EE0">
        <w:t>content</w:t>
      </w:r>
      <w:proofErr w:type="spellEnd"/>
      <w:r w:rsidR="009A0EE0">
        <w:t>“ se v této hlavní šabloně nachází patka stránky, kde jsou zobrazeny informace o stránce, aktuálně se zde nachází jméno autora a datum tvorby stránky.</w:t>
      </w:r>
    </w:p>
    <w:p w14:paraId="340ECA8E" w14:textId="77777777" w:rsidR="0090446A" w:rsidRDefault="009A0EE0" w:rsidP="009A0EE0">
      <w:r>
        <w:t>Poslední část, která se zde nachází je blok pro skripty. V této části jsou importovány veškeré knihovny využívající jazyk Javascript. Po importu těchto knihoven jsou importovány skripty z jednotlivých stránek, potřebné pro funkcionalitu odpovídajících stránek</w:t>
      </w:r>
    </w:p>
    <w:p w14:paraId="367D812E" w14:textId="77777777" w:rsidR="009A0EE0" w:rsidRDefault="009A0EE0" w:rsidP="009A0EE0">
      <w:pPr>
        <w:pStyle w:val="Nadpis3"/>
        <w:rPr>
          <w:rFonts w:hint="eastAsia"/>
        </w:rPr>
      </w:pPr>
      <w:bookmarkStart w:id="80" w:name="_Toc40002662"/>
      <w:proofErr w:type="spellStart"/>
      <w:r>
        <w:t>Branches</w:t>
      </w:r>
      <w:bookmarkEnd w:id="80"/>
      <w:proofErr w:type="spellEnd"/>
    </w:p>
    <w:p w14:paraId="07D18227" w14:textId="77777777" w:rsidR="009A0EE0" w:rsidRDefault="009A0EE0" w:rsidP="009A0EE0">
      <w:r>
        <w:t xml:space="preserve">Toto je hlavní stránka, kam mají přístup veškeré role. Na této stránce je pouze vygenerována data tabulka Bootstrap-table podle informací zadaných z odpovídající třídy Presenter, proto hlavní část této šablony se nachází ve skriptu. V samotné části </w:t>
      </w:r>
      <w:proofErr w:type="spellStart"/>
      <w:r>
        <w:t>content</w:t>
      </w:r>
      <w:proofErr w:type="spellEnd"/>
      <w:r>
        <w:t xml:space="preserve"> se nachází pouze základní definice tabulky</w:t>
      </w:r>
      <w:r w:rsidR="004879DE">
        <w:t xml:space="preserve"> s jejími vlastnostmi.</w:t>
      </w:r>
    </w:p>
    <w:p w14:paraId="0B7ACDBD" w14:textId="62BB1DCA" w:rsidR="001C038F" w:rsidRDefault="001C038F" w:rsidP="001C038F">
      <w:pPr>
        <w:pStyle w:val="Titulek"/>
        <w:keepNext/>
        <w:jc w:val="left"/>
      </w:pPr>
      <w:bookmarkStart w:id="81" w:name="_Toc40002545"/>
      <w:r>
        <w:t xml:space="preserve">Výpis </w:t>
      </w:r>
      <w:r w:rsidR="00062F81">
        <w:fldChar w:fldCharType="begin"/>
      </w:r>
      <w:r>
        <w:instrText>SEQ Výpis \* ARABIC</w:instrText>
      </w:r>
      <w:r w:rsidR="00062F81">
        <w:fldChar w:fldCharType="separate"/>
      </w:r>
      <w:r w:rsidR="007D09D0">
        <w:rPr>
          <w:noProof/>
        </w:rPr>
        <w:t>10</w:t>
      </w:r>
      <w:r w:rsidR="00062F81">
        <w:fldChar w:fldCharType="end"/>
      </w:r>
      <w:r w:rsidRPr="0074476C">
        <w:t xml:space="preserve">– </w:t>
      </w:r>
      <w:proofErr w:type="spellStart"/>
      <w:r w:rsidRPr="0074476C">
        <w:t>Branches</w:t>
      </w:r>
      <w:proofErr w:type="spellEnd"/>
      <w:r w:rsidRPr="0074476C">
        <w:t>\</w:t>
      </w:r>
      <w:proofErr w:type="spellStart"/>
      <w:r w:rsidRPr="0074476C">
        <w:t>default.latte</w:t>
      </w:r>
      <w:proofErr w:type="spellEnd"/>
      <w:r w:rsidRPr="0074476C">
        <w:t xml:space="preserve"> – Tabulka pro zobrazení lokací (vlastní tvorba)</w:t>
      </w:r>
      <w:bookmarkEnd w:id="81"/>
    </w:p>
    <w:p w14:paraId="01338EA6" w14:textId="77777777" w:rsidR="004879DE" w:rsidRPr="004879DE" w:rsidRDefault="004879DE" w:rsidP="004879DE">
      <w:pPr>
        <w:pStyle w:val="Textprogramovhokdu"/>
      </w:pPr>
      <w:r w:rsidRPr="004879DE">
        <w:t xml:space="preserve">&lt;div </w:t>
      </w:r>
      <w:proofErr w:type="spellStart"/>
      <w:r w:rsidRPr="004879DE">
        <w:t>class</w:t>
      </w:r>
      <w:proofErr w:type="spellEnd"/>
      <w:r w:rsidRPr="004879DE">
        <w:t>="</w:t>
      </w:r>
      <w:proofErr w:type="spellStart"/>
      <w:r w:rsidRPr="004879DE">
        <w:t>container</w:t>
      </w:r>
      <w:proofErr w:type="spellEnd"/>
      <w:r w:rsidRPr="004879DE">
        <w:t>-fluid"&gt;</w:t>
      </w:r>
    </w:p>
    <w:p w14:paraId="31F4389E" w14:textId="77777777" w:rsidR="004879DE" w:rsidRPr="004879DE" w:rsidRDefault="004879DE" w:rsidP="004879DE">
      <w:pPr>
        <w:pStyle w:val="Textprogramovhokdu"/>
      </w:pPr>
    </w:p>
    <w:p w14:paraId="012CD5BA" w14:textId="77777777" w:rsidR="004879DE" w:rsidRPr="004879DE" w:rsidRDefault="004879DE" w:rsidP="004879DE">
      <w:pPr>
        <w:pStyle w:val="Textprogramovhokdu"/>
      </w:pPr>
      <w:r w:rsidRPr="004879DE">
        <w:t xml:space="preserve">&lt;div </w:t>
      </w:r>
      <w:proofErr w:type="spellStart"/>
      <w:r w:rsidRPr="004879DE">
        <w:t>class</w:t>
      </w:r>
      <w:proofErr w:type="spellEnd"/>
      <w:r w:rsidRPr="004879DE">
        <w:t>="table-</w:t>
      </w:r>
      <w:proofErr w:type="spellStart"/>
      <w:r w:rsidRPr="004879DE">
        <w:t>responsive</w:t>
      </w:r>
      <w:proofErr w:type="spellEnd"/>
      <w:r w:rsidRPr="004879DE">
        <w:t>"&gt;</w:t>
      </w:r>
    </w:p>
    <w:p w14:paraId="300FF4C2" w14:textId="77777777" w:rsidR="004879DE" w:rsidRPr="004879DE" w:rsidRDefault="004879DE" w:rsidP="004879DE">
      <w:pPr>
        <w:pStyle w:val="Textprogramovhokdu"/>
      </w:pPr>
      <w:r w:rsidRPr="004879DE">
        <w:t xml:space="preserve">&lt;table id="table" </w:t>
      </w:r>
      <w:proofErr w:type="spellStart"/>
      <w:r w:rsidRPr="004879DE">
        <w:t>class</w:t>
      </w:r>
      <w:proofErr w:type="spellEnd"/>
      <w:r w:rsidRPr="004879DE">
        <w:t>="table" data-</w:t>
      </w:r>
      <w:proofErr w:type="spellStart"/>
      <w:r w:rsidRPr="004879DE">
        <w:t>unique</w:t>
      </w:r>
      <w:proofErr w:type="spellEnd"/>
      <w:r w:rsidRPr="004879DE">
        <w:t>-id="</w:t>
      </w:r>
      <w:proofErr w:type="spellStart"/>
      <w:r w:rsidRPr="004879DE">
        <w:t>BranchCode</w:t>
      </w:r>
      <w:proofErr w:type="spellEnd"/>
      <w:r w:rsidRPr="004879DE">
        <w:t>"</w:t>
      </w:r>
    </w:p>
    <w:p w14:paraId="6F2D90CD" w14:textId="77777777" w:rsidR="004879DE" w:rsidRPr="004879DE" w:rsidRDefault="004879DE" w:rsidP="004879DE">
      <w:pPr>
        <w:pStyle w:val="Textprogramovhokdu"/>
      </w:pPr>
      <w:r w:rsidRPr="004879DE">
        <w:t xml:space="preserve">                   data-detail-</w:t>
      </w:r>
      <w:proofErr w:type="spellStart"/>
      <w:r w:rsidRPr="004879DE">
        <w:t>view</w:t>
      </w:r>
      <w:proofErr w:type="spellEnd"/>
      <w:r w:rsidRPr="004879DE">
        <w:t>-by-</w:t>
      </w:r>
      <w:proofErr w:type="spellStart"/>
      <w:r w:rsidRPr="004879DE">
        <w:t>click</w:t>
      </w:r>
      <w:proofErr w:type="spellEnd"/>
      <w:r w:rsidRPr="004879DE">
        <w:t>="</w:t>
      </w:r>
      <w:proofErr w:type="spellStart"/>
      <w:r w:rsidRPr="004879DE">
        <w:t>true</w:t>
      </w:r>
      <w:proofErr w:type="spellEnd"/>
      <w:r w:rsidRPr="004879DE">
        <w:t>"</w:t>
      </w:r>
    </w:p>
    <w:p w14:paraId="4218FFC2" w14:textId="77777777" w:rsidR="004879DE" w:rsidRPr="004879DE" w:rsidRDefault="004879DE" w:rsidP="004879DE">
      <w:pPr>
        <w:pStyle w:val="Textprogramovhokdu"/>
      </w:pPr>
      <w:r w:rsidRPr="004879DE">
        <w:t xml:space="preserve">                   data-</w:t>
      </w:r>
      <w:proofErr w:type="spellStart"/>
      <w:r w:rsidRPr="004879DE">
        <w:t>search</w:t>
      </w:r>
      <w:proofErr w:type="spellEnd"/>
      <w:r w:rsidRPr="004879DE">
        <w:t>="</w:t>
      </w:r>
      <w:proofErr w:type="spellStart"/>
      <w:r w:rsidRPr="004879DE">
        <w:t>true</w:t>
      </w:r>
      <w:proofErr w:type="spellEnd"/>
      <w:r w:rsidRPr="004879DE">
        <w:t>"</w:t>
      </w:r>
    </w:p>
    <w:p w14:paraId="541895E9" w14:textId="77777777" w:rsidR="004879DE" w:rsidRPr="004879DE" w:rsidRDefault="004879DE" w:rsidP="004879DE">
      <w:pPr>
        <w:pStyle w:val="Textprogramovhokdu"/>
      </w:pPr>
      <w:r w:rsidRPr="004879DE">
        <w:t xml:space="preserve">                   data-</w:t>
      </w:r>
      <w:proofErr w:type="spellStart"/>
      <w:r w:rsidRPr="004879DE">
        <w:t>visible</w:t>
      </w:r>
      <w:proofErr w:type="spellEnd"/>
      <w:r w:rsidRPr="004879DE">
        <w:t>-</w:t>
      </w:r>
      <w:proofErr w:type="spellStart"/>
      <w:r w:rsidRPr="004879DE">
        <w:t>search</w:t>
      </w:r>
      <w:proofErr w:type="spellEnd"/>
      <w:r w:rsidRPr="004879DE">
        <w:t>="</w:t>
      </w:r>
      <w:proofErr w:type="spellStart"/>
      <w:r w:rsidRPr="004879DE">
        <w:t>true</w:t>
      </w:r>
      <w:proofErr w:type="spellEnd"/>
      <w:r w:rsidRPr="004879DE">
        <w:t>"</w:t>
      </w:r>
    </w:p>
    <w:p w14:paraId="4E3BDCB7" w14:textId="77777777" w:rsidR="004879DE" w:rsidRPr="004879DE" w:rsidRDefault="004879DE" w:rsidP="004879DE">
      <w:pPr>
        <w:pStyle w:val="Textprogramovhokdu"/>
      </w:pPr>
      <w:r w:rsidRPr="004879DE">
        <w:t xml:space="preserve">                   data-mobile-</w:t>
      </w:r>
      <w:proofErr w:type="spellStart"/>
      <w:r w:rsidRPr="004879DE">
        <w:t>responsive</w:t>
      </w:r>
      <w:proofErr w:type="spellEnd"/>
      <w:r w:rsidRPr="004879DE">
        <w:t>="</w:t>
      </w:r>
      <w:proofErr w:type="spellStart"/>
      <w:r w:rsidRPr="004879DE">
        <w:t>true</w:t>
      </w:r>
      <w:proofErr w:type="spellEnd"/>
      <w:r w:rsidRPr="004879DE">
        <w:t>"</w:t>
      </w:r>
    </w:p>
    <w:p w14:paraId="698F46D9" w14:textId="77777777" w:rsidR="004879DE" w:rsidRPr="004879DE" w:rsidRDefault="004879DE" w:rsidP="004879DE">
      <w:pPr>
        <w:pStyle w:val="Textprogramovhokdu"/>
      </w:pPr>
      <w:r w:rsidRPr="004879DE">
        <w:t xml:space="preserve">                   {</w:t>
      </w:r>
      <w:proofErr w:type="spellStart"/>
      <w:r w:rsidRPr="004879DE">
        <w:t>if</w:t>
      </w:r>
      <w:proofErr w:type="spellEnd"/>
      <w:r w:rsidRPr="004879DE">
        <w:t xml:space="preserve"> $</w:t>
      </w:r>
      <w:proofErr w:type="spellStart"/>
      <w:r w:rsidRPr="004879DE">
        <w:t>expand</w:t>
      </w:r>
      <w:proofErr w:type="spellEnd"/>
      <w:r w:rsidRPr="004879DE">
        <w:t>}data-detail-</w:t>
      </w:r>
      <w:proofErr w:type="spellStart"/>
      <w:r w:rsidRPr="004879DE">
        <w:t>view</w:t>
      </w:r>
      <w:proofErr w:type="spellEnd"/>
      <w:r w:rsidRPr="004879DE">
        <w:t>="</w:t>
      </w:r>
      <w:proofErr w:type="spellStart"/>
      <w:r w:rsidRPr="004879DE">
        <w:t>true</w:t>
      </w:r>
      <w:proofErr w:type="spellEnd"/>
      <w:r w:rsidRPr="004879DE">
        <w:t>"{/</w:t>
      </w:r>
      <w:proofErr w:type="spellStart"/>
      <w:r w:rsidRPr="004879DE">
        <w:t>if</w:t>
      </w:r>
      <w:proofErr w:type="spellEnd"/>
      <w:r w:rsidRPr="004879DE">
        <w:t>}&gt;</w:t>
      </w:r>
    </w:p>
    <w:p w14:paraId="389DE207" w14:textId="77777777" w:rsidR="004879DE" w:rsidRPr="004879DE" w:rsidRDefault="004879DE" w:rsidP="004879DE">
      <w:pPr>
        <w:pStyle w:val="Textprogramovhokdu"/>
      </w:pPr>
      <w:r w:rsidRPr="004879DE">
        <w:t>&lt;</w:t>
      </w:r>
      <w:proofErr w:type="spellStart"/>
      <w:r w:rsidRPr="004879DE">
        <w:t>theadclass</w:t>
      </w:r>
      <w:proofErr w:type="spellEnd"/>
      <w:r w:rsidRPr="004879DE">
        <w:t>="</w:t>
      </w:r>
      <w:proofErr w:type="spellStart"/>
      <w:r w:rsidRPr="004879DE">
        <w:t>thead-dark</w:t>
      </w:r>
      <w:proofErr w:type="spellEnd"/>
      <w:r w:rsidRPr="004879DE">
        <w:t>"&gt;</w:t>
      </w:r>
    </w:p>
    <w:p w14:paraId="1BF4EF4D" w14:textId="77777777" w:rsidR="004879DE" w:rsidRPr="004879DE" w:rsidRDefault="004879DE" w:rsidP="004879DE">
      <w:pPr>
        <w:pStyle w:val="Textprogramovhokdu"/>
      </w:pPr>
      <w:r w:rsidRPr="004879DE">
        <w:t>&lt;/</w:t>
      </w:r>
      <w:proofErr w:type="spellStart"/>
      <w:r w:rsidRPr="004879DE">
        <w:t>thead</w:t>
      </w:r>
      <w:proofErr w:type="spellEnd"/>
      <w:r w:rsidRPr="004879DE">
        <w:t>&gt;</w:t>
      </w:r>
    </w:p>
    <w:p w14:paraId="1E8D1EC3" w14:textId="77777777" w:rsidR="004879DE" w:rsidRPr="004879DE" w:rsidRDefault="004879DE" w:rsidP="004879DE">
      <w:pPr>
        <w:pStyle w:val="Textprogramovhokdu"/>
      </w:pPr>
      <w:r w:rsidRPr="004879DE">
        <w:t>&lt;/table&gt;</w:t>
      </w:r>
    </w:p>
    <w:p w14:paraId="26E1E4C0" w14:textId="77777777" w:rsidR="004879DE" w:rsidRPr="004879DE" w:rsidRDefault="004879DE" w:rsidP="00BA3A69">
      <w:pPr>
        <w:pStyle w:val="Textprogramovhokdu"/>
      </w:pPr>
      <w:r w:rsidRPr="004879DE">
        <w:t>&lt;/div&gt;</w:t>
      </w:r>
    </w:p>
    <w:p w14:paraId="43115F49" w14:textId="77777777" w:rsidR="004879DE" w:rsidRDefault="004879DE" w:rsidP="004879DE">
      <w:pPr>
        <w:pStyle w:val="Textprogramovhokdu"/>
      </w:pPr>
      <w:r w:rsidRPr="004879DE">
        <w:t>&lt;/div&gt;</w:t>
      </w:r>
    </w:p>
    <w:p w14:paraId="0C813C94" w14:textId="77777777" w:rsidR="004879DE" w:rsidRDefault="004879DE" w:rsidP="004879DE"/>
    <w:p w14:paraId="54FDB110" w14:textId="77777777" w:rsidR="004879DE" w:rsidRDefault="004879DE" w:rsidP="004879DE">
      <w:r>
        <w:t>Ve zbytku šablony se již nachází pouze blok se skripty. V tomto bloku jsou vytvořeny dvě funkce. Jedná se o funkce pro tvorbu základní tabulky a funkci pro vytvoření tabulky s rozšířenými informacemi, které se zobrazí po kliknutí na řádek záznamu. Lehké úpravy těchto funkcí jsou využity ve všech šablonách využívající Bootstrap-table.</w:t>
      </w:r>
    </w:p>
    <w:p w14:paraId="237E8E9A" w14:textId="77777777" w:rsidR="00C02E09" w:rsidRDefault="00C02E09" w:rsidP="004879DE">
      <w:r>
        <w:t>Funkce „</w:t>
      </w:r>
      <w:proofErr w:type="spellStart"/>
      <w:r>
        <w:t>buildTable</w:t>
      </w:r>
      <w:proofErr w:type="spellEnd"/>
      <w:r>
        <w:t xml:space="preserve">“ si nejprve </w:t>
      </w:r>
      <w:proofErr w:type="spellStart"/>
      <w:r>
        <w:t>přeparseruje</w:t>
      </w:r>
      <w:proofErr w:type="spellEnd"/>
      <w:r>
        <w:t xml:space="preserve"> informace o tabulace předané z </w:t>
      </w:r>
      <w:proofErr w:type="spellStart"/>
      <w:r>
        <w:t>Presenteru</w:t>
      </w:r>
      <w:proofErr w:type="spellEnd"/>
      <w:r>
        <w:t xml:space="preserve"> iterací, následně tyto informace předá funkci Bootstrap table pro vygenerování tabulky. V případě, že se v těchto tabulkách nachází tlačítka, jsou k těmto tlačítkům přiřazeny události, které proběhnou při kliknutí.</w:t>
      </w:r>
      <w:r w:rsidR="007E480B">
        <w:t xml:space="preserve"> Součástí těchto událostí je </w:t>
      </w:r>
      <w:proofErr w:type="spellStart"/>
      <w:r w:rsidR="007E480B">
        <w:t>Ajaxrequest</w:t>
      </w:r>
      <w:proofErr w:type="spellEnd"/>
      <w:r w:rsidR="007E480B">
        <w:t xml:space="preserve">, který se propojuje s funkcí typu „handle“ v odpovídajícím </w:t>
      </w:r>
      <w:proofErr w:type="spellStart"/>
      <w:r w:rsidR="007E480B">
        <w:t>Presenteru</w:t>
      </w:r>
      <w:proofErr w:type="spellEnd"/>
      <w:r w:rsidR="007E480B">
        <w:t>, kter</w:t>
      </w:r>
      <w:r w:rsidR="00497999">
        <w:t>ý</w:t>
      </w:r>
      <w:r w:rsidR="007E480B">
        <w:t xml:space="preserve"> data předá dál modelu pro předání informací z události databázi.</w:t>
      </w:r>
    </w:p>
    <w:p w14:paraId="493170FA" w14:textId="1EF0D5E8" w:rsidR="001C038F" w:rsidRDefault="001C038F" w:rsidP="001C038F">
      <w:pPr>
        <w:pStyle w:val="Titulek"/>
        <w:keepNext/>
        <w:jc w:val="left"/>
      </w:pPr>
      <w:bookmarkStart w:id="82" w:name="_Toc40002546"/>
      <w:r>
        <w:lastRenderedPageBreak/>
        <w:t xml:space="preserve">Výpis </w:t>
      </w:r>
      <w:r w:rsidR="00062F81">
        <w:fldChar w:fldCharType="begin"/>
      </w:r>
      <w:r>
        <w:instrText>SEQ Výpis \* ARABIC</w:instrText>
      </w:r>
      <w:r w:rsidR="00062F81">
        <w:fldChar w:fldCharType="separate"/>
      </w:r>
      <w:r w:rsidR="007D09D0">
        <w:rPr>
          <w:noProof/>
        </w:rPr>
        <w:t>11</w:t>
      </w:r>
      <w:r w:rsidR="00062F81">
        <w:fldChar w:fldCharType="end"/>
      </w:r>
      <w:r w:rsidRPr="004F442A">
        <w:t xml:space="preserve">– </w:t>
      </w:r>
      <w:proofErr w:type="spellStart"/>
      <w:r w:rsidRPr="004F442A">
        <w:t>Branches</w:t>
      </w:r>
      <w:proofErr w:type="spellEnd"/>
      <w:r w:rsidRPr="004F442A">
        <w:t>\</w:t>
      </w:r>
      <w:proofErr w:type="spellStart"/>
      <w:r w:rsidRPr="004F442A">
        <w:t>default.latte</w:t>
      </w:r>
      <w:proofErr w:type="spellEnd"/>
      <w:r w:rsidRPr="004F442A">
        <w:t xml:space="preserve"> – Generace Bootstrap-table (vlastní tvorba)</w:t>
      </w:r>
      <w:bookmarkEnd w:id="82"/>
    </w:p>
    <w:p w14:paraId="08C80828" w14:textId="77777777" w:rsidR="007E480B" w:rsidRDefault="001C038F" w:rsidP="007E480B">
      <w:pPr>
        <w:pStyle w:val="Textprogramovhokdu"/>
      </w:pPr>
      <w:r>
        <w:tab/>
      </w:r>
      <w:r w:rsidR="007E480B">
        <w:t>/**</w:t>
      </w:r>
    </w:p>
    <w:p w14:paraId="7CED9821" w14:textId="77777777" w:rsidR="007E480B" w:rsidRDefault="007E480B" w:rsidP="007E480B">
      <w:pPr>
        <w:pStyle w:val="Textprogramovhokdu"/>
      </w:pPr>
      <w:r>
        <w:t xml:space="preserve">             * </w:t>
      </w:r>
      <w:proofErr w:type="spellStart"/>
      <w:r>
        <w:t>Createsprimary</w:t>
      </w:r>
      <w:proofErr w:type="spellEnd"/>
      <w:r>
        <w:t xml:space="preserve"> table</w:t>
      </w:r>
    </w:p>
    <w:p w14:paraId="41F233A2" w14:textId="77777777" w:rsidR="007E480B" w:rsidRDefault="007E480B" w:rsidP="007E480B">
      <w:pPr>
        <w:pStyle w:val="Textprogramovhokdu"/>
      </w:pPr>
      <w:r>
        <w:t xml:space="preserve">             */</w:t>
      </w:r>
    </w:p>
    <w:p w14:paraId="03B39B42" w14:textId="77777777" w:rsidR="007E480B" w:rsidRDefault="007E480B" w:rsidP="007E480B">
      <w:pPr>
        <w:pStyle w:val="Textprogramovhokdu"/>
      </w:pPr>
      <w:r>
        <w:t xml:space="preserve">            $</w:t>
      </w:r>
      <w:proofErr w:type="spellStart"/>
      <w:proofErr w:type="gramStart"/>
      <w:r>
        <w:t>el.bootstrapTable</w:t>
      </w:r>
      <w:proofErr w:type="spellEnd"/>
      <w:proofErr w:type="gramEnd"/>
      <w:r>
        <w:t>({</w:t>
      </w:r>
    </w:p>
    <w:p w14:paraId="1C57D871" w14:textId="77777777" w:rsidR="007E480B" w:rsidRDefault="007E480B" w:rsidP="007E480B">
      <w:pPr>
        <w:pStyle w:val="Textprogramovhokdu"/>
      </w:pPr>
      <w:proofErr w:type="spellStart"/>
      <w:r>
        <w:t>columns</w:t>
      </w:r>
      <w:proofErr w:type="spellEnd"/>
      <w:r>
        <w:t xml:space="preserve">: </w:t>
      </w:r>
      <w:proofErr w:type="spellStart"/>
      <w:r>
        <w:t>columns</w:t>
      </w:r>
      <w:proofErr w:type="spellEnd"/>
      <w:r>
        <w:t>,</w:t>
      </w:r>
    </w:p>
    <w:p w14:paraId="711739FE" w14:textId="77777777" w:rsidR="007E480B" w:rsidRDefault="007E480B" w:rsidP="007E480B">
      <w:pPr>
        <w:pStyle w:val="Textprogramovhokdu"/>
      </w:pPr>
      <w:r>
        <w:t xml:space="preserve">                data: </w:t>
      </w:r>
      <w:proofErr w:type="spellStart"/>
      <w:r>
        <w:t>rowData</w:t>
      </w:r>
      <w:proofErr w:type="spellEnd"/>
    </w:p>
    <w:p w14:paraId="2318C866" w14:textId="77777777" w:rsidR="007E480B" w:rsidRDefault="007E480B" w:rsidP="007E480B">
      <w:pPr>
        <w:pStyle w:val="Textprogramovhokdu"/>
      </w:pPr>
      <w:r>
        <w:t xml:space="preserve">                {</w:t>
      </w:r>
      <w:proofErr w:type="spellStart"/>
      <w:r>
        <w:t>if</w:t>
      </w:r>
      <w:proofErr w:type="spellEnd"/>
      <w:r>
        <w:t xml:space="preserve"> $</w:t>
      </w:r>
      <w:proofErr w:type="spellStart"/>
      <w:r>
        <w:t>expand</w:t>
      </w:r>
      <w:proofErr w:type="spellEnd"/>
      <w:r>
        <w:t>}</w:t>
      </w:r>
    </w:p>
    <w:p w14:paraId="08CCC61A" w14:textId="77777777" w:rsidR="007E480B" w:rsidRDefault="007E480B" w:rsidP="007E480B">
      <w:pPr>
        <w:pStyle w:val="Textprogramovhokdu"/>
      </w:pPr>
      <w:r>
        <w:t xml:space="preserve">                , </w:t>
      </w:r>
      <w:proofErr w:type="spellStart"/>
      <w:r>
        <w:t>detailView</w:t>
      </w:r>
      <w:proofErr w:type="spellEnd"/>
      <w:r>
        <w:t xml:space="preserve">: </w:t>
      </w:r>
      <w:proofErr w:type="spellStart"/>
      <w:r>
        <w:t>cells</w:t>
      </w:r>
      <w:proofErr w:type="spellEnd"/>
      <w:r>
        <w:t>&gt; 1,</w:t>
      </w:r>
    </w:p>
    <w:p w14:paraId="32D88D24" w14:textId="77777777" w:rsidR="007E480B" w:rsidRDefault="007E480B" w:rsidP="007E480B">
      <w:pPr>
        <w:pStyle w:val="Textprogramovhokdu"/>
      </w:pPr>
      <w:proofErr w:type="spellStart"/>
      <w:r>
        <w:t>onExpandRow</w:t>
      </w:r>
      <w:proofErr w:type="spellEnd"/>
      <w:r>
        <w:t xml:space="preserve">: </w:t>
      </w:r>
      <w:proofErr w:type="spellStart"/>
      <w:r>
        <w:t>function</w:t>
      </w:r>
      <w:proofErr w:type="spellEnd"/>
      <w:r>
        <w:t xml:space="preserve"> (index, </w:t>
      </w:r>
      <w:proofErr w:type="spellStart"/>
      <w:r>
        <w:t>rows</w:t>
      </w:r>
      <w:proofErr w:type="spellEnd"/>
      <w:r>
        <w:t>, $detail) {</w:t>
      </w:r>
    </w:p>
    <w:p w14:paraId="38AB72AC" w14:textId="77777777" w:rsidR="007E480B" w:rsidRDefault="007E480B" w:rsidP="007E480B">
      <w:pPr>
        <w:pStyle w:val="Textprogramovhokdu"/>
      </w:pPr>
      <w:proofErr w:type="spellStart"/>
      <w:proofErr w:type="gramStart"/>
      <w:r>
        <w:t>expandTable</w:t>
      </w:r>
      <w:proofErr w:type="spellEnd"/>
      <w:r>
        <w:t>(</w:t>
      </w:r>
      <w:proofErr w:type="gramEnd"/>
      <w:r>
        <w:t xml:space="preserve">$detail,  index, </w:t>
      </w:r>
      <w:proofErr w:type="spellStart"/>
      <w:r>
        <w:t>rowData</w:t>
      </w:r>
      <w:proofErr w:type="spellEnd"/>
      <w:r>
        <w:t>)</w:t>
      </w:r>
    </w:p>
    <w:p w14:paraId="245B0D19" w14:textId="77777777" w:rsidR="007E480B" w:rsidRDefault="007E480B" w:rsidP="007E480B">
      <w:pPr>
        <w:pStyle w:val="Textprogramovhokdu"/>
      </w:pPr>
      <w:r>
        <w:t xml:space="preserve">                }</w:t>
      </w:r>
    </w:p>
    <w:p w14:paraId="54123F0A" w14:textId="77777777" w:rsidR="007E480B" w:rsidRDefault="007E480B" w:rsidP="007E480B">
      <w:pPr>
        <w:pStyle w:val="Textprogramovhokdu"/>
      </w:pPr>
      <w:r>
        <w:t xml:space="preserve">                {/</w:t>
      </w:r>
      <w:proofErr w:type="spellStart"/>
      <w:r>
        <w:t>if</w:t>
      </w:r>
      <w:proofErr w:type="spellEnd"/>
      <w:r>
        <w:t>}</w:t>
      </w:r>
    </w:p>
    <w:p w14:paraId="5B093CFF" w14:textId="77777777" w:rsidR="004879DE" w:rsidRDefault="007E480B" w:rsidP="00BA3A69">
      <w:pPr>
        <w:pStyle w:val="Textprogramovhokdu"/>
      </w:pPr>
      <w:r>
        <w:t xml:space="preserve">            });</w:t>
      </w:r>
    </w:p>
    <w:p w14:paraId="0C75DEBA" w14:textId="77777777" w:rsidR="00BA3A69" w:rsidRDefault="00BA3A69" w:rsidP="004879DE"/>
    <w:p w14:paraId="20EE421D" w14:textId="77777777" w:rsidR="007E480B" w:rsidRDefault="007E480B" w:rsidP="004879DE">
      <w:r>
        <w:t xml:space="preserve">Funkce </w:t>
      </w:r>
      <w:proofErr w:type="spellStart"/>
      <w:r>
        <w:t>expandTable</w:t>
      </w:r>
      <w:proofErr w:type="spellEnd"/>
      <w:r>
        <w:t xml:space="preserve"> je zavolána ve chvíli, kdy uživatel zažádá o další informace z nějakého určitého záznamu. Získá předané informace o řádce a datech, a z těchto dat vygeneruje sekundární tabulku.</w:t>
      </w:r>
    </w:p>
    <w:p w14:paraId="6F6B2361" w14:textId="77777777" w:rsidR="00112589" w:rsidRDefault="00EC0C66" w:rsidP="00112589">
      <w:pPr>
        <w:pStyle w:val="Nadpis3"/>
        <w:rPr>
          <w:rFonts w:hint="eastAsia"/>
        </w:rPr>
      </w:pPr>
      <w:bookmarkStart w:id="83" w:name="_Toc40002663"/>
      <w:r>
        <w:t>Sign</w:t>
      </w:r>
      <w:bookmarkEnd w:id="83"/>
    </w:p>
    <w:p w14:paraId="7C394010" w14:textId="77777777" w:rsidR="00EC0C66" w:rsidRDefault="00EC0C66" w:rsidP="00EC0C66">
      <w:r>
        <w:t xml:space="preserve">Šablony pro třídu </w:t>
      </w:r>
      <w:proofErr w:type="spellStart"/>
      <w:r>
        <w:t>SignPresenter</w:t>
      </w:r>
      <w:proofErr w:type="spellEnd"/>
      <w:r>
        <w:t xml:space="preserve"> jsou rozdílné oproti ostatním hlavně tím, že využívají tři rozdílné šablony místo jedné. Jedná se spíše o pomocné stránky,</w:t>
      </w:r>
      <w:r w:rsidR="00212FFD">
        <w:t xml:space="preserve"> které jsou tvořeny pouze formuláři</w:t>
      </w:r>
      <w:r>
        <w:t xml:space="preserve"> Nette. Jedná se o šablony „</w:t>
      </w:r>
      <w:proofErr w:type="spellStart"/>
      <w:proofErr w:type="gramStart"/>
      <w:r>
        <w:t>in.latte</w:t>
      </w:r>
      <w:proofErr w:type="spellEnd"/>
      <w:proofErr w:type="gramEnd"/>
      <w:r>
        <w:t>“, „</w:t>
      </w:r>
      <w:proofErr w:type="spellStart"/>
      <w:r>
        <w:t>out.latte</w:t>
      </w:r>
      <w:proofErr w:type="spellEnd"/>
      <w:r>
        <w:t>“ a „</w:t>
      </w:r>
      <w:proofErr w:type="spellStart"/>
      <w:r>
        <w:t>changePassword.latte</w:t>
      </w:r>
      <w:proofErr w:type="spellEnd"/>
      <w:r>
        <w:t>“. Šablona „</w:t>
      </w:r>
      <w:proofErr w:type="spellStart"/>
      <w:proofErr w:type="gramStart"/>
      <w:r>
        <w:t>out.latte</w:t>
      </w:r>
      <w:proofErr w:type="spellEnd"/>
      <w:proofErr w:type="gramEnd"/>
      <w:r>
        <w:t>“ je</w:t>
      </w:r>
      <w:r w:rsidR="00D74103">
        <w:t>,</w:t>
      </w:r>
      <w:r>
        <w:t xml:space="preserve"> kromě krátkého nápisu, který nebude možné z</w:t>
      </w:r>
      <w:r w:rsidR="00D74103">
        <w:t>a</w:t>
      </w:r>
      <w:r>
        <w:t>hl</w:t>
      </w:r>
      <w:r w:rsidR="00D74103">
        <w:t>é</w:t>
      </w:r>
      <w:r>
        <w:t>dnout</w:t>
      </w:r>
      <w:r w:rsidR="00D74103">
        <w:t>,</w:t>
      </w:r>
      <w:r>
        <w:t xml:space="preserve"> prázdná. Tato šablona existuje pouze pro umožnění odhlášení uživatele po stisknutí tlačítka. Většina logiky zde probíhá v </w:t>
      </w:r>
      <w:proofErr w:type="spellStart"/>
      <w:r>
        <w:t>SignPresenteru</w:t>
      </w:r>
      <w:proofErr w:type="spellEnd"/>
      <w:r>
        <w:t>. Oproti této šabloně, šablony „</w:t>
      </w:r>
      <w:proofErr w:type="spellStart"/>
      <w:proofErr w:type="gramStart"/>
      <w:r>
        <w:t>in.latte</w:t>
      </w:r>
      <w:proofErr w:type="spellEnd"/>
      <w:proofErr w:type="gramEnd"/>
      <w:r>
        <w:t>“ a „</w:t>
      </w:r>
      <w:proofErr w:type="spellStart"/>
      <w:r>
        <w:t>changePassword.latte</w:t>
      </w:r>
      <w:proofErr w:type="spellEnd"/>
      <w:r>
        <w:t>“ sestávají z dvou částí. Speciálně vytvořené navigační lišty, která nahrazuje základní, a zavolané komponenty vytvářející formuláře.</w:t>
      </w:r>
    </w:p>
    <w:p w14:paraId="3B5BA185" w14:textId="6C674032" w:rsidR="009A79A2" w:rsidRDefault="009A79A2" w:rsidP="009A79A2">
      <w:pPr>
        <w:pStyle w:val="Titulek"/>
        <w:keepNext/>
        <w:jc w:val="left"/>
      </w:pPr>
      <w:bookmarkStart w:id="84" w:name="_Toc40002547"/>
      <w:r>
        <w:t xml:space="preserve">Výpis </w:t>
      </w:r>
      <w:r w:rsidR="00062F81">
        <w:fldChar w:fldCharType="begin"/>
      </w:r>
      <w:r>
        <w:instrText>SEQ Výpis \* ARABIC</w:instrText>
      </w:r>
      <w:r w:rsidR="00062F81">
        <w:fldChar w:fldCharType="separate"/>
      </w:r>
      <w:r w:rsidR="007D09D0">
        <w:rPr>
          <w:noProof/>
        </w:rPr>
        <w:t>12</w:t>
      </w:r>
      <w:r w:rsidR="00062F81">
        <w:fldChar w:fldCharType="end"/>
      </w:r>
      <w:r w:rsidRPr="00F26FCB">
        <w:t>– Sign\</w:t>
      </w:r>
      <w:proofErr w:type="spellStart"/>
      <w:r w:rsidRPr="00F26FCB">
        <w:t>in.latte</w:t>
      </w:r>
      <w:proofErr w:type="spellEnd"/>
      <w:r w:rsidRPr="00F26FCB">
        <w:t xml:space="preserve"> – Přihlašování uživatele (vlastní tvorba)</w:t>
      </w:r>
      <w:bookmarkEnd w:id="84"/>
    </w:p>
    <w:p w14:paraId="455040F6" w14:textId="77777777" w:rsidR="00BA3A69" w:rsidRDefault="00BA3A69" w:rsidP="00BA3A69">
      <w:pPr>
        <w:pStyle w:val="Textprogramovhokdu"/>
      </w:pPr>
      <w:r>
        <w:t>{</w:t>
      </w:r>
      <w:proofErr w:type="spellStart"/>
      <w:r>
        <w:t>blocknavbar</w:t>
      </w:r>
      <w:proofErr w:type="spellEnd"/>
      <w:r>
        <w:t>}</w:t>
      </w:r>
    </w:p>
    <w:p w14:paraId="32D8E872" w14:textId="77777777" w:rsidR="00BA3A69" w:rsidRDefault="00BA3A69" w:rsidP="00BA3A69">
      <w:pPr>
        <w:pStyle w:val="Textprogramovhokdu"/>
      </w:pPr>
      <w:r>
        <w:t xml:space="preserve">&lt;div </w:t>
      </w:r>
      <w:proofErr w:type="spellStart"/>
      <w:r>
        <w:t>class</w:t>
      </w:r>
      <w:proofErr w:type="spellEnd"/>
      <w:r>
        <w:t>="</w:t>
      </w:r>
      <w:proofErr w:type="spellStart"/>
      <w:r>
        <w:t>navbarnavbar</w:t>
      </w:r>
      <w:proofErr w:type="spellEnd"/>
      <w:r>
        <w:t>-</w:t>
      </w:r>
      <w:proofErr w:type="spellStart"/>
      <w:r>
        <w:t>expand</w:t>
      </w:r>
      <w:proofErr w:type="spellEnd"/>
      <w:r>
        <w:t xml:space="preserve">-lg </w:t>
      </w:r>
      <w:proofErr w:type="spellStart"/>
      <w:r>
        <w:t>navbar</w:t>
      </w:r>
      <w:proofErr w:type="spellEnd"/>
      <w:r>
        <w:t>-</w:t>
      </w:r>
      <w:proofErr w:type="spellStart"/>
      <w:r>
        <w:t>darkbg</w:t>
      </w:r>
      <w:proofErr w:type="spellEnd"/>
      <w:r>
        <w:t>-</w:t>
      </w:r>
      <w:proofErr w:type="spellStart"/>
      <w:r>
        <w:t>darkfixed</w:t>
      </w:r>
      <w:proofErr w:type="spellEnd"/>
      <w:r>
        <w:t>-top"&gt;</w:t>
      </w:r>
    </w:p>
    <w:p w14:paraId="465A3767" w14:textId="77777777" w:rsidR="00BA3A69" w:rsidRDefault="00BA3A69" w:rsidP="00BA3A69">
      <w:pPr>
        <w:pStyle w:val="Textprogramovhokdu"/>
      </w:pPr>
      <w:r>
        <w:t>&lt;</w:t>
      </w:r>
      <w:proofErr w:type="spellStart"/>
      <w:r>
        <w:t>spanclass</w:t>
      </w:r>
      <w:proofErr w:type="spellEnd"/>
      <w:r>
        <w:t>="</w:t>
      </w:r>
      <w:proofErr w:type="spellStart"/>
      <w:r>
        <w:t>navbar-brand</w:t>
      </w:r>
      <w:proofErr w:type="spellEnd"/>
      <w:proofErr w:type="gramStart"/>
      <w:r>
        <w:t>"&gt;&lt;</w:t>
      </w:r>
      <w:proofErr w:type="gramEnd"/>
      <w:r>
        <w:t xml:space="preserve">a </w:t>
      </w:r>
      <w:proofErr w:type="spellStart"/>
      <w:r>
        <w:t>class</w:t>
      </w:r>
      <w:proofErr w:type="spellEnd"/>
      <w:r>
        <w:t>="</w:t>
      </w:r>
      <w:proofErr w:type="spellStart"/>
      <w:r>
        <w:t>navbar-brand</w:t>
      </w:r>
      <w:proofErr w:type="spellEnd"/>
      <w:r>
        <w:t xml:space="preserve"> p-0" n:href=Branches: &gt;</w:t>
      </w:r>
      <w:proofErr w:type="spellStart"/>
      <w:r>
        <w:t>Fleenk</w:t>
      </w:r>
      <w:proofErr w:type="spellEnd"/>
      <w:r>
        <w:t>&lt;/a&gt;&lt;/</w:t>
      </w:r>
      <w:proofErr w:type="spellStart"/>
      <w:r>
        <w:t>span</w:t>
      </w:r>
      <w:proofErr w:type="spellEnd"/>
      <w:r>
        <w:t>&gt;</w:t>
      </w:r>
    </w:p>
    <w:p w14:paraId="0E0C4A08" w14:textId="77777777" w:rsidR="00BA3A69" w:rsidRDefault="00BA3A69" w:rsidP="00BA3A69">
      <w:pPr>
        <w:pStyle w:val="Textprogramovhokdu"/>
      </w:pPr>
      <w:r>
        <w:t>&lt;/div&gt;</w:t>
      </w:r>
    </w:p>
    <w:p w14:paraId="0880BFB2" w14:textId="77777777" w:rsidR="00BA3A69" w:rsidRDefault="00BA3A69" w:rsidP="00BA3A69">
      <w:pPr>
        <w:pStyle w:val="Textprogramovhokdu"/>
      </w:pPr>
      <w:r>
        <w:t>{/</w:t>
      </w:r>
      <w:proofErr w:type="spellStart"/>
      <w:r>
        <w:t>block</w:t>
      </w:r>
      <w:proofErr w:type="spellEnd"/>
      <w:r>
        <w:t>}</w:t>
      </w:r>
    </w:p>
    <w:p w14:paraId="4E46B846" w14:textId="77777777" w:rsidR="00BA3A69" w:rsidRDefault="00BA3A69" w:rsidP="00BA3A69">
      <w:pPr>
        <w:pStyle w:val="Textprogramovhokdu"/>
      </w:pPr>
      <w:r>
        <w:t xml:space="preserve">&lt;div </w:t>
      </w:r>
      <w:proofErr w:type="spellStart"/>
      <w:r>
        <w:t>class</w:t>
      </w:r>
      <w:proofErr w:type="spellEnd"/>
      <w:r>
        <w:t>="mt-4"&gt;</w:t>
      </w:r>
    </w:p>
    <w:p w14:paraId="0A184081" w14:textId="77777777" w:rsidR="00BA3A69" w:rsidRDefault="00BA3A69" w:rsidP="00BA3A69">
      <w:pPr>
        <w:pStyle w:val="Textprogramovhokdu"/>
      </w:pPr>
      <w:r>
        <w:t xml:space="preserve">&lt;h1 </w:t>
      </w:r>
      <w:proofErr w:type="gramStart"/>
      <w:r>
        <w:t>n:block</w:t>
      </w:r>
      <w:proofErr w:type="gramEnd"/>
      <w:r>
        <w:t>=title&gt;Sign In&lt;/h1&gt;</w:t>
      </w:r>
    </w:p>
    <w:p w14:paraId="5F6F5DFE" w14:textId="77777777" w:rsidR="00BA3A69" w:rsidRDefault="00BA3A69" w:rsidP="00BA3A69">
      <w:pPr>
        <w:pStyle w:val="Textprogramovhokdu"/>
      </w:pPr>
      <w:r>
        <w:t xml:space="preserve">    {</w:t>
      </w:r>
      <w:proofErr w:type="spellStart"/>
      <w:r>
        <w:t>includebootstrap-formsignInForm</w:t>
      </w:r>
      <w:proofErr w:type="spellEnd"/>
      <w:r>
        <w:t>}</w:t>
      </w:r>
    </w:p>
    <w:p w14:paraId="4E75BDE7" w14:textId="77777777" w:rsidR="00BA3A69" w:rsidRDefault="00BA3A69" w:rsidP="00BA3A69">
      <w:pPr>
        <w:pStyle w:val="Textprogramovhokdu"/>
      </w:pPr>
      <w:r>
        <w:t>&lt;/div&gt;</w:t>
      </w:r>
    </w:p>
    <w:p w14:paraId="16031E96" w14:textId="77777777" w:rsidR="00EC0C66" w:rsidRDefault="00EC0C66" w:rsidP="00EC0C66">
      <w:pPr>
        <w:pStyle w:val="Nadpis3"/>
        <w:rPr>
          <w:rFonts w:hint="eastAsia"/>
        </w:rPr>
      </w:pPr>
      <w:bookmarkStart w:id="85" w:name="_Toc40002664"/>
      <w:r>
        <w:lastRenderedPageBreak/>
        <w:t>Upload</w:t>
      </w:r>
      <w:bookmarkEnd w:id="85"/>
    </w:p>
    <w:p w14:paraId="10B927E7" w14:textId="77777777" w:rsidR="00EC0C66" w:rsidRDefault="00EC0C66" w:rsidP="00EC0C66">
      <w:r>
        <w:t>Toto jsou šablony, které obstarávají stránku Database. Tato stránka sestává z dvou částí, které jsou vytvořeny za pomoci Bootstrap třídy „</w:t>
      </w:r>
      <w:proofErr w:type="spellStart"/>
      <w:r>
        <w:t>Card</w:t>
      </w:r>
      <w:proofErr w:type="spellEnd"/>
      <w:r>
        <w:t>“. Toto jim dá specifický, celistvý vzhled. Do těchto „karet“ je následně importována komponenta vytvářející formuláře.</w:t>
      </w:r>
    </w:p>
    <w:p w14:paraId="2A3C805E" w14:textId="77777777" w:rsidR="0002207E" w:rsidRDefault="0002207E" w:rsidP="0002207E">
      <w:pPr>
        <w:pStyle w:val="Nadpis2"/>
        <w:rPr>
          <w:rFonts w:hint="eastAsia"/>
        </w:rPr>
      </w:pPr>
      <w:bookmarkStart w:id="86" w:name="_Toc40002665"/>
      <w:r>
        <w:t>Databáze</w:t>
      </w:r>
      <w:bookmarkEnd w:id="86"/>
    </w:p>
    <w:p w14:paraId="6E155982" w14:textId="77777777" w:rsidR="00BA3A69" w:rsidRDefault="00BA3A69" w:rsidP="00BA3A69">
      <w:r>
        <w:t xml:space="preserve">Samotný kód databáze již byl vygenerován z modelu vytvořeného při návrhu. Byly vytvořeny troje soubory. </w:t>
      </w:r>
      <w:proofErr w:type="spellStart"/>
      <w:r>
        <w:t>CreateScript</w:t>
      </w:r>
      <w:proofErr w:type="spellEnd"/>
      <w:r>
        <w:t xml:space="preserve"> obstarávající původní vytvoření tabulek souboru. </w:t>
      </w:r>
      <w:proofErr w:type="spellStart"/>
      <w:r>
        <w:t>DeleteScript</w:t>
      </w:r>
      <w:proofErr w:type="spellEnd"/>
      <w:r>
        <w:t xml:space="preserve">, který obstarává vyčištění databáze ode všech existujících tabulek, a nakonec byl vytvořen </w:t>
      </w:r>
      <w:proofErr w:type="spellStart"/>
      <w:r>
        <w:t>InsertScript</w:t>
      </w:r>
      <w:proofErr w:type="spellEnd"/>
      <w:r>
        <w:t xml:space="preserve"> který databázi naplní počátečními informacemi.</w:t>
      </w:r>
    </w:p>
    <w:p w14:paraId="4417B561" w14:textId="089231A3" w:rsidR="009A79A2" w:rsidRDefault="009A79A2" w:rsidP="009A79A2">
      <w:pPr>
        <w:pStyle w:val="Titulek"/>
        <w:keepNext/>
        <w:jc w:val="left"/>
      </w:pPr>
      <w:bookmarkStart w:id="87" w:name="_Toc40002548"/>
      <w:r>
        <w:t xml:space="preserve">Výpis </w:t>
      </w:r>
      <w:r w:rsidR="00062F81">
        <w:fldChar w:fldCharType="begin"/>
      </w:r>
      <w:r>
        <w:instrText>SEQ Výpis \* ARABIC</w:instrText>
      </w:r>
      <w:r w:rsidR="00062F81">
        <w:fldChar w:fldCharType="separate"/>
      </w:r>
      <w:r w:rsidR="007D09D0">
        <w:rPr>
          <w:noProof/>
        </w:rPr>
        <w:t>13</w:t>
      </w:r>
      <w:r w:rsidR="00062F81">
        <w:fldChar w:fldCharType="end"/>
      </w:r>
      <w:r w:rsidRPr="00D75E77">
        <w:t xml:space="preserve">– </w:t>
      </w:r>
      <w:proofErr w:type="spellStart"/>
      <w:r w:rsidRPr="00D75E77">
        <w:t>InsertScript</w:t>
      </w:r>
      <w:proofErr w:type="spellEnd"/>
      <w:r w:rsidRPr="00D75E77">
        <w:t xml:space="preserve"> (vlastní tvorba).</w:t>
      </w:r>
      <w:bookmarkEnd w:id="87"/>
    </w:p>
    <w:p w14:paraId="5C962C78" w14:textId="77777777" w:rsidR="00BA3A69" w:rsidRDefault="00BA3A69" w:rsidP="00BA3A69">
      <w:pPr>
        <w:pStyle w:val="Textprogramovhokdu"/>
      </w:pPr>
      <w:r>
        <w:t>INSERT INTO `</w:t>
      </w:r>
      <w:proofErr w:type="spellStart"/>
      <w:r>
        <w:t>userrole</w:t>
      </w:r>
      <w:proofErr w:type="spellEnd"/>
      <w:proofErr w:type="gramStart"/>
      <w:r>
        <w:t>`(</w:t>
      </w:r>
      <w:proofErr w:type="gramEnd"/>
      <w:r>
        <w:t>`id`, `</w:t>
      </w:r>
      <w:proofErr w:type="spellStart"/>
      <w:r>
        <w:t>name</w:t>
      </w:r>
      <w:proofErr w:type="spellEnd"/>
      <w:r>
        <w:t>`) VALUES (1,'Admin');</w:t>
      </w:r>
    </w:p>
    <w:p w14:paraId="0834D675" w14:textId="77777777" w:rsidR="00BA3A69" w:rsidRDefault="00BA3A69" w:rsidP="00BA3A69">
      <w:pPr>
        <w:pStyle w:val="Textprogramovhokdu"/>
      </w:pPr>
      <w:r>
        <w:t>INSERT INTO `</w:t>
      </w:r>
      <w:proofErr w:type="spellStart"/>
      <w:r>
        <w:t>userrole</w:t>
      </w:r>
      <w:proofErr w:type="spellEnd"/>
      <w:proofErr w:type="gramStart"/>
      <w:r>
        <w:t>`(</w:t>
      </w:r>
      <w:proofErr w:type="gramEnd"/>
      <w:r>
        <w:t>`id`, `</w:t>
      </w:r>
      <w:proofErr w:type="spellStart"/>
      <w:r>
        <w:t>name</w:t>
      </w:r>
      <w:proofErr w:type="spellEnd"/>
      <w:r>
        <w:t>`) VALUES (2,'Technik');</w:t>
      </w:r>
    </w:p>
    <w:p w14:paraId="6E13F854" w14:textId="77777777" w:rsidR="00BA3A69" w:rsidRDefault="00BA3A69" w:rsidP="00BA3A69">
      <w:pPr>
        <w:pStyle w:val="Textprogramovhokdu"/>
      </w:pPr>
      <w:r>
        <w:t>INSERT INTO `</w:t>
      </w:r>
      <w:proofErr w:type="spellStart"/>
      <w:r>
        <w:t>userrole</w:t>
      </w:r>
      <w:proofErr w:type="spellEnd"/>
      <w:proofErr w:type="gramStart"/>
      <w:r>
        <w:t>`(</w:t>
      </w:r>
      <w:proofErr w:type="gramEnd"/>
      <w:r>
        <w:t>`id`, `</w:t>
      </w:r>
      <w:proofErr w:type="spellStart"/>
      <w:r>
        <w:t>name</w:t>
      </w:r>
      <w:proofErr w:type="spellEnd"/>
      <w:r>
        <w:t>`) VALUES (3,'Klient');</w:t>
      </w:r>
    </w:p>
    <w:p w14:paraId="0F2AA6B4" w14:textId="77777777" w:rsidR="00BA3A69" w:rsidRDefault="00BA3A69" w:rsidP="00BA3A69">
      <w:pPr>
        <w:pStyle w:val="Textprogramovhokdu"/>
      </w:pPr>
    </w:p>
    <w:p w14:paraId="724A085A" w14:textId="77777777" w:rsidR="00BA3A69" w:rsidRDefault="00BA3A69" w:rsidP="00BA3A69">
      <w:pPr>
        <w:pStyle w:val="Textprogramovhokdu"/>
      </w:pPr>
      <w:r>
        <w:t>INSERT INTO `</w:t>
      </w:r>
      <w:proofErr w:type="spellStart"/>
      <w:r>
        <w:t>officestate</w:t>
      </w:r>
      <w:proofErr w:type="spellEnd"/>
      <w:r>
        <w:t>` (`id`, `</w:t>
      </w:r>
      <w:proofErr w:type="spellStart"/>
      <w:r>
        <w:t>name</w:t>
      </w:r>
      <w:proofErr w:type="spellEnd"/>
      <w:r>
        <w:t>`) VALUES</w:t>
      </w:r>
    </w:p>
    <w:p w14:paraId="1D2F510B" w14:textId="77777777" w:rsidR="00BA3A69" w:rsidRDefault="00BA3A69" w:rsidP="00BA3A69">
      <w:pPr>
        <w:pStyle w:val="Textprogramovhokdu"/>
      </w:pPr>
      <w:r>
        <w:t>(4, '</w:t>
      </w:r>
      <w:proofErr w:type="spellStart"/>
      <w:r>
        <w:t>Collected</w:t>
      </w:r>
      <w:proofErr w:type="spellEnd"/>
      <w:r>
        <w:t>'),</w:t>
      </w:r>
    </w:p>
    <w:p w14:paraId="3B44DFA6" w14:textId="77777777" w:rsidR="000A4EDA" w:rsidRDefault="000A4EDA" w:rsidP="000A4EDA">
      <w:pPr>
        <w:pStyle w:val="Textprogramovhokdu"/>
      </w:pPr>
      <w:r>
        <w:t>(3, '</w:t>
      </w:r>
      <w:proofErr w:type="spellStart"/>
      <w:r>
        <w:t>Readyfor</w:t>
      </w:r>
      <w:proofErr w:type="spellEnd"/>
      <w:r>
        <w:t xml:space="preserve"> Pickup'),</w:t>
      </w:r>
    </w:p>
    <w:p w14:paraId="5C44B62D" w14:textId="77777777" w:rsidR="00BA3A69" w:rsidRDefault="00BA3A69" w:rsidP="00BA3A69">
      <w:pPr>
        <w:pStyle w:val="Textprogramovhokdu"/>
      </w:pPr>
      <w:r>
        <w:t>(2, 'In use'),</w:t>
      </w:r>
    </w:p>
    <w:p w14:paraId="530DB224" w14:textId="77777777" w:rsidR="00BA3A69" w:rsidRDefault="00BA3A69" w:rsidP="00BA3A69">
      <w:pPr>
        <w:pStyle w:val="Textprogramovhokdu"/>
      </w:pPr>
      <w:r>
        <w:t>(1, '</w:t>
      </w:r>
      <w:proofErr w:type="spellStart"/>
      <w:r>
        <w:t>starting</w:t>
      </w:r>
      <w:proofErr w:type="spellEnd"/>
      <w:r>
        <w:t>');</w:t>
      </w:r>
    </w:p>
    <w:p w14:paraId="4F77E818" w14:textId="77777777" w:rsidR="00BA3A69" w:rsidRDefault="00BA3A69" w:rsidP="00BA3A69">
      <w:pPr>
        <w:pStyle w:val="Textprogramovhokdu"/>
      </w:pPr>
    </w:p>
    <w:p w14:paraId="460FB277" w14:textId="77777777" w:rsidR="00BA3A69" w:rsidRDefault="00BA3A69" w:rsidP="00BA3A69">
      <w:pPr>
        <w:pStyle w:val="Textprogramovhokdu"/>
      </w:pPr>
      <w:r>
        <w:t>INSERT INTO `user` (`id`, `</w:t>
      </w:r>
      <w:proofErr w:type="spellStart"/>
      <w:r>
        <w:t>firstName</w:t>
      </w:r>
      <w:proofErr w:type="spellEnd"/>
      <w:r>
        <w:t>`, `</w:t>
      </w:r>
      <w:proofErr w:type="spellStart"/>
      <w:r>
        <w:t>lastName</w:t>
      </w:r>
      <w:proofErr w:type="spellEnd"/>
      <w:r>
        <w:t>`, `email`, `</w:t>
      </w:r>
      <w:proofErr w:type="spellStart"/>
      <w:r>
        <w:t>password</w:t>
      </w:r>
      <w:proofErr w:type="spellEnd"/>
      <w:r>
        <w:t>`, `</w:t>
      </w:r>
      <w:proofErr w:type="spellStart"/>
      <w:r>
        <w:t>tempPassword</w:t>
      </w:r>
      <w:proofErr w:type="spellEnd"/>
      <w:proofErr w:type="gramStart"/>
      <w:r>
        <w:t>` ,</w:t>
      </w:r>
      <w:proofErr w:type="gramEnd"/>
      <w:r>
        <w:t xml:space="preserve"> `</w:t>
      </w:r>
      <w:proofErr w:type="spellStart"/>
      <w:r>
        <w:t>fk_ClientSupervisor_Id</w:t>
      </w:r>
      <w:proofErr w:type="spellEnd"/>
      <w:r>
        <w:t>`, `</w:t>
      </w:r>
      <w:proofErr w:type="spellStart"/>
      <w:r>
        <w:t>fk_UserRole_Id</w:t>
      </w:r>
      <w:proofErr w:type="spellEnd"/>
      <w:r>
        <w:t>`, `</w:t>
      </w:r>
      <w:proofErr w:type="spellStart"/>
      <w:r>
        <w:t>fk_Technician_Id</w:t>
      </w:r>
      <w:proofErr w:type="spellEnd"/>
      <w:r>
        <w:t>`) VALUES</w:t>
      </w:r>
    </w:p>
    <w:p w14:paraId="633E5F96" w14:textId="77777777" w:rsidR="00BA3A69" w:rsidRDefault="00BA3A69" w:rsidP="00BA3A69">
      <w:pPr>
        <w:pStyle w:val="Textprogramovhokdu"/>
      </w:pPr>
      <w:r>
        <w:t xml:space="preserve">(1, 'Admin', 'Admin', 'Adm@adm.cz', '$2y$10$i5at1myh753dOURT6r2R9OQY9VXnuQ7Xu1wOu3PYC5sZXAsOeFYki', </w:t>
      </w:r>
      <w:proofErr w:type="gramStart"/>
      <w:r>
        <w:t>0 ,</w:t>
      </w:r>
      <w:proofErr w:type="gramEnd"/>
      <w:r>
        <w:t xml:space="preserve"> NULL, 1, NULL);</w:t>
      </w:r>
    </w:p>
    <w:p w14:paraId="6AE5EDF5" w14:textId="77777777" w:rsidR="00BA3A69" w:rsidRDefault="00BA3A69" w:rsidP="00BA3A69"/>
    <w:p w14:paraId="11E6C27F" w14:textId="77777777" w:rsidR="00BA3A69" w:rsidRPr="00BA3A69" w:rsidRDefault="000A4EDA" w:rsidP="00BA3A69">
      <w:r>
        <w:t>Jak je možné vidět z této ukázky kódu, je nutné předem plně vyplnit dvoje tabulky</w:t>
      </w:r>
      <w:r w:rsidR="00A01D5D">
        <w:t>,</w:t>
      </w:r>
      <w:r>
        <w:t xml:space="preserve"> a zároveň přidat administrátorský účet do aplikace. Nejprve jsou vloženy uživatelské role. Existují troje, Administrátor, Technik a Klient. Následně jsou vloženy možné stavy, kterých mohou nabývat lokace klientů. Pro účely této práce </w:t>
      </w:r>
      <w:r w:rsidR="00A01D5D">
        <w:t>byly vybrány</w:t>
      </w:r>
      <w:r>
        <w:t xml:space="preserve"> stavy začínající proces</w:t>
      </w:r>
      <w:r w:rsidR="00665F95">
        <w:t>,</w:t>
      </w:r>
      <w:r>
        <w:t xml:space="preserve"> definující, že přístroje zatím nebyly dovezeny. Využívané, informující, že jsou přístroje stále využívány. Připravené k vyzvednutí, stav, který definuje, že technici mají přístroje odvézt</w:t>
      </w:r>
      <w:r w:rsidR="00665F95">
        <w:t>,</w:t>
      </w:r>
      <w:r>
        <w:t xml:space="preserve"> a nakonec je zde stav sebráno, který říká, že přístroje byly vybrány a práce na lokaci je již dokončena.</w:t>
      </w:r>
    </w:p>
    <w:p w14:paraId="5CC04A97" w14:textId="77777777" w:rsidR="00AD0CAF" w:rsidRDefault="00AD0CAF" w:rsidP="00AD0CAF">
      <w:pPr>
        <w:pStyle w:val="Nadpis1"/>
        <w:rPr>
          <w:rFonts w:hint="eastAsia"/>
        </w:rPr>
      </w:pPr>
      <w:bookmarkStart w:id="88" w:name="_Toc40002666"/>
      <w:r w:rsidRPr="00AD0CAF">
        <w:lastRenderedPageBreak/>
        <w:t>Ověření aplikace</w:t>
      </w:r>
      <w:bookmarkEnd w:id="88"/>
    </w:p>
    <w:p w14:paraId="57FA757F" w14:textId="77777777" w:rsidR="00C906B2" w:rsidRDefault="00C906B2" w:rsidP="00F04BCD">
      <w:r>
        <w:t>Pro odstranění možných chyb aplikace je vysoce důležité aplikaci kvalitně testovat. Po dokončení vývoje byla u aplikace otestována responzivnost na různé prohlížeče a zařízení. Testování funkcionality je plánované při spolupráci s klientem. Bohužel</w:t>
      </w:r>
      <w:r w:rsidR="007E35AD">
        <w:t>,</w:t>
      </w:r>
      <w:r>
        <w:t xml:space="preserve"> vzhledem ke krizové situaci probíhající během vývoje bakalářské práce nebylo možné toto testování stihnout do termínu dokončení bakalářské práce. Z tohoto důvodu, </w:t>
      </w:r>
      <w:r w:rsidR="009315C5">
        <w:t>proběhnou pouze akceptační testy požadavků a responzivity.</w:t>
      </w:r>
    </w:p>
    <w:p w14:paraId="3E7A5F88" w14:textId="77777777" w:rsidR="00F04BCD" w:rsidRDefault="009C3D0E" w:rsidP="009C3D0E">
      <w:pPr>
        <w:pStyle w:val="Nadpis2"/>
        <w:rPr>
          <w:rFonts w:hint="eastAsia"/>
        </w:rPr>
      </w:pPr>
      <w:bookmarkStart w:id="89" w:name="_Toc40002667"/>
      <w:r>
        <w:t xml:space="preserve">Testování </w:t>
      </w:r>
      <w:r w:rsidR="00C0713F">
        <w:t>požadavk</w:t>
      </w:r>
      <w:r w:rsidR="00116BB9">
        <w:t>ů</w:t>
      </w:r>
      <w:bookmarkEnd w:id="89"/>
    </w:p>
    <w:p w14:paraId="77AFA870" w14:textId="77777777" w:rsidR="00C51794" w:rsidRDefault="00185705" w:rsidP="00C51794">
      <w:r>
        <w:t xml:space="preserve">Jak již zde bylo zmíněno, plánované testování na straně klienta </w:t>
      </w:r>
      <w:r w:rsidR="00C0713F">
        <w:t xml:space="preserve">nebylo možné provést před termínem odevzdání bakalářské práce. Z tohoto důvodu </w:t>
      </w:r>
      <w:r w:rsidR="00311406">
        <w:t>proběhlo alespoň manuální testování</w:t>
      </w:r>
      <w:r w:rsidR="00D27D89">
        <w:t xml:space="preserve"> </w:t>
      </w:r>
      <w:r w:rsidR="00DF7AB9">
        <w:t xml:space="preserve">se </w:t>
      </w:r>
      <w:r w:rsidR="00D27D89">
        <w:t>třemi anonymními uživateli</w:t>
      </w:r>
      <w:r w:rsidR="006562CC">
        <w:t>, pro zjištění, zda byl</w:t>
      </w:r>
      <w:r w:rsidR="00DF7AB9">
        <w:t>y</w:t>
      </w:r>
      <w:r w:rsidR="006562CC">
        <w:t xml:space="preserve"> požadavky naplněny</w:t>
      </w:r>
      <w:r w:rsidR="004E27B6">
        <w:t>.</w:t>
      </w:r>
      <w:r w:rsidR="008622B4">
        <w:t xml:space="preserve"> Jednotlivé zprávy techniků se nalézají v příloze.</w:t>
      </w:r>
      <w:r w:rsidR="00C51794">
        <w:t xml:space="preserve"> Úroveň splnění požadavků bude ohodnoceno známkou v rozmezí 1 až 5. Hodnoty známky definují následující informace.</w:t>
      </w:r>
    </w:p>
    <w:p w14:paraId="28DDCE32" w14:textId="77777777" w:rsidR="00C51794" w:rsidRDefault="00835A87" w:rsidP="00C51794">
      <w:pPr>
        <w:pStyle w:val="Odstavecseseznamem"/>
        <w:numPr>
          <w:ilvl w:val="0"/>
          <w:numId w:val="28"/>
        </w:numPr>
      </w:pPr>
      <w:r>
        <w:t xml:space="preserve">Požadavek </w:t>
      </w:r>
      <w:r w:rsidR="00545D21">
        <w:t>je zcela implementován.</w:t>
      </w:r>
    </w:p>
    <w:p w14:paraId="603C113B" w14:textId="77777777" w:rsidR="00C51794" w:rsidRDefault="00545D21" w:rsidP="00C51794">
      <w:pPr>
        <w:pStyle w:val="Odstavecseseznamem"/>
        <w:numPr>
          <w:ilvl w:val="0"/>
          <w:numId w:val="28"/>
        </w:numPr>
      </w:pPr>
      <w:r>
        <w:t>Požadavek</w:t>
      </w:r>
      <w:r w:rsidR="00092D9C">
        <w:t xml:space="preserve"> je částečně implementován</w:t>
      </w:r>
      <w:r w:rsidR="00DF7AB9">
        <w:t>.</w:t>
      </w:r>
    </w:p>
    <w:p w14:paraId="7B6DDFB1" w14:textId="77777777" w:rsidR="00311406" w:rsidRDefault="00092D9C" w:rsidP="00092D9C">
      <w:pPr>
        <w:pStyle w:val="Odstavecseseznamem"/>
        <w:numPr>
          <w:ilvl w:val="0"/>
          <w:numId w:val="28"/>
        </w:numPr>
      </w:pPr>
      <w:r>
        <w:t>Požadavek není implementován</w:t>
      </w:r>
      <w:r w:rsidR="00DF7AB9">
        <w:t>.</w:t>
      </w:r>
    </w:p>
    <w:p w14:paraId="412B92A5" w14:textId="77777777" w:rsidR="00B63464" w:rsidRPr="00185705" w:rsidRDefault="00B63464" w:rsidP="00B63464">
      <w:pPr>
        <w:pStyle w:val="Nadpis3"/>
        <w:rPr>
          <w:rFonts w:hint="eastAsia"/>
        </w:rPr>
      </w:pPr>
      <w:bookmarkStart w:id="90" w:name="_Toc40002668"/>
      <w:r>
        <w:t>Funkční požadavky</w:t>
      </w:r>
      <w:bookmarkEnd w:id="90"/>
    </w:p>
    <w:p w14:paraId="3FA59BD5" w14:textId="6FE3CFCC" w:rsidR="00075663" w:rsidRDefault="00075663" w:rsidP="00075663">
      <w:pPr>
        <w:pStyle w:val="Titulek"/>
        <w:keepNext/>
      </w:pPr>
      <w:bookmarkStart w:id="91" w:name="_Toc40002533"/>
      <w:r>
        <w:t xml:space="preserve">Tabulka </w:t>
      </w:r>
      <w:r w:rsidR="00062F81">
        <w:fldChar w:fldCharType="begin"/>
      </w:r>
      <w:r>
        <w:instrText>SEQ Tabulka \* ARABIC</w:instrText>
      </w:r>
      <w:r w:rsidR="00062F81">
        <w:fldChar w:fldCharType="separate"/>
      </w:r>
      <w:r w:rsidR="007D09D0">
        <w:rPr>
          <w:noProof/>
        </w:rPr>
        <w:t>4</w:t>
      </w:r>
      <w:r w:rsidR="00062F81">
        <w:fldChar w:fldCharType="end"/>
      </w:r>
      <w:r>
        <w:t xml:space="preserve"> - Funkční požadavky – Testování</w:t>
      </w:r>
      <w:r w:rsidR="00041C50">
        <w:t xml:space="preserve"> </w:t>
      </w:r>
      <w:r w:rsidR="00F6528C" w:rsidRPr="00F6528C">
        <w:t>(vlastní tvorba)</w:t>
      </w:r>
      <w:bookmarkEnd w:id="91"/>
    </w:p>
    <w:tbl>
      <w:tblPr>
        <w:tblStyle w:val="Svtltabulkasmkou11"/>
        <w:tblW w:w="8926" w:type="dxa"/>
        <w:jc w:val="center"/>
        <w:tblLook w:val="04A0" w:firstRow="1" w:lastRow="0" w:firstColumn="1" w:lastColumn="0" w:noHBand="0" w:noVBand="1"/>
      </w:tblPr>
      <w:tblGrid>
        <w:gridCol w:w="849"/>
        <w:gridCol w:w="2487"/>
        <w:gridCol w:w="1904"/>
        <w:gridCol w:w="1843"/>
        <w:gridCol w:w="1843"/>
      </w:tblGrid>
      <w:tr w:rsidR="006A47D7" w14:paraId="4DB7A8DF" w14:textId="77777777" w:rsidTr="006A47D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 w:type="dxa"/>
          </w:tcPr>
          <w:p w14:paraId="4F5816B1" w14:textId="77777777" w:rsidR="006A47D7" w:rsidRPr="003321FD" w:rsidRDefault="006A47D7" w:rsidP="00834075">
            <w:pPr>
              <w:rPr>
                <w:b w:val="0"/>
                <w:bCs w:val="0"/>
              </w:rPr>
            </w:pPr>
            <w:r w:rsidRPr="003321FD">
              <w:rPr>
                <w:b w:val="0"/>
                <w:bCs w:val="0"/>
              </w:rPr>
              <w:t>ID</w:t>
            </w:r>
          </w:p>
        </w:tc>
        <w:tc>
          <w:tcPr>
            <w:tcW w:w="2487" w:type="dxa"/>
          </w:tcPr>
          <w:p w14:paraId="016B55C1" w14:textId="77777777" w:rsidR="006A47D7" w:rsidRDefault="006A47D7" w:rsidP="00834075">
            <w:pPr>
              <w:cnfStyle w:val="100000000000" w:firstRow="1" w:lastRow="0" w:firstColumn="0" w:lastColumn="0" w:oddVBand="0" w:evenVBand="0" w:oddHBand="0" w:evenHBand="0" w:firstRowFirstColumn="0" w:firstRowLastColumn="0" w:lastRowFirstColumn="0" w:lastRowLastColumn="0"/>
            </w:pPr>
            <w:r>
              <w:t>Název</w:t>
            </w:r>
          </w:p>
        </w:tc>
        <w:tc>
          <w:tcPr>
            <w:tcW w:w="1904" w:type="dxa"/>
            <w:vAlign w:val="center"/>
          </w:tcPr>
          <w:p w14:paraId="0DC56B3D" w14:textId="77777777" w:rsidR="006A47D7" w:rsidRPr="006A47D7" w:rsidRDefault="006A47D7" w:rsidP="00C66E76">
            <w:pPr>
              <w:jc w:val="center"/>
              <w:cnfStyle w:val="100000000000" w:firstRow="1" w:lastRow="0" w:firstColumn="0" w:lastColumn="0" w:oddVBand="0" w:evenVBand="0" w:oddHBand="0" w:evenHBand="0" w:firstRowFirstColumn="0" w:firstRowLastColumn="0" w:lastRowFirstColumn="0" w:lastRowLastColumn="0"/>
            </w:pPr>
            <w:r>
              <w:t>1.</w:t>
            </w:r>
            <w:r w:rsidRPr="006A47D7">
              <w:t>Uživatel</w:t>
            </w:r>
          </w:p>
        </w:tc>
        <w:tc>
          <w:tcPr>
            <w:tcW w:w="1843" w:type="dxa"/>
          </w:tcPr>
          <w:p w14:paraId="69AFB762" w14:textId="77777777" w:rsidR="006A47D7" w:rsidRPr="006A47D7" w:rsidRDefault="006A47D7" w:rsidP="00C66E76">
            <w:pPr>
              <w:jc w:val="center"/>
              <w:cnfStyle w:val="100000000000" w:firstRow="1" w:lastRow="0" w:firstColumn="0" w:lastColumn="0" w:oddVBand="0" w:evenVBand="0" w:oddHBand="0" w:evenHBand="0" w:firstRowFirstColumn="0" w:firstRowLastColumn="0" w:lastRowFirstColumn="0" w:lastRowLastColumn="0"/>
            </w:pPr>
            <w:r>
              <w:t>2.</w:t>
            </w:r>
            <w:r w:rsidRPr="006A47D7">
              <w:t>Uživatel</w:t>
            </w:r>
          </w:p>
        </w:tc>
        <w:tc>
          <w:tcPr>
            <w:tcW w:w="1843" w:type="dxa"/>
          </w:tcPr>
          <w:p w14:paraId="151B2719" w14:textId="77777777" w:rsidR="006A47D7" w:rsidRPr="006A47D7" w:rsidRDefault="006A47D7" w:rsidP="006A47D7">
            <w:pPr>
              <w:ind w:firstLine="0"/>
              <w:jc w:val="center"/>
              <w:cnfStyle w:val="100000000000" w:firstRow="1" w:lastRow="0" w:firstColumn="0" w:lastColumn="0" w:oddVBand="0" w:evenVBand="0" w:oddHBand="0" w:evenHBand="0" w:firstRowFirstColumn="0" w:firstRowLastColumn="0" w:lastRowFirstColumn="0" w:lastRowLastColumn="0"/>
            </w:pPr>
            <w:r w:rsidRPr="006A47D7">
              <w:t>3. Uživatel</w:t>
            </w:r>
          </w:p>
        </w:tc>
      </w:tr>
      <w:tr w:rsidR="00F9394F" w14:paraId="5B4DF288"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9D65518" w14:textId="77777777" w:rsidR="00F9394F" w:rsidRPr="003321FD" w:rsidRDefault="00F9394F" w:rsidP="00F9394F">
            <w:pPr>
              <w:rPr>
                <w:b w:val="0"/>
                <w:bCs w:val="0"/>
              </w:rPr>
            </w:pPr>
            <w:r>
              <w:rPr>
                <w:b w:val="0"/>
                <w:bCs w:val="0"/>
              </w:rPr>
              <w:t>F001</w:t>
            </w:r>
          </w:p>
        </w:tc>
        <w:tc>
          <w:tcPr>
            <w:tcW w:w="2487" w:type="dxa"/>
          </w:tcPr>
          <w:p w14:paraId="4E8B4AA4"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Naplnit databázi</w:t>
            </w:r>
          </w:p>
        </w:tc>
        <w:tc>
          <w:tcPr>
            <w:tcW w:w="1904" w:type="dxa"/>
          </w:tcPr>
          <w:p w14:paraId="50BB560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3DDF822A" w14:textId="685E9D34"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42914D44"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7122EDD5"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585E3A86" w14:textId="77777777" w:rsidR="00F9394F" w:rsidRPr="003321FD" w:rsidRDefault="00F9394F" w:rsidP="00F9394F">
            <w:pPr>
              <w:rPr>
                <w:b w:val="0"/>
                <w:bCs w:val="0"/>
              </w:rPr>
            </w:pPr>
            <w:r>
              <w:rPr>
                <w:b w:val="0"/>
                <w:bCs w:val="0"/>
              </w:rPr>
              <w:t>F002</w:t>
            </w:r>
          </w:p>
        </w:tc>
        <w:tc>
          <w:tcPr>
            <w:tcW w:w="2487" w:type="dxa"/>
          </w:tcPr>
          <w:p w14:paraId="31F80ED5"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Vytvořit uživatele</w:t>
            </w:r>
          </w:p>
        </w:tc>
        <w:tc>
          <w:tcPr>
            <w:tcW w:w="1904" w:type="dxa"/>
          </w:tcPr>
          <w:p w14:paraId="145DC74A"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6CB3276A" w14:textId="10C1C88F"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2FFBFCED"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6D779773"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640AE722" w14:textId="77777777" w:rsidR="00F9394F" w:rsidRPr="003321FD" w:rsidRDefault="00F9394F" w:rsidP="00F9394F">
            <w:pPr>
              <w:rPr>
                <w:b w:val="0"/>
                <w:bCs w:val="0"/>
              </w:rPr>
            </w:pPr>
            <w:r>
              <w:rPr>
                <w:b w:val="0"/>
                <w:bCs w:val="0"/>
              </w:rPr>
              <w:t>F003</w:t>
            </w:r>
          </w:p>
        </w:tc>
        <w:tc>
          <w:tcPr>
            <w:tcW w:w="2487" w:type="dxa"/>
          </w:tcPr>
          <w:p w14:paraId="1151ECC7"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tranit uživatele</w:t>
            </w:r>
          </w:p>
        </w:tc>
        <w:tc>
          <w:tcPr>
            <w:tcW w:w="1904" w:type="dxa"/>
          </w:tcPr>
          <w:p w14:paraId="0EF5579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752D6E9A" w14:textId="7537C24E"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6AF8FFBB"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3103F27D"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FFA13FC" w14:textId="77777777" w:rsidR="00F9394F" w:rsidRPr="003321FD" w:rsidRDefault="00F9394F" w:rsidP="00F9394F">
            <w:pPr>
              <w:rPr>
                <w:b w:val="0"/>
                <w:bCs w:val="0"/>
              </w:rPr>
            </w:pPr>
            <w:r>
              <w:rPr>
                <w:b w:val="0"/>
                <w:bCs w:val="0"/>
              </w:rPr>
              <w:t>F004</w:t>
            </w:r>
          </w:p>
        </w:tc>
        <w:tc>
          <w:tcPr>
            <w:tcW w:w="2487" w:type="dxa"/>
          </w:tcPr>
          <w:p w14:paraId="57DD721A"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Přiřadit týmu lokaci</w:t>
            </w:r>
          </w:p>
        </w:tc>
        <w:tc>
          <w:tcPr>
            <w:tcW w:w="1904" w:type="dxa"/>
          </w:tcPr>
          <w:p w14:paraId="656F3B31"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773EA848" w14:textId="7726188D"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39CAB80F"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314C0B26"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F7A737B" w14:textId="77777777" w:rsidR="00F9394F" w:rsidRPr="003321FD" w:rsidRDefault="00F9394F" w:rsidP="00F9394F">
            <w:pPr>
              <w:rPr>
                <w:b w:val="0"/>
                <w:bCs w:val="0"/>
              </w:rPr>
            </w:pPr>
            <w:r>
              <w:rPr>
                <w:b w:val="0"/>
                <w:bCs w:val="0"/>
              </w:rPr>
              <w:t>F005</w:t>
            </w:r>
          </w:p>
        </w:tc>
        <w:tc>
          <w:tcPr>
            <w:tcW w:w="2487" w:type="dxa"/>
          </w:tcPr>
          <w:p w14:paraId="17AD403B" w14:textId="77777777" w:rsidR="00F9394F" w:rsidRPr="003321FD"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tranit tým z lokace</w:t>
            </w:r>
          </w:p>
        </w:tc>
        <w:tc>
          <w:tcPr>
            <w:tcW w:w="1904" w:type="dxa"/>
          </w:tcPr>
          <w:p w14:paraId="6C85C55D"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62F167E2" w14:textId="0B88E0EC"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622B46E8"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062C6503"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D54749D" w14:textId="77777777" w:rsidR="00F9394F" w:rsidRDefault="00F9394F" w:rsidP="00F9394F">
            <w:pPr>
              <w:rPr>
                <w:b w:val="0"/>
                <w:bCs w:val="0"/>
              </w:rPr>
            </w:pPr>
            <w:r>
              <w:rPr>
                <w:b w:val="0"/>
                <w:bCs w:val="0"/>
              </w:rPr>
              <w:t>F006</w:t>
            </w:r>
          </w:p>
        </w:tc>
        <w:tc>
          <w:tcPr>
            <w:tcW w:w="2487" w:type="dxa"/>
          </w:tcPr>
          <w:p w14:paraId="3C0A93A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Přiřadit technikovi tým</w:t>
            </w:r>
          </w:p>
        </w:tc>
        <w:tc>
          <w:tcPr>
            <w:tcW w:w="1904" w:type="dxa"/>
          </w:tcPr>
          <w:p w14:paraId="7CCE9D91"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1D7FBD36" w14:textId="1D296F6A"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488A8C12"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3EB742C5"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702BC8BA" w14:textId="77777777" w:rsidR="00F9394F" w:rsidRDefault="00F9394F" w:rsidP="00F9394F">
            <w:pPr>
              <w:rPr>
                <w:b w:val="0"/>
                <w:bCs w:val="0"/>
              </w:rPr>
            </w:pPr>
            <w:r>
              <w:rPr>
                <w:b w:val="0"/>
                <w:bCs w:val="0"/>
              </w:rPr>
              <w:lastRenderedPageBreak/>
              <w:t>F007</w:t>
            </w:r>
          </w:p>
        </w:tc>
        <w:tc>
          <w:tcPr>
            <w:tcW w:w="2487" w:type="dxa"/>
          </w:tcPr>
          <w:p w14:paraId="5AC080F4"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tranit technika z týmu</w:t>
            </w:r>
          </w:p>
        </w:tc>
        <w:tc>
          <w:tcPr>
            <w:tcW w:w="1904" w:type="dxa"/>
          </w:tcPr>
          <w:p w14:paraId="261FF45F"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32EEB149" w14:textId="59A3F964"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0A141005" w14:textId="77777777" w:rsidR="00F9394F" w:rsidRDefault="00F9394F" w:rsidP="00F9394F">
            <w:pPr>
              <w:jc w:val="cente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0ECB4991"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178946D3" w14:textId="77777777" w:rsidR="00F9394F" w:rsidRDefault="00F9394F" w:rsidP="00F9394F">
            <w:pPr>
              <w:rPr>
                <w:b w:val="0"/>
                <w:bCs w:val="0"/>
              </w:rPr>
            </w:pPr>
            <w:r>
              <w:rPr>
                <w:b w:val="0"/>
                <w:bCs w:val="0"/>
              </w:rPr>
              <w:t>F008</w:t>
            </w:r>
          </w:p>
        </w:tc>
        <w:tc>
          <w:tcPr>
            <w:tcW w:w="2487" w:type="dxa"/>
          </w:tcPr>
          <w:p w14:paraId="086EDC88"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Odsouhlasit nebo provést změnu lokace</w:t>
            </w:r>
          </w:p>
        </w:tc>
        <w:tc>
          <w:tcPr>
            <w:tcW w:w="1904" w:type="dxa"/>
          </w:tcPr>
          <w:p w14:paraId="200EF2A6"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2</w:t>
            </w:r>
          </w:p>
        </w:tc>
        <w:tc>
          <w:tcPr>
            <w:tcW w:w="1843" w:type="dxa"/>
          </w:tcPr>
          <w:p w14:paraId="787F8858" w14:textId="02A360E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4F9E8118"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2120F0DB"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27D1FCF8" w14:textId="77777777" w:rsidR="00F9394F" w:rsidRDefault="00F9394F" w:rsidP="00F9394F">
            <w:pPr>
              <w:rPr>
                <w:b w:val="0"/>
                <w:bCs w:val="0"/>
              </w:rPr>
            </w:pPr>
            <w:r>
              <w:rPr>
                <w:b w:val="0"/>
                <w:bCs w:val="0"/>
              </w:rPr>
              <w:t>F009</w:t>
            </w:r>
          </w:p>
        </w:tc>
        <w:tc>
          <w:tcPr>
            <w:tcW w:w="2487" w:type="dxa"/>
          </w:tcPr>
          <w:p w14:paraId="3DE27FE6"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Logovat čas změny</w:t>
            </w:r>
          </w:p>
        </w:tc>
        <w:tc>
          <w:tcPr>
            <w:tcW w:w="1904" w:type="dxa"/>
          </w:tcPr>
          <w:p w14:paraId="3551712C"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106F7DED" w14:textId="50C91CCA"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2</w:t>
            </w:r>
          </w:p>
        </w:tc>
        <w:tc>
          <w:tcPr>
            <w:tcW w:w="1843" w:type="dxa"/>
          </w:tcPr>
          <w:p w14:paraId="203EB7E1"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2</w:t>
            </w:r>
          </w:p>
        </w:tc>
      </w:tr>
      <w:tr w:rsidR="00F9394F" w14:paraId="572BC98C"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07C4CB4B" w14:textId="77777777" w:rsidR="00F9394F" w:rsidRDefault="00F9394F" w:rsidP="00F9394F">
            <w:pPr>
              <w:rPr>
                <w:b w:val="0"/>
                <w:bCs w:val="0"/>
              </w:rPr>
            </w:pPr>
            <w:r>
              <w:rPr>
                <w:b w:val="0"/>
                <w:bCs w:val="0"/>
              </w:rPr>
              <w:t>F010</w:t>
            </w:r>
          </w:p>
        </w:tc>
        <w:tc>
          <w:tcPr>
            <w:tcW w:w="2487" w:type="dxa"/>
          </w:tcPr>
          <w:p w14:paraId="23B7A589"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Informovat přiřazené uživatele o změně stavu a lokace</w:t>
            </w:r>
          </w:p>
        </w:tc>
        <w:tc>
          <w:tcPr>
            <w:tcW w:w="1904" w:type="dxa"/>
          </w:tcPr>
          <w:p w14:paraId="57562F77"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2067D900" w14:textId="4E6244EE"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4AFC96A3"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1</w:t>
            </w:r>
          </w:p>
        </w:tc>
      </w:tr>
      <w:tr w:rsidR="00F9394F" w14:paraId="2057B008" w14:textId="77777777" w:rsidTr="006A47D7">
        <w:trPr>
          <w:jc w:val="center"/>
        </w:trPr>
        <w:tc>
          <w:tcPr>
            <w:cnfStyle w:val="001000000000" w:firstRow="0" w:lastRow="0" w:firstColumn="1" w:lastColumn="0" w:oddVBand="0" w:evenVBand="0" w:oddHBand="0" w:evenHBand="0" w:firstRowFirstColumn="0" w:firstRowLastColumn="0" w:lastRowFirstColumn="0" w:lastRowLastColumn="0"/>
            <w:tcW w:w="849" w:type="dxa"/>
          </w:tcPr>
          <w:p w14:paraId="45DFF400" w14:textId="77777777" w:rsidR="00F9394F" w:rsidRDefault="00F9394F" w:rsidP="00F9394F">
            <w:pPr>
              <w:rPr>
                <w:b w:val="0"/>
                <w:bCs w:val="0"/>
              </w:rPr>
            </w:pPr>
            <w:r>
              <w:rPr>
                <w:b w:val="0"/>
                <w:bCs w:val="0"/>
              </w:rPr>
              <w:t>F011</w:t>
            </w:r>
          </w:p>
        </w:tc>
        <w:tc>
          <w:tcPr>
            <w:tcW w:w="2487" w:type="dxa"/>
          </w:tcPr>
          <w:p w14:paraId="3BA06C4E"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rPr>
                <w:b/>
                <w:bCs/>
              </w:rPr>
            </w:pPr>
            <w:r>
              <w:rPr>
                <w:b/>
                <w:bCs/>
              </w:rPr>
              <w:t xml:space="preserve">Zobrazit omezený seznam </w:t>
            </w:r>
          </w:p>
        </w:tc>
        <w:tc>
          <w:tcPr>
            <w:tcW w:w="1904" w:type="dxa"/>
          </w:tcPr>
          <w:p w14:paraId="1467D10B"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207D54">
              <w:t>1</w:t>
            </w:r>
          </w:p>
        </w:tc>
        <w:tc>
          <w:tcPr>
            <w:tcW w:w="1843" w:type="dxa"/>
          </w:tcPr>
          <w:p w14:paraId="6DCB4B44" w14:textId="2AFB3D3F"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9E1999">
              <w:t>1</w:t>
            </w:r>
          </w:p>
        </w:tc>
        <w:tc>
          <w:tcPr>
            <w:tcW w:w="1843" w:type="dxa"/>
          </w:tcPr>
          <w:p w14:paraId="2B13595B" w14:textId="77777777" w:rsidR="00F9394F" w:rsidRDefault="00F9394F" w:rsidP="00F9394F">
            <w:pPr>
              <w:cnfStyle w:val="000000000000" w:firstRow="0" w:lastRow="0" w:firstColumn="0" w:lastColumn="0" w:oddVBand="0" w:evenVBand="0" w:oddHBand="0" w:evenHBand="0" w:firstRowFirstColumn="0" w:firstRowLastColumn="0" w:lastRowFirstColumn="0" w:lastRowLastColumn="0"/>
            </w:pPr>
            <w:r w:rsidRPr="00DB26B5">
              <w:t>1</w:t>
            </w:r>
          </w:p>
        </w:tc>
      </w:tr>
    </w:tbl>
    <w:p w14:paraId="5F08F0AE" w14:textId="77777777" w:rsidR="00185705" w:rsidRDefault="00DE3CB9" w:rsidP="00DE3CB9">
      <w:pPr>
        <w:pStyle w:val="Nadpis3"/>
        <w:rPr>
          <w:rFonts w:hint="eastAsia"/>
        </w:rPr>
      </w:pPr>
      <w:bookmarkStart w:id="92" w:name="_Toc40002669"/>
      <w:r>
        <w:t>Nefunkční požadavky</w:t>
      </w:r>
      <w:bookmarkEnd w:id="92"/>
    </w:p>
    <w:p w14:paraId="750631E1" w14:textId="77777777" w:rsidR="000542C3" w:rsidRDefault="00860E26" w:rsidP="000542C3">
      <w:r>
        <w:t xml:space="preserve">Ne všechny požadavky, které se zde nacházejí je možné testovat manuálně. </w:t>
      </w:r>
      <w:r w:rsidR="00412C4D">
        <w:t>U požadavků, kde je nemožné testovat</w:t>
      </w:r>
      <w:r w:rsidR="00BA5452">
        <w:t>,</w:t>
      </w:r>
      <w:r w:rsidR="00412C4D">
        <w:t xml:space="preserve"> je popsán důvod netestování a případná závislost požadavku.</w:t>
      </w:r>
      <w:r w:rsidR="00075663">
        <w:t xml:space="preserve"> Požadavky, které bylo možné otestovat budou hodnoceny známkami. Známky budou mít následující hodnotu</w:t>
      </w:r>
      <w:r w:rsidR="00BA5452">
        <w:t>:</w:t>
      </w:r>
    </w:p>
    <w:p w14:paraId="09B46972" w14:textId="77777777" w:rsidR="00DB45D9" w:rsidRDefault="00DB45D9" w:rsidP="00DB45D9">
      <w:pPr>
        <w:pStyle w:val="Odstavecseseznamem"/>
        <w:numPr>
          <w:ilvl w:val="0"/>
          <w:numId w:val="35"/>
        </w:numPr>
      </w:pPr>
      <w:r>
        <w:t>Aplikace naplňuje požadavek.</w:t>
      </w:r>
    </w:p>
    <w:p w14:paraId="693DF2AF" w14:textId="77777777" w:rsidR="00DB45D9" w:rsidRDefault="00DB45D9" w:rsidP="00DB45D9">
      <w:pPr>
        <w:pStyle w:val="Odstavecseseznamem"/>
        <w:numPr>
          <w:ilvl w:val="0"/>
          <w:numId w:val="35"/>
        </w:numPr>
      </w:pPr>
      <w:r>
        <w:t>Aplikace</w:t>
      </w:r>
      <w:r w:rsidR="00ED352C">
        <w:t xml:space="preserve"> má určité problémy pro splnění požadavku.</w:t>
      </w:r>
    </w:p>
    <w:p w14:paraId="08940D3A" w14:textId="77777777" w:rsidR="00F9257D" w:rsidRPr="000542C3" w:rsidRDefault="00ED352C" w:rsidP="00DB45D9">
      <w:pPr>
        <w:pStyle w:val="Odstavecseseznamem"/>
        <w:numPr>
          <w:ilvl w:val="0"/>
          <w:numId w:val="35"/>
        </w:numPr>
      </w:pPr>
      <w:r>
        <w:t>Aplikace není schopna splnit požadavek.</w:t>
      </w:r>
    </w:p>
    <w:p w14:paraId="32CC21E5" w14:textId="3133818F" w:rsidR="00075663" w:rsidRDefault="00075663" w:rsidP="00075663">
      <w:pPr>
        <w:pStyle w:val="Titulek"/>
        <w:keepNext/>
      </w:pPr>
      <w:bookmarkStart w:id="93" w:name="_Toc40002534"/>
      <w:r>
        <w:t xml:space="preserve">Tabulka </w:t>
      </w:r>
      <w:r w:rsidR="00062F81">
        <w:fldChar w:fldCharType="begin"/>
      </w:r>
      <w:r>
        <w:instrText>SEQ Tabulka \* ARABIC</w:instrText>
      </w:r>
      <w:r w:rsidR="00062F81">
        <w:fldChar w:fldCharType="separate"/>
      </w:r>
      <w:r w:rsidR="007D09D0">
        <w:rPr>
          <w:noProof/>
        </w:rPr>
        <w:t>5</w:t>
      </w:r>
      <w:r w:rsidR="00062F81">
        <w:fldChar w:fldCharType="end"/>
      </w:r>
      <w:r>
        <w:t xml:space="preserve"> - Nefunkční požadavky – Testování</w:t>
      </w:r>
      <w:r w:rsidR="00041C50">
        <w:t xml:space="preserve"> </w:t>
      </w:r>
      <w:r w:rsidR="00F6528C" w:rsidRPr="00F6528C">
        <w:t>(vlastní tvorba)</w:t>
      </w:r>
      <w:bookmarkEnd w:id="93"/>
    </w:p>
    <w:tbl>
      <w:tblPr>
        <w:tblStyle w:val="Svtltabulkasmkou11"/>
        <w:tblW w:w="0" w:type="auto"/>
        <w:jc w:val="center"/>
        <w:tblLook w:val="04A0" w:firstRow="1" w:lastRow="0" w:firstColumn="1" w:lastColumn="0" w:noHBand="0" w:noVBand="1"/>
      </w:tblPr>
      <w:tblGrid>
        <w:gridCol w:w="910"/>
        <w:gridCol w:w="2063"/>
        <w:gridCol w:w="2619"/>
        <w:gridCol w:w="1592"/>
        <w:gridCol w:w="1592"/>
      </w:tblGrid>
      <w:tr w:rsidR="00860E26" w14:paraId="463613BF" w14:textId="77777777" w:rsidTr="00860E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10" w:type="dxa"/>
          </w:tcPr>
          <w:p w14:paraId="5C3D0E07" w14:textId="77777777" w:rsidR="00860E26" w:rsidRPr="003321FD" w:rsidRDefault="00860E26" w:rsidP="00834075">
            <w:pPr>
              <w:rPr>
                <w:b w:val="0"/>
                <w:bCs w:val="0"/>
              </w:rPr>
            </w:pPr>
            <w:r w:rsidRPr="003321FD">
              <w:rPr>
                <w:b w:val="0"/>
                <w:bCs w:val="0"/>
              </w:rPr>
              <w:t>ID</w:t>
            </w:r>
          </w:p>
        </w:tc>
        <w:tc>
          <w:tcPr>
            <w:tcW w:w="2063" w:type="dxa"/>
          </w:tcPr>
          <w:p w14:paraId="2D501975"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Název</w:t>
            </w:r>
          </w:p>
        </w:tc>
        <w:tc>
          <w:tcPr>
            <w:tcW w:w="2619" w:type="dxa"/>
            <w:vAlign w:val="center"/>
          </w:tcPr>
          <w:p w14:paraId="74ED5B18"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1.Uživatel</w:t>
            </w:r>
          </w:p>
        </w:tc>
        <w:tc>
          <w:tcPr>
            <w:tcW w:w="1592" w:type="dxa"/>
          </w:tcPr>
          <w:p w14:paraId="50CC8D65"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2.Uživatel</w:t>
            </w:r>
          </w:p>
        </w:tc>
        <w:tc>
          <w:tcPr>
            <w:tcW w:w="1592" w:type="dxa"/>
          </w:tcPr>
          <w:p w14:paraId="52594843" w14:textId="77777777" w:rsidR="00860E26" w:rsidRDefault="00860E26" w:rsidP="00834075">
            <w:pPr>
              <w:cnfStyle w:val="100000000000" w:firstRow="1" w:lastRow="0" w:firstColumn="0" w:lastColumn="0" w:oddVBand="0" w:evenVBand="0" w:oddHBand="0" w:evenHBand="0" w:firstRowFirstColumn="0" w:firstRowLastColumn="0" w:lastRowFirstColumn="0" w:lastRowLastColumn="0"/>
            </w:pPr>
            <w:r>
              <w:t>3.Uživatel</w:t>
            </w:r>
          </w:p>
        </w:tc>
      </w:tr>
      <w:tr w:rsidR="00860E26" w14:paraId="13F36925"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23A06553" w14:textId="77777777" w:rsidR="00860E26" w:rsidRPr="003321FD" w:rsidRDefault="00860E26" w:rsidP="00834075">
            <w:pPr>
              <w:rPr>
                <w:b w:val="0"/>
                <w:bCs w:val="0"/>
              </w:rPr>
            </w:pPr>
            <w:r>
              <w:rPr>
                <w:b w:val="0"/>
                <w:bCs w:val="0"/>
              </w:rPr>
              <w:t>N001</w:t>
            </w:r>
          </w:p>
        </w:tc>
        <w:tc>
          <w:tcPr>
            <w:tcW w:w="2063" w:type="dxa"/>
          </w:tcPr>
          <w:p w14:paraId="5B5BD9F2" w14:textId="77777777" w:rsidR="00860E26" w:rsidRPr="003321FD" w:rsidRDefault="00860E26" w:rsidP="00834075">
            <w:pPr>
              <w:cnfStyle w:val="000000000000" w:firstRow="0" w:lastRow="0" w:firstColumn="0" w:lastColumn="0" w:oddVBand="0" w:evenVBand="0" w:oddHBand="0" w:evenHBand="0" w:firstRowFirstColumn="0" w:firstRowLastColumn="0" w:lastRowFirstColumn="0" w:lastRowLastColumn="0"/>
              <w:rPr>
                <w:b/>
                <w:bCs/>
              </w:rPr>
            </w:pPr>
            <w:r w:rsidRPr="003321FD">
              <w:rPr>
                <w:b/>
                <w:bCs/>
              </w:rPr>
              <w:t>Levný provoz</w:t>
            </w:r>
          </w:p>
        </w:tc>
        <w:tc>
          <w:tcPr>
            <w:tcW w:w="5803" w:type="dxa"/>
            <w:gridSpan w:val="3"/>
          </w:tcPr>
          <w:p w14:paraId="6DC50CFA" w14:textId="77777777" w:rsidR="00890A99" w:rsidRDefault="00196C8C" w:rsidP="00834075">
            <w:pPr>
              <w:cnfStyle w:val="000000000000" w:firstRow="0" w:lastRow="0" w:firstColumn="0" w:lastColumn="0" w:oddVBand="0" w:evenVBand="0" w:oddHBand="0" w:evenHBand="0" w:firstRowFirstColumn="0" w:firstRowLastColumn="0" w:lastRowFirstColumn="0" w:lastRowLastColumn="0"/>
            </w:pPr>
            <w:r>
              <w:t>Tento požadavek</w:t>
            </w:r>
            <w:r w:rsidR="000B26F9">
              <w:t xml:space="preserve"> je</w:t>
            </w:r>
            <w:r w:rsidR="00BA5452">
              <w:t xml:space="preserve"> </w:t>
            </w:r>
            <w:r w:rsidR="0074454A">
              <w:t>nemožné ověřit</w:t>
            </w:r>
            <w:r w:rsidR="003D641E">
              <w:t xml:space="preserve">, </w:t>
            </w:r>
            <w:r w:rsidR="000B26F9">
              <w:t>jelikož</w:t>
            </w:r>
            <w:r w:rsidR="00BA5452">
              <w:t xml:space="preserve"> </w:t>
            </w:r>
            <w:r w:rsidR="00466B26">
              <w:t>v</w:t>
            </w:r>
            <w:r w:rsidR="00EF686A">
              <w:t>ýše</w:t>
            </w:r>
            <w:r w:rsidR="00466B26">
              <w:t xml:space="preserve"> úspor </w:t>
            </w:r>
            <w:r w:rsidR="003D641E">
              <w:t>závisí na velikosti akce</w:t>
            </w:r>
            <w:r w:rsidR="00EF686A">
              <w:t xml:space="preserve"> (</w:t>
            </w:r>
            <w:r w:rsidR="003D641E">
              <w:t>množství techniků a jejich platu</w:t>
            </w:r>
            <w:proofErr w:type="gramStart"/>
            <w:r w:rsidR="00EF686A">
              <w:t>)</w:t>
            </w:r>
            <w:r w:rsidR="003D641E">
              <w:t>.</w:t>
            </w:r>
            <w:r w:rsidR="00461957">
              <w:t>T</w:t>
            </w:r>
            <w:r w:rsidR="00195961">
              <w:t>yto</w:t>
            </w:r>
            <w:proofErr w:type="gramEnd"/>
            <w:r w:rsidR="00BA5452">
              <w:t xml:space="preserve"> </w:t>
            </w:r>
            <w:r w:rsidR="00461957">
              <w:t>údaje</w:t>
            </w:r>
            <w:r w:rsidR="00195961">
              <w:t xml:space="preserve"> podléhají </w:t>
            </w:r>
            <w:r w:rsidR="00A7645A">
              <w:t>internímu utajení a nebylo je možno použít pro</w:t>
            </w:r>
            <w:r w:rsidR="00D93240">
              <w:t xml:space="preserve"> v</w:t>
            </w:r>
            <w:r w:rsidR="00A7645A">
              <w:t xml:space="preserve"> této prác</w:t>
            </w:r>
            <w:r w:rsidR="00D93240">
              <w:t>i</w:t>
            </w:r>
            <w:r w:rsidR="00466B26">
              <w:t xml:space="preserve">. </w:t>
            </w:r>
          </w:p>
          <w:p w14:paraId="3B8FBA86" w14:textId="77777777" w:rsidR="00860E26" w:rsidRDefault="00030877" w:rsidP="00834075">
            <w:pPr>
              <w:cnfStyle w:val="000000000000" w:firstRow="0" w:lastRow="0" w:firstColumn="0" w:lastColumn="0" w:oddVBand="0" w:evenVBand="0" w:oddHBand="0" w:evenHBand="0" w:firstRowFirstColumn="0" w:firstRowLastColumn="0" w:lastRowFirstColumn="0" w:lastRowLastColumn="0"/>
            </w:pPr>
            <w:r>
              <w:t>Náklady na tuto</w:t>
            </w:r>
            <w:r w:rsidR="00466B26">
              <w:t xml:space="preserve"> aplikac</w:t>
            </w:r>
            <w:r>
              <w:t>i</w:t>
            </w:r>
            <w:r w:rsidR="00BA5452">
              <w:t xml:space="preserve"> </w:t>
            </w:r>
            <w:r w:rsidR="00B425EE">
              <w:t xml:space="preserve">jsou kombinace cen hostingu </w:t>
            </w:r>
            <w:r w:rsidR="006644C8">
              <w:t>HTTP a SMTP server</w:t>
            </w:r>
            <w:r w:rsidR="00364B56">
              <w:t>u</w:t>
            </w:r>
            <w:r w:rsidR="006644C8">
              <w:t>.</w:t>
            </w:r>
          </w:p>
        </w:tc>
      </w:tr>
      <w:tr w:rsidR="00207D54" w14:paraId="3A21C53F"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7C156856" w14:textId="77777777" w:rsidR="00207D54" w:rsidRPr="003321FD" w:rsidRDefault="00207D54" w:rsidP="00207D54">
            <w:pPr>
              <w:rPr>
                <w:b w:val="0"/>
                <w:bCs w:val="0"/>
              </w:rPr>
            </w:pPr>
            <w:r>
              <w:rPr>
                <w:b w:val="0"/>
                <w:bCs w:val="0"/>
              </w:rPr>
              <w:t>N002</w:t>
            </w:r>
          </w:p>
        </w:tc>
        <w:tc>
          <w:tcPr>
            <w:tcW w:w="2063" w:type="dxa"/>
          </w:tcPr>
          <w:p w14:paraId="5C509869"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Rychlá odezva</w:t>
            </w:r>
          </w:p>
        </w:tc>
        <w:tc>
          <w:tcPr>
            <w:tcW w:w="2619" w:type="dxa"/>
          </w:tcPr>
          <w:p w14:paraId="1AF3E703"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t>1</w:t>
            </w:r>
          </w:p>
        </w:tc>
        <w:tc>
          <w:tcPr>
            <w:tcW w:w="1592" w:type="dxa"/>
          </w:tcPr>
          <w:p w14:paraId="19F22307" w14:textId="03696B1D" w:rsidR="00207D54" w:rsidRDefault="00F9394F" w:rsidP="00207D54">
            <w:pPr>
              <w:cnfStyle w:val="000000000000" w:firstRow="0" w:lastRow="0" w:firstColumn="0" w:lastColumn="0" w:oddVBand="0" w:evenVBand="0" w:oddHBand="0" w:evenHBand="0" w:firstRowFirstColumn="0" w:firstRowLastColumn="0" w:lastRowFirstColumn="0" w:lastRowLastColumn="0"/>
            </w:pPr>
            <w:r>
              <w:t>1</w:t>
            </w:r>
          </w:p>
        </w:tc>
        <w:tc>
          <w:tcPr>
            <w:tcW w:w="1592" w:type="dxa"/>
            <w:vAlign w:val="bottom"/>
          </w:tcPr>
          <w:p w14:paraId="79367B36"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1</w:t>
            </w:r>
          </w:p>
        </w:tc>
      </w:tr>
      <w:tr w:rsidR="00207D54" w14:paraId="65DCD552"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3C98DAD4" w14:textId="77777777" w:rsidR="00207D54" w:rsidRPr="003321FD" w:rsidRDefault="00207D54" w:rsidP="00207D54">
            <w:pPr>
              <w:rPr>
                <w:b w:val="0"/>
                <w:bCs w:val="0"/>
              </w:rPr>
            </w:pPr>
            <w:r>
              <w:rPr>
                <w:b w:val="0"/>
                <w:bCs w:val="0"/>
              </w:rPr>
              <w:t>N003</w:t>
            </w:r>
          </w:p>
        </w:tc>
        <w:tc>
          <w:tcPr>
            <w:tcW w:w="2063" w:type="dxa"/>
          </w:tcPr>
          <w:p w14:paraId="4F0FC1CB"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Jednoduchá instalace na vlastní server</w:t>
            </w:r>
          </w:p>
        </w:tc>
        <w:tc>
          <w:tcPr>
            <w:tcW w:w="2619" w:type="dxa"/>
          </w:tcPr>
          <w:p w14:paraId="2A8A6D3A"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t>1</w:t>
            </w:r>
          </w:p>
        </w:tc>
        <w:tc>
          <w:tcPr>
            <w:tcW w:w="1592" w:type="dxa"/>
          </w:tcPr>
          <w:p w14:paraId="1B8D13CD" w14:textId="7E3EE71C" w:rsidR="00207D54" w:rsidRDefault="00F9394F" w:rsidP="00207D54">
            <w:pPr>
              <w:cnfStyle w:val="000000000000" w:firstRow="0" w:lastRow="0" w:firstColumn="0" w:lastColumn="0" w:oddVBand="0" w:evenVBand="0" w:oddHBand="0" w:evenHBand="0" w:firstRowFirstColumn="0" w:firstRowLastColumn="0" w:lastRowFirstColumn="0" w:lastRowLastColumn="0"/>
            </w:pPr>
            <w:r>
              <w:t>1</w:t>
            </w:r>
          </w:p>
        </w:tc>
        <w:tc>
          <w:tcPr>
            <w:tcW w:w="1592" w:type="dxa"/>
            <w:vAlign w:val="bottom"/>
          </w:tcPr>
          <w:p w14:paraId="0E3D6F20"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1</w:t>
            </w:r>
          </w:p>
        </w:tc>
      </w:tr>
      <w:tr w:rsidR="00207D54" w14:paraId="1516F381"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63F09B8E" w14:textId="77777777" w:rsidR="00207D54" w:rsidRPr="003321FD" w:rsidRDefault="00207D54" w:rsidP="00207D54">
            <w:pPr>
              <w:rPr>
                <w:b w:val="0"/>
                <w:bCs w:val="0"/>
              </w:rPr>
            </w:pPr>
            <w:r>
              <w:rPr>
                <w:b w:val="0"/>
                <w:bCs w:val="0"/>
              </w:rPr>
              <w:t>N004</w:t>
            </w:r>
          </w:p>
        </w:tc>
        <w:tc>
          <w:tcPr>
            <w:tcW w:w="2063" w:type="dxa"/>
          </w:tcPr>
          <w:p w14:paraId="208C7E97"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 xml:space="preserve">Optimalizace </w:t>
            </w:r>
            <w:r w:rsidRPr="003321FD">
              <w:rPr>
                <w:b/>
                <w:bCs/>
              </w:rPr>
              <w:lastRenderedPageBreak/>
              <w:t>rozhraní pro technika na chytrý telefon.</w:t>
            </w:r>
          </w:p>
        </w:tc>
        <w:tc>
          <w:tcPr>
            <w:tcW w:w="2619" w:type="dxa"/>
          </w:tcPr>
          <w:p w14:paraId="48E11ED4"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lastRenderedPageBreak/>
              <w:t>1</w:t>
            </w:r>
          </w:p>
        </w:tc>
        <w:tc>
          <w:tcPr>
            <w:tcW w:w="1592" w:type="dxa"/>
          </w:tcPr>
          <w:p w14:paraId="7F6878CA" w14:textId="4E352A7C" w:rsidR="00207D54" w:rsidRDefault="00F9394F" w:rsidP="00207D54">
            <w:pPr>
              <w:cnfStyle w:val="000000000000" w:firstRow="0" w:lastRow="0" w:firstColumn="0" w:lastColumn="0" w:oddVBand="0" w:evenVBand="0" w:oddHBand="0" w:evenHBand="0" w:firstRowFirstColumn="0" w:firstRowLastColumn="0" w:lastRowFirstColumn="0" w:lastRowLastColumn="0"/>
            </w:pPr>
            <w:r>
              <w:t>2</w:t>
            </w:r>
          </w:p>
        </w:tc>
        <w:tc>
          <w:tcPr>
            <w:tcW w:w="1592" w:type="dxa"/>
            <w:vAlign w:val="bottom"/>
          </w:tcPr>
          <w:p w14:paraId="65EECC0D"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2</w:t>
            </w:r>
          </w:p>
        </w:tc>
      </w:tr>
      <w:tr w:rsidR="00207D54" w14:paraId="1CAD34BB" w14:textId="77777777" w:rsidTr="00834075">
        <w:trPr>
          <w:jc w:val="center"/>
        </w:trPr>
        <w:tc>
          <w:tcPr>
            <w:cnfStyle w:val="001000000000" w:firstRow="0" w:lastRow="0" w:firstColumn="1" w:lastColumn="0" w:oddVBand="0" w:evenVBand="0" w:oddHBand="0" w:evenHBand="0" w:firstRowFirstColumn="0" w:firstRowLastColumn="0" w:lastRowFirstColumn="0" w:lastRowLastColumn="0"/>
            <w:tcW w:w="910" w:type="dxa"/>
          </w:tcPr>
          <w:p w14:paraId="2C885B1B" w14:textId="21009FDC" w:rsidR="00207D54" w:rsidRPr="003321FD" w:rsidRDefault="00207D54" w:rsidP="00207D54">
            <w:pPr>
              <w:rPr>
                <w:b w:val="0"/>
                <w:bCs w:val="0"/>
              </w:rPr>
            </w:pPr>
            <w:r>
              <w:rPr>
                <w:b w:val="0"/>
                <w:bCs w:val="0"/>
              </w:rPr>
              <w:t>N005</w:t>
            </w:r>
          </w:p>
        </w:tc>
        <w:tc>
          <w:tcPr>
            <w:tcW w:w="2063" w:type="dxa"/>
          </w:tcPr>
          <w:p w14:paraId="061BD9FA" w14:textId="77777777" w:rsidR="00207D54" w:rsidRPr="003321FD" w:rsidRDefault="00207D54" w:rsidP="00207D54">
            <w:pPr>
              <w:cnfStyle w:val="000000000000" w:firstRow="0" w:lastRow="0" w:firstColumn="0" w:lastColumn="0" w:oddVBand="0" w:evenVBand="0" w:oddHBand="0" w:evenHBand="0" w:firstRowFirstColumn="0" w:firstRowLastColumn="0" w:lastRowFirstColumn="0" w:lastRowLastColumn="0"/>
              <w:rPr>
                <w:b/>
                <w:bCs/>
              </w:rPr>
            </w:pPr>
            <w:r w:rsidRPr="003321FD">
              <w:rPr>
                <w:b/>
                <w:bCs/>
              </w:rPr>
              <w:t>Přehlednost</w:t>
            </w:r>
          </w:p>
        </w:tc>
        <w:tc>
          <w:tcPr>
            <w:tcW w:w="2619" w:type="dxa"/>
          </w:tcPr>
          <w:p w14:paraId="75860403"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47D11">
              <w:t>1</w:t>
            </w:r>
          </w:p>
        </w:tc>
        <w:tc>
          <w:tcPr>
            <w:tcW w:w="1592" w:type="dxa"/>
          </w:tcPr>
          <w:p w14:paraId="3154F023" w14:textId="300175BE" w:rsidR="00207D54" w:rsidRDefault="00F9394F" w:rsidP="00207D54">
            <w:pPr>
              <w:cnfStyle w:val="000000000000" w:firstRow="0" w:lastRow="0" w:firstColumn="0" w:lastColumn="0" w:oddVBand="0" w:evenVBand="0" w:oddHBand="0" w:evenHBand="0" w:firstRowFirstColumn="0" w:firstRowLastColumn="0" w:lastRowFirstColumn="0" w:lastRowLastColumn="0"/>
            </w:pPr>
            <w:r>
              <w:t>1</w:t>
            </w:r>
          </w:p>
        </w:tc>
        <w:tc>
          <w:tcPr>
            <w:tcW w:w="1592" w:type="dxa"/>
            <w:vAlign w:val="bottom"/>
          </w:tcPr>
          <w:p w14:paraId="228D2ABC" w14:textId="77777777" w:rsidR="00207D54" w:rsidRDefault="00207D54" w:rsidP="00207D54">
            <w:pPr>
              <w:cnfStyle w:val="000000000000" w:firstRow="0" w:lastRow="0" w:firstColumn="0" w:lastColumn="0" w:oddVBand="0" w:evenVBand="0" w:oddHBand="0" w:evenHBand="0" w:firstRowFirstColumn="0" w:firstRowLastColumn="0" w:lastRowFirstColumn="0" w:lastRowLastColumn="0"/>
            </w:pPr>
            <w:r w:rsidRPr="00027A9B">
              <w:t>1</w:t>
            </w:r>
          </w:p>
        </w:tc>
      </w:tr>
    </w:tbl>
    <w:p w14:paraId="3BCCB9E2" w14:textId="77777777" w:rsidR="00DE3CB9" w:rsidRPr="00DE3CB9" w:rsidRDefault="00DE3CB9" w:rsidP="00DE3CB9"/>
    <w:p w14:paraId="3803E5AC" w14:textId="77777777" w:rsidR="00C51794" w:rsidRDefault="00C51794" w:rsidP="00C51794">
      <w:pPr>
        <w:pStyle w:val="Nadpis2"/>
        <w:rPr>
          <w:rFonts w:hint="eastAsia"/>
        </w:rPr>
      </w:pPr>
      <w:bookmarkStart w:id="94" w:name="_Toc40002670"/>
      <w:r>
        <w:t>Testování responzivity.</w:t>
      </w:r>
      <w:bookmarkEnd w:id="94"/>
    </w:p>
    <w:p w14:paraId="088ED7C5" w14:textId="77777777" w:rsidR="00C51794" w:rsidRDefault="00C51794" w:rsidP="00C51794">
      <w:r>
        <w:t>Pro překontrolování schopnosti zobrazení na různých nosičích byla aplikace otestována autorem s využitím různými přístroji. Při testování budou hlavní dvě vlastnosti. Jedná se o vlastnost zobrazení definující, do jaké úrovně je uživatelské rozhraní na daném nosiči efektivní a vlastnost funkcionalita, která informuje, zda všechny potřebné funkce na daném nosiči fungují. Tyto vlastnosti budou ohodnoceny známkou v rozmezí 1 až 5. Hodnoty známky definují následující informace.</w:t>
      </w:r>
    </w:p>
    <w:p w14:paraId="6AF863B3" w14:textId="77777777" w:rsidR="00C51794" w:rsidRDefault="00C51794" w:rsidP="00DB45D9">
      <w:pPr>
        <w:pStyle w:val="Odstavecseseznamem"/>
        <w:numPr>
          <w:ilvl w:val="0"/>
          <w:numId w:val="35"/>
        </w:numPr>
      </w:pPr>
      <w:r>
        <w:t>Vlastnost aplikace nemá problém.</w:t>
      </w:r>
    </w:p>
    <w:p w14:paraId="5615C0A3" w14:textId="77777777" w:rsidR="00C51794" w:rsidRDefault="00C51794" w:rsidP="00DB45D9">
      <w:pPr>
        <w:pStyle w:val="Odstavecseseznamem"/>
        <w:numPr>
          <w:ilvl w:val="0"/>
          <w:numId w:val="35"/>
        </w:numPr>
      </w:pPr>
      <w:r>
        <w:t>Vlastnost lehce narušuje chod aplikace.</w:t>
      </w:r>
    </w:p>
    <w:p w14:paraId="1B8C1BBD" w14:textId="77777777" w:rsidR="00C51794" w:rsidRDefault="00C51794" w:rsidP="00DB45D9">
      <w:pPr>
        <w:pStyle w:val="Odstavecseseznamem"/>
        <w:numPr>
          <w:ilvl w:val="0"/>
          <w:numId w:val="35"/>
        </w:numPr>
      </w:pPr>
      <w:r>
        <w:t>Vlastnost přivádí problémy a způsobuje zpoždění při chodu aplikace.</w:t>
      </w:r>
    </w:p>
    <w:p w14:paraId="6910D210" w14:textId="77777777" w:rsidR="00C51794" w:rsidRDefault="00C51794" w:rsidP="00DB45D9">
      <w:pPr>
        <w:pStyle w:val="Odstavecseseznamem"/>
        <w:numPr>
          <w:ilvl w:val="0"/>
          <w:numId w:val="35"/>
        </w:numPr>
      </w:pPr>
      <w:r>
        <w:t>Vlastnost velmi narušuje chod aplikace. Aplikaci je téměř nemožné efektivně použít.</w:t>
      </w:r>
    </w:p>
    <w:p w14:paraId="455796B0" w14:textId="77777777" w:rsidR="00C51794" w:rsidRDefault="00C51794" w:rsidP="00DB45D9">
      <w:pPr>
        <w:pStyle w:val="Odstavecseseznamem"/>
        <w:numPr>
          <w:ilvl w:val="0"/>
          <w:numId w:val="35"/>
        </w:numPr>
      </w:pPr>
      <w:r>
        <w:t>Vlastnost způsobuje aplikaci nepoužitelnou. Aplikace je nepoužitelná.</w:t>
      </w:r>
    </w:p>
    <w:p w14:paraId="4C3CC6D6" w14:textId="77777777" w:rsidR="00C51794" w:rsidRDefault="00C51794" w:rsidP="00C51794">
      <w:pPr>
        <w:pStyle w:val="Nadpis4"/>
        <w:rPr>
          <w:rStyle w:val="Siln"/>
          <w:rFonts w:hint="eastAsia"/>
          <w:b/>
          <w:bCs w:val="0"/>
        </w:rPr>
      </w:pPr>
      <w:r w:rsidRPr="00CC7C96">
        <w:rPr>
          <w:rStyle w:val="Siln"/>
          <w:b/>
          <w:bCs w:val="0"/>
        </w:rPr>
        <w:t>Výsledky</w:t>
      </w:r>
      <w:r>
        <w:rPr>
          <w:rStyle w:val="Siln"/>
          <w:b/>
          <w:bCs w:val="0"/>
        </w:rPr>
        <w:t xml:space="preserve"> testování</w:t>
      </w:r>
    </w:p>
    <w:p w14:paraId="52A4E4F8" w14:textId="77777777" w:rsidR="00C51794" w:rsidRDefault="00C51794" w:rsidP="00C51794">
      <w:pPr>
        <w:spacing w:after="160" w:line="259" w:lineRule="auto"/>
        <w:ind w:firstLine="0"/>
        <w:jc w:val="left"/>
      </w:pPr>
      <w:r>
        <w:t>Během testování bylo nalezeno, že při menším rozlišení není celá tabulka zobrazena najednou. Pro zobrazení informací musí uživatel tabulku posunout horizontálně. Tuto chybu není možné jednoduše opravit, jelikož původní plán implementace s atributem Bootstrap-table „data-mobile-</w:t>
      </w:r>
      <w:proofErr w:type="spellStart"/>
      <w:r>
        <w:t>responsive</w:t>
      </w:r>
      <w:proofErr w:type="spellEnd"/>
      <w:r>
        <w:t>“ obsahuje chybu, která při přeměně tabulky na karty odstraňuje možnost expandovat řádky, což je vysoce důležitá součást této aplikace.</w:t>
      </w:r>
      <w:r w:rsidR="00062F81">
        <w:fldChar w:fldCharType="begin"/>
      </w:r>
      <w:r w:rsidR="006426B8">
        <w:instrText xml:space="preserve"> ADDIN ZOTERO_ITEM CSL_CITATION {"citationID":"xEV0dKz1","properties":{"formattedCitation":"[22]","plainCitation":"[22]","noteIndex":0},"citationItems":[{"id":121,"uris":["http://zotero.org/users/local/9QMVeaNc/items/66A728T3"],"uri":["http://zotero.org/users/local/9QMVeaNc/items/66A728T3"],"itemData":{"id":121,"type":"webpage","abstract":"Title pretty much sums it up, I'm using the latest Chrome on Win10... https://live.bootstrap-table.com/code/nandoblanco/2453 (resize the results) Awesome library btw!","container-title":"GitHub","language":"en","note":"source: github.com","title":"detail view doesn't work on mobile view... · Issue #4972 · wenzhixin/bootstrap-table","URL":"https://github.com/wenzhixin/bootstrap-table/issues/4972","accessed":{"date-parts":[["2020",5,5]]}}}],"schema":"https://github.com/citation-style-language/schema/raw/master/csl-citation.json"} </w:instrText>
      </w:r>
      <w:r w:rsidR="00062F81">
        <w:fldChar w:fldCharType="separate"/>
      </w:r>
      <w:r w:rsidR="006426B8" w:rsidRPr="006426B8">
        <w:rPr>
          <w:rFonts w:ascii="Georgia" w:hAnsi="Georgia"/>
        </w:rPr>
        <w:t>[22]</w:t>
      </w:r>
      <w:r w:rsidR="00062F81">
        <w:fldChar w:fldCharType="end"/>
      </w:r>
      <w:r>
        <w:rPr>
          <w:rStyle w:val="Siln"/>
          <w:b w:val="0"/>
          <w:bCs w:val="0"/>
        </w:rPr>
        <w:br w:type="page"/>
      </w:r>
    </w:p>
    <w:p w14:paraId="1AF0E725" w14:textId="04B17877" w:rsidR="001D7C2F" w:rsidRDefault="001D7C2F" w:rsidP="001D7C2F">
      <w:pPr>
        <w:pStyle w:val="Titulek"/>
        <w:keepNext/>
      </w:pPr>
      <w:bookmarkStart w:id="95" w:name="_Toc40002535"/>
      <w:r>
        <w:lastRenderedPageBreak/>
        <w:t xml:space="preserve">Tabulka </w:t>
      </w:r>
      <w:r w:rsidR="00062F81">
        <w:fldChar w:fldCharType="begin"/>
      </w:r>
      <w:r>
        <w:instrText>SEQ Tabulka \* ARABIC</w:instrText>
      </w:r>
      <w:r w:rsidR="00062F81">
        <w:fldChar w:fldCharType="separate"/>
      </w:r>
      <w:r w:rsidR="007D09D0">
        <w:rPr>
          <w:noProof/>
        </w:rPr>
        <w:t>6</w:t>
      </w:r>
      <w:r w:rsidR="00062F81">
        <w:fldChar w:fldCharType="end"/>
      </w:r>
      <w:r>
        <w:t xml:space="preserve"> - Testování Responzivnosti</w:t>
      </w:r>
      <w:r w:rsidR="00041C50">
        <w:t xml:space="preserve"> </w:t>
      </w:r>
      <w:r w:rsidR="00F6528C" w:rsidRPr="00F6528C">
        <w:t>(vlastní tvorba)</w:t>
      </w:r>
      <w:bookmarkEnd w:id="95"/>
    </w:p>
    <w:tbl>
      <w:tblPr>
        <w:tblStyle w:val="Mkatabulky"/>
        <w:tblW w:w="0" w:type="auto"/>
        <w:tblLook w:val="04A0" w:firstRow="1" w:lastRow="0" w:firstColumn="1" w:lastColumn="0" w:noHBand="0" w:noVBand="1"/>
      </w:tblPr>
      <w:tblGrid>
        <w:gridCol w:w="1565"/>
        <w:gridCol w:w="2205"/>
        <w:gridCol w:w="1190"/>
        <w:gridCol w:w="1561"/>
        <w:gridCol w:w="2255"/>
      </w:tblGrid>
      <w:tr w:rsidR="00C51794" w14:paraId="3969ADF1" w14:textId="77777777" w:rsidTr="001D7C2F">
        <w:tc>
          <w:tcPr>
            <w:tcW w:w="1565" w:type="dxa"/>
            <w:vAlign w:val="center"/>
          </w:tcPr>
          <w:p w14:paraId="26E0433F" w14:textId="77777777" w:rsidR="00C51794" w:rsidRDefault="00C51794" w:rsidP="00834075">
            <w:pPr>
              <w:ind w:firstLine="0"/>
              <w:jc w:val="center"/>
            </w:pPr>
            <w:r>
              <w:t>Přístroj</w:t>
            </w:r>
          </w:p>
        </w:tc>
        <w:tc>
          <w:tcPr>
            <w:tcW w:w="2205" w:type="dxa"/>
            <w:vAlign w:val="center"/>
          </w:tcPr>
          <w:p w14:paraId="04808256" w14:textId="77777777" w:rsidR="00C51794" w:rsidRDefault="00C51794" w:rsidP="00834075">
            <w:pPr>
              <w:ind w:firstLine="0"/>
              <w:jc w:val="center"/>
            </w:pPr>
            <w:r>
              <w:t>Prohlížeč</w:t>
            </w:r>
          </w:p>
        </w:tc>
        <w:tc>
          <w:tcPr>
            <w:tcW w:w="1190" w:type="dxa"/>
            <w:vAlign w:val="center"/>
          </w:tcPr>
          <w:p w14:paraId="5114C46E" w14:textId="77777777" w:rsidR="00C51794" w:rsidRDefault="00C51794" w:rsidP="00834075">
            <w:pPr>
              <w:ind w:firstLine="0"/>
              <w:jc w:val="center"/>
            </w:pPr>
            <w:r>
              <w:t>Zobrazení</w:t>
            </w:r>
          </w:p>
        </w:tc>
        <w:tc>
          <w:tcPr>
            <w:tcW w:w="1561" w:type="dxa"/>
            <w:vAlign w:val="center"/>
          </w:tcPr>
          <w:p w14:paraId="24C089BA" w14:textId="77777777" w:rsidR="00C51794" w:rsidRDefault="00C51794" w:rsidP="00834075">
            <w:pPr>
              <w:ind w:firstLine="0"/>
              <w:jc w:val="center"/>
            </w:pPr>
            <w:r>
              <w:t>Funkcionalita</w:t>
            </w:r>
          </w:p>
        </w:tc>
        <w:tc>
          <w:tcPr>
            <w:tcW w:w="2255" w:type="dxa"/>
          </w:tcPr>
          <w:p w14:paraId="09706F47" w14:textId="77777777" w:rsidR="00C51794" w:rsidRDefault="00834075" w:rsidP="00834075">
            <w:pPr>
              <w:ind w:firstLine="0"/>
              <w:jc w:val="center"/>
            </w:pPr>
            <w:r>
              <w:t>Poznámka</w:t>
            </w:r>
          </w:p>
        </w:tc>
      </w:tr>
      <w:tr w:rsidR="00C51794" w14:paraId="224E808E" w14:textId="77777777" w:rsidTr="001D7C2F">
        <w:tc>
          <w:tcPr>
            <w:tcW w:w="1565" w:type="dxa"/>
            <w:vMerge w:val="restart"/>
            <w:vAlign w:val="center"/>
          </w:tcPr>
          <w:p w14:paraId="2642C467" w14:textId="77777777" w:rsidR="00C51794" w:rsidRDefault="00C51794" w:rsidP="00834075">
            <w:pPr>
              <w:ind w:firstLine="0"/>
              <w:jc w:val="center"/>
            </w:pPr>
            <w:r>
              <w:t>Stolní počítač vlastní sestavy</w:t>
            </w:r>
          </w:p>
        </w:tc>
        <w:tc>
          <w:tcPr>
            <w:tcW w:w="2205" w:type="dxa"/>
            <w:vAlign w:val="center"/>
          </w:tcPr>
          <w:p w14:paraId="6A7572B1" w14:textId="77777777" w:rsidR="00C51794" w:rsidRDefault="00C51794" w:rsidP="00834075">
            <w:pPr>
              <w:ind w:firstLine="0"/>
              <w:jc w:val="center"/>
            </w:pPr>
            <w:r>
              <w:t>Google Chrome</w:t>
            </w:r>
            <w:r>
              <w:br/>
            </w:r>
            <w:r w:rsidRPr="00CC7C96">
              <w:t>81.0.4044.129</w:t>
            </w:r>
          </w:p>
        </w:tc>
        <w:tc>
          <w:tcPr>
            <w:tcW w:w="1190" w:type="dxa"/>
            <w:vAlign w:val="center"/>
          </w:tcPr>
          <w:p w14:paraId="36BDD0E2" w14:textId="77777777" w:rsidR="00C51794" w:rsidRDefault="00C51794" w:rsidP="00834075">
            <w:pPr>
              <w:ind w:firstLine="0"/>
              <w:jc w:val="center"/>
            </w:pPr>
            <w:r>
              <w:t>1</w:t>
            </w:r>
          </w:p>
        </w:tc>
        <w:tc>
          <w:tcPr>
            <w:tcW w:w="1561" w:type="dxa"/>
            <w:vAlign w:val="center"/>
          </w:tcPr>
          <w:p w14:paraId="2B034D1D" w14:textId="77777777" w:rsidR="00C51794" w:rsidRDefault="00C51794" w:rsidP="00834075">
            <w:pPr>
              <w:ind w:firstLine="0"/>
              <w:jc w:val="center"/>
            </w:pPr>
            <w:r>
              <w:t>1</w:t>
            </w:r>
          </w:p>
        </w:tc>
        <w:tc>
          <w:tcPr>
            <w:tcW w:w="2255" w:type="dxa"/>
          </w:tcPr>
          <w:p w14:paraId="38B2114D" w14:textId="77777777" w:rsidR="00C51794" w:rsidRDefault="00C51794" w:rsidP="00834075">
            <w:pPr>
              <w:ind w:firstLine="0"/>
              <w:jc w:val="center"/>
            </w:pPr>
            <w:r>
              <w:t>Plná responzivnost</w:t>
            </w:r>
          </w:p>
        </w:tc>
      </w:tr>
      <w:tr w:rsidR="00C51794" w14:paraId="02A14B0C" w14:textId="77777777" w:rsidTr="001D7C2F">
        <w:tc>
          <w:tcPr>
            <w:tcW w:w="1565" w:type="dxa"/>
            <w:vMerge/>
            <w:vAlign w:val="center"/>
          </w:tcPr>
          <w:p w14:paraId="38A6894C" w14:textId="77777777" w:rsidR="00C51794" w:rsidRDefault="00C51794" w:rsidP="00834075">
            <w:pPr>
              <w:ind w:firstLine="0"/>
              <w:jc w:val="center"/>
            </w:pPr>
          </w:p>
        </w:tc>
        <w:tc>
          <w:tcPr>
            <w:tcW w:w="2205" w:type="dxa"/>
            <w:vAlign w:val="center"/>
          </w:tcPr>
          <w:p w14:paraId="67EE0DE9" w14:textId="77777777" w:rsidR="00C51794" w:rsidRDefault="00C51794" w:rsidP="00834075">
            <w:pPr>
              <w:ind w:firstLine="0"/>
              <w:jc w:val="center"/>
            </w:pPr>
            <w:r>
              <w:t xml:space="preserve">Microsoft </w:t>
            </w:r>
            <w:proofErr w:type="spellStart"/>
            <w:r>
              <w:t>Edge</w:t>
            </w:r>
            <w:proofErr w:type="spellEnd"/>
            <w:r>
              <w:br/>
            </w:r>
            <w:r w:rsidRPr="00C33718">
              <w:t>81.0.416.68</w:t>
            </w:r>
          </w:p>
        </w:tc>
        <w:tc>
          <w:tcPr>
            <w:tcW w:w="1190" w:type="dxa"/>
            <w:vAlign w:val="center"/>
          </w:tcPr>
          <w:p w14:paraId="329893AA" w14:textId="77777777" w:rsidR="00C51794" w:rsidRDefault="00C51794" w:rsidP="00834075">
            <w:pPr>
              <w:ind w:firstLine="0"/>
              <w:jc w:val="center"/>
            </w:pPr>
            <w:r>
              <w:t>1</w:t>
            </w:r>
          </w:p>
        </w:tc>
        <w:tc>
          <w:tcPr>
            <w:tcW w:w="1561" w:type="dxa"/>
            <w:vAlign w:val="center"/>
          </w:tcPr>
          <w:p w14:paraId="2265A971" w14:textId="77777777" w:rsidR="00C51794" w:rsidRDefault="00C51794" w:rsidP="00834075">
            <w:pPr>
              <w:ind w:firstLine="0"/>
              <w:jc w:val="center"/>
            </w:pPr>
            <w:r>
              <w:t>1</w:t>
            </w:r>
          </w:p>
        </w:tc>
        <w:tc>
          <w:tcPr>
            <w:tcW w:w="2255" w:type="dxa"/>
          </w:tcPr>
          <w:p w14:paraId="31220EDF" w14:textId="77777777" w:rsidR="00C51794" w:rsidRDefault="00C51794" w:rsidP="00834075">
            <w:pPr>
              <w:ind w:firstLine="0"/>
              <w:jc w:val="center"/>
            </w:pPr>
            <w:r>
              <w:t>Plná responzivnost</w:t>
            </w:r>
          </w:p>
        </w:tc>
      </w:tr>
      <w:tr w:rsidR="00C51794" w14:paraId="58F5EE2C" w14:textId="77777777" w:rsidTr="001D7C2F">
        <w:tc>
          <w:tcPr>
            <w:tcW w:w="1565" w:type="dxa"/>
            <w:vMerge w:val="restart"/>
            <w:vAlign w:val="center"/>
          </w:tcPr>
          <w:p w14:paraId="00C8AA29" w14:textId="77777777" w:rsidR="00C51794" w:rsidRDefault="00C51794" w:rsidP="00834075">
            <w:pPr>
              <w:ind w:firstLine="0"/>
              <w:jc w:val="center"/>
            </w:pPr>
            <w:r>
              <w:t>Lenovo T420</w:t>
            </w:r>
          </w:p>
        </w:tc>
        <w:tc>
          <w:tcPr>
            <w:tcW w:w="2205" w:type="dxa"/>
            <w:vAlign w:val="center"/>
          </w:tcPr>
          <w:p w14:paraId="2D348D1D" w14:textId="77777777" w:rsidR="00C51794" w:rsidRDefault="00C51794" w:rsidP="00834075">
            <w:pPr>
              <w:ind w:firstLine="0"/>
              <w:jc w:val="center"/>
            </w:pPr>
            <w:r>
              <w:t>Mozilla Firefox</w:t>
            </w:r>
            <w:r>
              <w:br/>
              <w:t>75.0</w:t>
            </w:r>
          </w:p>
        </w:tc>
        <w:tc>
          <w:tcPr>
            <w:tcW w:w="1190" w:type="dxa"/>
            <w:vAlign w:val="center"/>
          </w:tcPr>
          <w:p w14:paraId="54164E12" w14:textId="77777777" w:rsidR="00C51794" w:rsidRDefault="00C51794" w:rsidP="00834075">
            <w:pPr>
              <w:ind w:firstLine="0"/>
              <w:jc w:val="center"/>
            </w:pPr>
            <w:r>
              <w:t>1</w:t>
            </w:r>
          </w:p>
        </w:tc>
        <w:tc>
          <w:tcPr>
            <w:tcW w:w="1561" w:type="dxa"/>
            <w:vAlign w:val="center"/>
          </w:tcPr>
          <w:p w14:paraId="76BDEC9A" w14:textId="77777777" w:rsidR="00C51794" w:rsidRDefault="00C51794" w:rsidP="00834075">
            <w:pPr>
              <w:ind w:firstLine="0"/>
              <w:jc w:val="center"/>
            </w:pPr>
            <w:r>
              <w:t>1</w:t>
            </w:r>
          </w:p>
        </w:tc>
        <w:tc>
          <w:tcPr>
            <w:tcW w:w="2255" w:type="dxa"/>
          </w:tcPr>
          <w:p w14:paraId="6F2AD338" w14:textId="77777777" w:rsidR="00C51794" w:rsidRDefault="00C51794" w:rsidP="00834075">
            <w:pPr>
              <w:ind w:firstLine="0"/>
              <w:jc w:val="center"/>
            </w:pPr>
            <w:r>
              <w:t>Plná responzivnost</w:t>
            </w:r>
          </w:p>
        </w:tc>
      </w:tr>
      <w:tr w:rsidR="00C51794" w14:paraId="2C308FC2" w14:textId="77777777" w:rsidTr="001D7C2F">
        <w:tc>
          <w:tcPr>
            <w:tcW w:w="1565" w:type="dxa"/>
            <w:vMerge/>
            <w:vAlign w:val="center"/>
          </w:tcPr>
          <w:p w14:paraId="6DBEFE4D" w14:textId="77777777" w:rsidR="00C51794" w:rsidRDefault="00C51794" w:rsidP="00834075">
            <w:pPr>
              <w:ind w:firstLine="0"/>
              <w:jc w:val="center"/>
            </w:pPr>
          </w:p>
        </w:tc>
        <w:tc>
          <w:tcPr>
            <w:tcW w:w="2205" w:type="dxa"/>
            <w:vAlign w:val="center"/>
          </w:tcPr>
          <w:p w14:paraId="532EB487" w14:textId="77777777" w:rsidR="00C51794" w:rsidRDefault="00C51794" w:rsidP="00834075">
            <w:pPr>
              <w:ind w:firstLine="0"/>
              <w:jc w:val="center"/>
            </w:pPr>
            <w:r>
              <w:t>Opera</w:t>
            </w:r>
            <w:r>
              <w:br/>
              <w:t>68.0.3618.63</w:t>
            </w:r>
          </w:p>
        </w:tc>
        <w:tc>
          <w:tcPr>
            <w:tcW w:w="1190" w:type="dxa"/>
            <w:vAlign w:val="center"/>
          </w:tcPr>
          <w:p w14:paraId="41D06FE4" w14:textId="77777777" w:rsidR="00C51794" w:rsidRDefault="00C51794" w:rsidP="00834075">
            <w:pPr>
              <w:ind w:firstLine="0"/>
              <w:jc w:val="center"/>
            </w:pPr>
            <w:r>
              <w:t>1</w:t>
            </w:r>
          </w:p>
        </w:tc>
        <w:tc>
          <w:tcPr>
            <w:tcW w:w="1561" w:type="dxa"/>
            <w:vAlign w:val="center"/>
          </w:tcPr>
          <w:p w14:paraId="7461574A" w14:textId="77777777" w:rsidR="00C51794" w:rsidRDefault="00C51794" w:rsidP="00834075">
            <w:pPr>
              <w:ind w:firstLine="0"/>
              <w:jc w:val="center"/>
            </w:pPr>
            <w:r>
              <w:t>1</w:t>
            </w:r>
          </w:p>
        </w:tc>
        <w:tc>
          <w:tcPr>
            <w:tcW w:w="2255" w:type="dxa"/>
          </w:tcPr>
          <w:p w14:paraId="555EAD70" w14:textId="77777777" w:rsidR="00C51794" w:rsidRDefault="00C51794" w:rsidP="00834075">
            <w:pPr>
              <w:ind w:firstLine="0"/>
              <w:jc w:val="center"/>
            </w:pPr>
            <w:r>
              <w:t>Plná responzivnost</w:t>
            </w:r>
          </w:p>
        </w:tc>
      </w:tr>
      <w:tr w:rsidR="00C51794" w14:paraId="4E7F45EA" w14:textId="77777777" w:rsidTr="001D7C2F">
        <w:trPr>
          <w:trHeight w:val="902"/>
        </w:trPr>
        <w:tc>
          <w:tcPr>
            <w:tcW w:w="1565" w:type="dxa"/>
            <w:vMerge w:val="restart"/>
            <w:vAlign w:val="center"/>
          </w:tcPr>
          <w:p w14:paraId="5E07D8CC" w14:textId="77777777" w:rsidR="00C51794" w:rsidRDefault="00C51794" w:rsidP="00834075">
            <w:pPr>
              <w:ind w:firstLine="0"/>
              <w:jc w:val="center"/>
            </w:pPr>
            <w:proofErr w:type="spellStart"/>
            <w:r>
              <w:t>RedmiNote</w:t>
            </w:r>
            <w:proofErr w:type="spellEnd"/>
            <w:r>
              <w:t xml:space="preserve"> 8 Pro</w:t>
            </w:r>
            <w:r>
              <w:br/>
              <w:t>Android 9</w:t>
            </w:r>
          </w:p>
        </w:tc>
        <w:tc>
          <w:tcPr>
            <w:tcW w:w="2205" w:type="dxa"/>
            <w:vAlign w:val="center"/>
          </w:tcPr>
          <w:p w14:paraId="6E14E359" w14:textId="77777777" w:rsidR="00C51794" w:rsidRDefault="00C51794" w:rsidP="00834075">
            <w:pPr>
              <w:ind w:firstLine="0"/>
              <w:jc w:val="center"/>
            </w:pPr>
            <w:r>
              <w:t xml:space="preserve">Opera Mini </w:t>
            </w:r>
            <w:r>
              <w:br/>
            </w:r>
            <w:proofErr w:type="spellStart"/>
            <w:r>
              <w:t>Extreme</w:t>
            </w:r>
            <w:proofErr w:type="spellEnd"/>
            <w:r>
              <w:t xml:space="preserve"> data </w:t>
            </w:r>
            <w:proofErr w:type="spellStart"/>
            <w:r>
              <w:t>saving</w:t>
            </w:r>
            <w:proofErr w:type="spellEnd"/>
            <w:r>
              <w:br/>
              <w:t>47.2.2254.147957</w:t>
            </w:r>
          </w:p>
        </w:tc>
        <w:tc>
          <w:tcPr>
            <w:tcW w:w="1190" w:type="dxa"/>
            <w:vAlign w:val="center"/>
          </w:tcPr>
          <w:p w14:paraId="3262B3FC" w14:textId="77777777" w:rsidR="00C51794" w:rsidRDefault="00C51794" w:rsidP="00834075">
            <w:pPr>
              <w:ind w:firstLine="0"/>
              <w:jc w:val="center"/>
            </w:pPr>
            <w:r>
              <w:t>2</w:t>
            </w:r>
          </w:p>
        </w:tc>
        <w:tc>
          <w:tcPr>
            <w:tcW w:w="1561" w:type="dxa"/>
            <w:vAlign w:val="center"/>
          </w:tcPr>
          <w:p w14:paraId="0F9F9EB2" w14:textId="77777777" w:rsidR="00C51794" w:rsidRDefault="00C51794" w:rsidP="00834075">
            <w:pPr>
              <w:ind w:firstLine="0"/>
              <w:jc w:val="center"/>
            </w:pPr>
            <w:r>
              <w:t>1</w:t>
            </w:r>
          </w:p>
        </w:tc>
        <w:tc>
          <w:tcPr>
            <w:tcW w:w="2255" w:type="dxa"/>
          </w:tcPr>
          <w:p w14:paraId="7997C576" w14:textId="77777777" w:rsidR="00C51794" w:rsidRDefault="00C51794" w:rsidP="00834075">
            <w:pPr>
              <w:ind w:firstLine="0"/>
              <w:jc w:val="center"/>
            </w:pPr>
            <w:r>
              <w:rPr>
                <w:rStyle w:val="Siln"/>
                <w:b w:val="0"/>
                <w:bCs w:val="0"/>
              </w:rPr>
              <w:t>Nutnost posunovat tabulky</w:t>
            </w:r>
          </w:p>
        </w:tc>
      </w:tr>
      <w:tr w:rsidR="00C51794" w14:paraId="2461B8F6" w14:textId="77777777" w:rsidTr="001D7C2F">
        <w:tc>
          <w:tcPr>
            <w:tcW w:w="1565" w:type="dxa"/>
            <w:vMerge/>
            <w:vAlign w:val="center"/>
          </w:tcPr>
          <w:p w14:paraId="03A9FA34" w14:textId="77777777" w:rsidR="00C51794" w:rsidRDefault="00C51794" w:rsidP="00834075">
            <w:pPr>
              <w:ind w:firstLine="0"/>
              <w:jc w:val="center"/>
            </w:pPr>
          </w:p>
        </w:tc>
        <w:tc>
          <w:tcPr>
            <w:tcW w:w="2205" w:type="dxa"/>
            <w:vAlign w:val="center"/>
          </w:tcPr>
          <w:p w14:paraId="2AF0485A" w14:textId="77777777" w:rsidR="00C51794" w:rsidRDefault="00C51794" w:rsidP="00834075">
            <w:pPr>
              <w:ind w:firstLine="0"/>
              <w:jc w:val="center"/>
            </w:pPr>
            <w:r>
              <w:t>Google Chrome</w:t>
            </w:r>
            <w:r>
              <w:br/>
              <w:t>81.0.4044.117</w:t>
            </w:r>
          </w:p>
        </w:tc>
        <w:tc>
          <w:tcPr>
            <w:tcW w:w="1190" w:type="dxa"/>
            <w:vAlign w:val="center"/>
          </w:tcPr>
          <w:p w14:paraId="5F1465A8" w14:textId="77777777" w:rsidR="00C51794" w:rsidRDefault="00C51794" w:rsidP="00834075">
            <w:pPr>
              <w:ind w:firstLine="0"/>
              <w:jc w:val="center"/>
            </w:pPr>
            <w:r>
              <w:t>2</w:t>
            </w:r>
          </w:p>
        </w:tc>
        <w:tc>
          <w:tcPr>
            <w:tcW w:w="1561" w:type="dxa"/>
            <w:vAlign w:val="center"/>
          </w:tcPr>
          <w:p w14:paraId="2C8CCA61" w14:textId="77777777" w:rsidR="00C51794" w:rsidRDefault="00C51794" w:rsidP="00834075">
            <w:pPr>
              <w:ind w:firstLine="0"/>
              <w:jc w:val="center"/>
            </w:pPr>
            <w:r>
              <w:t>1</w:t>
            </w:r>
          </w:p>
        </w:tc>
        <w:tc>
          <w:tcPr>
            <w:tcW w:w="2255" w:type="dxa"/>
          </w:tcPr>
          <w:p w14:paraId="303CB7BE" w14:textId="77777777" w:rsidR="00C51794" w:rsidRDefault="00C51794" w:rsidP="00834075">
            <w:pPr>
              <w:ind w:firstLine="0"/>
              <w:jc w:val="center"/>
            </w:pPr>
            <w:r>
              <w:rPr>
                <w:rStyle w:val="Siln"/>
                <w:b w:val="0"/>
                <w:bCs w:val="0"/>
              </w:rPr>
              <w:t>Nutnost posunovat tabulky</w:t>
            </w:r>
          </w:p>
        </w:tc>
      </w:tr>
      <w:tr w:rsidR="00C51794" w14:paraId="1CD747BD" w14:textId="77777777" w:rsidTr="001D7C2F">
        <w:tc>
          <w:tcPr>
            <w:tcW w:w="1565" w:type="dxa"/>
            <w:vAlign w:val="center"/>
          </w:tcPr>
          <w:p w14:paraId="54016D0A" w14:textId="77777777" w:rsidR="00C51794" w:rsidRDefault="00C51794" w:rsidP="00834075">
            <w:pPr>
              <w:ind w:firstLine="0"/>
              <w:jc w:val="center"/>
            </w:pPr>
            <w:r>
              <w:t>IPhone 8</w:t>
            </w:r>
            <w:r>
              <w:br/>
              <w:t>IOS 13.4</w:t>
            </w:r>
          </w:p>
        </w:tc>
        <w:tc>
          <w:tcPr>
            <w:tcW w:w="2205" w:type="dxa"/>
            <w:vAlign w:val="center"/>
          </w:tcPr>
          <w:p w14:paraId="55C0F0E6" w14:textId="77777777" w:rsidR="00C51794" w:rsidRDefault="00C51794" w:rsidP="00834075">
            <w:pPr>
              <w:ind w:firstLine="0"/>
              <w:jc w:val="center"/>
            </w:pPr>
            <w:r>
              <w:t>Safari</w:t>
            </w:r>
            <w:r>
              <w:br/>
            </w:r>
          </w:p>
        </w:tc>
        <w:tc>
          <w:tcPr>
            <w:tcW w:w="1190" w:type="dxa"/>
            <w:vAlign w:val="center"/>
          </w:tcPr>
          <w:p w14:paraId="65E68058" w14:textId="77777777" w:rsidR="00C51794" w:rsidRDefault="00C51794" w:rsidP="00834075">
            <w:pPr>
              <w:ind w:firstLine="0"/>
              <w:jc w:val="center"/>
            </w:pPr>
            <w:r>
              <w:t>2</w:t>
            </w:r>
          </w:p>
        </w:tc>
        <w:tc>
          <w:tcPr>
            <w:tcW w:w="1561" w:type="dxa"/>
            <w:vAlign w:val="center"/>
          </w:tcPr>
          <w:p w14:paraId="56D6932C" w14:textId="77777777" w:rsidR="00C51794" w:rsidRDefault="00C51794" w:rsidP="00834075">
            <w:pPr>
              <w:ind w:firstLine="0"/>
              <w:jc w:val="center"/>
            </w:pPr>
            <w:r>
              <w:t>1</w:t>
            </w:r>
          </w:p>
        </w:tc>
        <w:tc>
          <w:tcPr>
            <w:tcW w:w="2255" w:type="dxa"/>
          </w:tcPr>
          <w:p w14:paraId="00D8EBB6" w14:textId="77777777" w:rsidR="00C51794" w:rsidRDefault="00C51794" w:rsidP="00834075">
            <w:pPr>
              <w:ind w:firstLine="0"/>
              <w:jc w:val="center"/>
            </w:pPr>
            <w:r>
              <w:rPr>
                <w:rStyle w:val="Siln"/>
                <w:b w:val="0"/>
                <w:bCs w:val="0"/>
              </w:rPr>
              <w:t>Nutnost posunovat tabulky</w:t>
            </w:r>
          </w:p>
        </w:tc>
      </w:tr>
      <w:tr w:rsidR="00C51794" w14:paraId="6800FF8A" w14:textId="77777777" w:rsidTr="001D7C2F">
        <w:tc>
          <w:tcPr>
            <w:tcW w:w="1565" w:type="dxa"/>
            <w:vAlign w:val="center"/>
          </w:tcPr>
          <w:p w14:paraId="09E7CDFE" w14:textId="77777777" w:rsidR="00C51794" w:rsidRDefault="00C51794" w:rsidP="00834075">
            <w:pPr>
              <w:ind w:firstLine="0"/>
              <w:jc w:val="center"/>
            </w:pPr>
            <w:r>
              <w:t xml:space="preserve">Tablet </w:t>
            </w:r>
            <w:r>
              <w:br/>
              <w:t>LG-V500</w:t>
            </w:r>
          </w:p>
        </w:tc>
        <w:tc>
          <w:tcPr>
            <w:tcW w:w="2205" w:type="dxa"/>
            <w:vAlign w:val="center"/>
          </w:tcPr>
          <w:p w14:paraId="1CD64E53" w14:textId="77777777" w:rsidR="00C51794" w:rsidRDefault="00C51794" w:rsidP="00834075">
            <w:pPr>
              <w:ind w:firstLine="0"/>
              <w:jc w:val="center"/>
            </w:pPr>
            <w:r>
              <w:t>Mozilla Firefox</w:t>
            </w:r>
          </w:p>
        </w:tc>
        <w:tc>
          <w:tcPr>
            <w:tcW w:w="1190" w:type="dxa"/>
            <w:vAlign w:val="center"/>
          </w:tcPr>
          <w:p w14:paraId="64877518" w14:textId="77777777" w:rsidR="00C51794" w:rsidRDefault="00C51794" w:rsidP="00834075">
            <w:pPr>
              <w:ind w:firstLine="0"/>
              <w:jc w:val="center"/>
            </w:pPr>
            <w:r>
              <w:t>2</w:t>
            </w:r>
          </w:p>
        </w:tc>
        <w:tc>
          <w:tcPr>
            <w:tcW w:w="1561" w:type="dxa"/>
            <w:vAlign w:val="center"/>
          </w:tcPr>
          <w:p w14:paraId="3BA3FEFC" w14:textId="77777777" w:rsidR="00C51794" w:rsidRDefault="00C51794" w:rsidP="00834075">
            <w:pPr>
              <w:ind w:firstLine="0"/>
              <w:jc w:val="center"/>
            </w:pPr>
            <w:r>
              <w:t>1</w:t>
            </w:r>
          </w:p>
        </w:tc>
        <w:tc>
          <w:tcPr>
            <w:tcW w:w="2255" w:type="dxa"/>
          </w:tcPr>
          <w:p w14:paraId="1D79E2DD" w14:textId="77777777" w:rsidR="00C51794" w:rsidRDefault="00C51794" w:rsidP="00834075">
            <w:pPr>
              <w:ind w:firstLine="0"/>
              <w:jc w:val="center"/>
            </w:pPr>
            <w:r>
              <w:t>Nutnost posunovat tabulky</w:t>
            </w:r>
          </w:p>
        </w:tc>
      </w:tr>
    </w:tbl>
    <w:p w14:paraId="09584760" w14:textId="77777777" w:rsidR="00C51794" w:rsidRPr="00185705" w:rsidRDefault="00C51794" w:rsidP="00185705">
      <w:pPr>
        <w:ind w:left="-113"/>
      </w:pPr>
    </w:p>
    <w:p w14:paraId="1AB6D31E" w14:textId="77777777" w:rsidR="00142383" w:rsidRDefault="00142383" w:rsidP="00142383">
      <w:pPr>
        <w:pStyle w:val="Nadpis1neslovan"/>
        <w:rPr>
          <w:rFonts w:hint="eastAsia"/>
        </w:rPr>
      </w:pPr>
      <w:bookmarkStart w:id="96" w:name="_Toc40002671"/>
      <w:r>
        <w:lastRenderedPageBreak/>
        <w:t>Závěr</w:t>
      </w:r>
      <w:bookmarkEnd w:id="96"/>
    </w:p>
    <w:p w14:paraId="72CDE3F0" w14:textId="77E032B5" w:rsidR="00C82F7C" w:rsidRDefault="009E5C42" w:rsidP="00A942B8">
      <w:r>
        <w:t xml:space="preserve">Při centrálně vedené organizaci týmů techniků dochází k časovým prodlevám při komunikaci s dispečerem. Pro omezení těchto časových prodlev byla započata analýza potřebných funkcionalit a požadavků na aplikaci. </w:t>
      </w:r>
      <w:r w:rsidR="00C82F7C">
        <w:t>V </w:t>
      </w:r>
      <w:r w:rsidR="006C0792">
        <w:t>dané</w:t>
      </w:r>
      <w:r w:rsidR="00C82F7C">
        <w:t xml:space="preserve"> práci </w:t>
      </w:r>
      <w:r w:rsidR="008A403E">
        <w:t>bylo zaznamenáno</w:t>
      </w:r>
      <w:r w:rsidR="00C82F7C">
        <w:t>, jak bylo při vývoji postupováno. Nejprve byla provedena analýza potřebných funkcionalit, kter</w:t>
      </w:r>
      <w:r w:rsidR="00223DBE">
        <w:t>é</w:t>
      </w:r>
      <w:r w:rsidR="00C82F7C">
        <w:t xml:space="preserve"> musí aplikace dosahovat. Vzhledem k vybrané metodice </w:t>
      </w:r>
      <w:r w:rsidR="008A403E">
        <w:t xml:space="preserve">byla </w:t>
      </w:r>
      <w:r w:rsidR="00B72CFC">
        <w:t>tato</w:t>
      </w:r>
      <w:r w:rsidR="00C82F7C">
        <w:t xml:space="preserve"> kapitol</w:t>
      </w:r>
      <w:r w:rsidR="00B72CFC">
        <w:t xml:space="preserve">a </w:t>
      </w:r>
      <w:r w:rsidR="00C82F7C">
        <w:t>v práci přesun</w:t>
      </w:r>
      <w:r w:rsidR="00B72CFC">
        <w:t>uta</w:t>
      </w:r>
      <w:r w:rsidR="008A403E">
        <w:t xml:space="preserve"> </w:t>
      </w:r>
      <w:r w:rsidR="00AA109A">
        <w:t>nad část návrhu</w:t>
      </w:r>
      <w:r w:rsidR="00C82F7C">
        <w:t>, pro udržení posloupnosti vybrané metodiky. Následně proběhla rešerše existujících informací o dané problematice a bylo zkontrolováno, zda již neexistují aplikace, které potřebnou problematiku. Při analýze souvisejících aplikací bylo zjištěno, že aplikace řešící tuto problematiku existují, ale jsou naprosto neakceptovatelné vzhledem ke své cenové politice či nedostatku požadovaných funkcionalit. Následně byla zvolena metoda a způsoby, které budou využity při vývoji. Po definování prostředí začala tvorba návrhu aplikace. Návrh byl rozdělen na tři části</w:t>
      </w:r>
      <w:r w:rsidR="00895D4E">
        <w:t>. V první části</w:t>
      </w:r>
      <w:r w:rsidR="004B7454">
        <w:t xml:space="preserve"> byl navrhnut v</w:t>
      </w:r>
      <w:r w:rsidR="00C82F7C">
        <w:t>zhled stránek</w:t>
      </w:r>
      <w:r w:rsidR="004B7454">
        <w:t>. V druhé části byla definována</w:t>
      </w:r>
      <w:r w:rsidR="00C82F7C">
        <w:t xml:space="preserve"> struktura a architektura logiky</w:t>
      </w:r>
      <w:r w:rsidR="004B7454">
        <w:t>. V třetí a poslední části návrhu byla navrhnuta</w:t>
      </w:r>
      <w:r w:rsidR="00C82F7C">
        <w:t xml:space="preserve"> struktur</w:t>
      </w:r>
      <w:r w:rsidR="004B7454">
        <w:t>a</w:t>
      </w:r>
      <w:r w:rsidR="00C82F7C">
        <w:t xml:space="preserve"> relační databáze.</w:t>
      </w:r>
      <w:r w:rsidR="008A403E">
        <w:t xml:space="preserve"> </w:t>
      </w:r>
      <w:r w:rsidR="00C82F7C">
        <w:t>Po dokončení těchto návrh</w:t>
      </w:r>
      <w:r w:rsidR="0036758A">
        <w:t>ů</w:t>
      </w:r>
      <w:r w:rsidR="00C82F7C">
        <w:t xml:space="preserve"> proběhla jejich realizace. V</w:t>
      </w:r>
      <w:r w:rsidR="0036758A">
        <w:t> </w:t>
      </w:r>
      <w:r w:rsidR="00C82F7C">
        <w:t>kapitole</w:t>
      </w:r>
      <w:r w:rsidR="0036758A">
        <w:t xml:space="preserve"> pojednávající o </w:t>
      </w:r>
      <w:r w:rsidR="006C0792">
        <w:t>části implementace</w:t>
      </w:r>
      <w:r w:rsidR="00C82F7C">
        <w:t xml:space="preserve"> je popsána funkcionalita programu </w:t>
      </w:r>
      <w:r w:rsidR="0036758A">
        <w:t xml:space="preserve">a kód, </w:t>
      </w:r>
      <w:r w:rsidR="006C0792">
        <w:t>který</w:t>
      </w:r>
      <w:r w:rsidR="0036758A">
        <w:t xml:space="preserve"> byl použit pro dosažení těchto funkcionalit. Poslední část je ověření funkcionality programu. Do termínu dokončení bakalářské práce </w:t>
      </w:r>
      <w:r w:rsidR="005B4005">
        <w:t xml:space="preserve">bylo </w:t>
      </w:r>
      <w:r w:rsidR="0036758A">
        <w:t xml:space="preserve">možné </w:t>
      </w:r>
      <w:r w:rsidR="0024487E">
        <w:t>otestovat</w:t>
      </w:r>
      <w:r w:rsidR="0036758A">
        <w:t xml:space="preserve"> pouze ověření responzivnosti napříč různými přístroji a webovými prohlížeči. Samotné ověření funkcionality proběhne u klienta mimo oblast bakalářské práce.</w:t>
      </w:r>
      <w:r w:rsidR="003E74BB">
        <w:t xml:space="preserve"> Věřím, že i přes své nedostatky tato aplikace splňuje veškeré požadavky po ní požadované, a bude využívaná v situacích, pro které byla stvořena.</w:t>
      </w:r>
    </w:p>
    <w:p w14:paraId="5FAE574F" w14:textId="600DC537" w:rsidR="002F2E8D" w:rsidRDefault="009E5C42" w:rsidP="002F2E8D">
      <w:r>
        <w:t>Bohužel, vzhledem k nedostatečným zkušenostem, byla daná analýza neúplná a určité části musely být během vývoje pozměněny, což společně s neznalostí využívaných technologií vedlo k velkému množství prodlev a zpoždění. Další zlepšování systému již muselo být odloženo, protože z důvodu prodlev ve vývoji a probíhající karantény způsobené pandemií Covid-19</w:t>
      </w:r>
      <w:r w:rsidR="008A403E">
        <w:t>,</w:t>
      </w:r>
      <w:r>
        <w:t xml:space="preserve"> bylo nemožné provést testování funkcionality</w:t>
      </w:r>
      <w:r w:rsidR="008A403E">
        <w:t>.</w:t>
      </w:r>
      <w:r>
        <w:t xml:space="preserve"> Absence tohoto testování vede k existenci nezachycených chyb v odevzdané verzi </w:t>
      </w:r>
      <w:proofErr w:type="gramStart"/>
      <w:r>
        <w:t>aplikace..</w:t>
      </w:r>
      <w:proofErr w:type="gramEnd"/>
      <w:r>
        <w:t xml:space="preserve"> I přes problémy během vývoje však byla aplikace vyvinuta do použitelného stavu splňující veškeré zadané cíle.</w:t>
      </w:r>
    </w:p>
    <w:p w14:paraId="3E586BE8" w14:textId="77B3B395" w:rsidR="009E5C42" w:rsidRDefault="002F2E8D" w:rsidP="002F2E8D">
      <w:r>
        <w:t>Evidence jednotlivých lokací je kvalitně zpracována a jednotlivé role mají zobrazené pouze lokace, ke kterým jsou přiřazeny</w:t>
      </w:r>
      <w:r w:rsidR="008A403E">
        <w:t>,</w:t>
      </w:r>
      <w:r>
        <w:t xml:space="preserve"> a mohou upravovat pouze ty stavy. Evidování stavu dodávky techniky v jednotlivých lokacích funguje a jednotlivé role mají možnost měnit stav přiřazených lokacích ve chvíli</w:t>
      </w:r>
      <w:r w:rsidR="00F94257">
        <w:t>,</w:t>
      </w:r>
      <w:r>
        <w:t xml:space="preserve"> kdy na to mají právo. Optimalizace webové aplikace na mobilní telefony má stále určité </w:t>
      </w:r>
      <w:r w:rsidR="00F54964">
        <w:t>nedostatky</w:t>
      </w:r>
      <w:r>
        <w:t>, které jsou způsobeny chybou ve využívané knihovně pro zpracování data tabulek. Tato knihovna má atribut, který umožní přeměnu tabulky na jednotlivé karty s informacemi, ve chvíli, kdy je obrazovka nedostačující pro zobrazení celé tabulky. Bohužel nalezená chyba způsobuje, že ve chvíli, kdy se tabulka přemění na kartu, již není možné otevřít sekundární tabulky skryté v každém řádku. Z tohoto důvodu tento atribut není používán</w:t>
      </w:r>
      <w:r w:rsidR="00F94257">
        <w:t>.</w:t>
      </w:r>
    </w:p>
    <w:p w14:paraId="613086EF" w14:textId="77777777" w:rsidR="004E2530" w:rsidRDefault="00B01CCA" w:rsidP="003321FD">
      <w:pPr>
        <w:pStyle w:val="Nadpis1neslovan"/>
        <w:rPr>
          <w:rFonts w:hint="eastAsia"/>
        </w:rPr>
      </w:pPr>
      <w:bookmarkStart w:id="97" w:name="_Toc40002672"/>
      <w:r>
        <w:lastRenderedPageBreak/>
        <w:t xml:space="preserve">Seznam </w:t>
      </w:r>
      <w:r w:rsidR="009A79A2">
        <w:t>o</w:t>
      </w:r>
      <w:r>
        <w:t>brázků</w:t>
      </w:r>
      <w:r w:rsidR="009A79A2">
        <w:t>,</w:t>
      </w:r>
      <w:r w:rsidR="00142383">
        <w:t xml:space="preserve"> tabulek</w:t>
      </w:r>
      <w:r w:rsidR="009A79A2">
        <w:t xml:space="preserve"> a výpisů</w:t>
      </w:r>
      <w:bookmarkEnd w:id="97"/>
    </w:p>
    <w:p w14:paraId="1DB56EFF" w14:textId="77777777" w:rsidR="00142383" w:rsidRPr="00142383" w:rsidRDefault="00142383" w:rsidP="00142383">
      <w:pPr>
        <w:pStyle w:val="Nadpis4"/>
        <w:rPr>
          <w:rFonts w:hint="eastAsia"/>
        </w:rPr>
      </w:pPr>
      <w:r>
        <w:t>Seznam Obrázků</w:t>
      </w:r>
    </w:p>
    <w:p w14:paraId="6FA593EB" w14:textId="0CC4C230" w:rsidR="00CE08F5" w:rsidRDefault="00062F81">
      <w:pPr>
        <w:pStyle w:val="Seznamobrzk"/>
        <w:tabs>
          <w:tab w:val="right" w:leader="dot" w:pos="8776"/>
        </w:tabs>
        <w:rPr>
          <w:rFonts w:eastAsiaTheme="minorEastAsia"/>
          <w:noProof/>
          <w:lang w:eastAsia="ja-JP"/>
        </w:rPr>
      </w:pPr>
      <w:r>
        <w:fldChar w:fldCharType="begin"/>
      </w:r>
      <w:r w:rsidR="00B01CCA">
        <w:instrText xml:space="preserve"> TOC \c "Obrázek" </w:instrText>
      </w:r>
      <w:r>
        <w:fldChar w:fldCharType="separate"/>
      </w:r>
      <w:r w:rsidR="00CE08F5">
        <w:rPr>
          <w:noProof/>
        </w:rPr>
        <w:t xml:space="preserve">Obrázek 1 - Tabule Monday.com – Monday.com </w:t>
      </w:r>
      <w:r w:rsidR="00CE08F5" w:rsidRPr="00A55888">
        <w:rPr>
          <w:rFonts w:ascii="Georgia" w:hAnsi="Georgia"/>
          <w:noProof/>
        </w:rPr>
        <w:t>[8]</w:t>
      </w:r>
      <w:r w:rsidR="00CE08F5">
        <w:rPr>
          <w:noProof/>
        </w:rPr>
        <w:tab/>
      </w:r>
      <w:r w:rsidR="00CE08F5">
        <w:rPr>
          <w:noProof/>
        </w:rPr>
        <w:fldChar w:fldCharType="begin"/>
      </w:r>
      <w:r w:rsidR="00CE08F5">
        <w:rPr>
          <w:noProof/>
        </w:rPr>
        <w:instrText xml:space="preserve"> PAGEREF _Toc40002514 \h </w:instrText>
      </w:r>
      <w:r w:rsidR="00CE08F5">
        <w:rPr>
          <w:noProof/>
        </w:rPr>
      </w:r>
      <w:r w:rsidR="00CE08F5">
        <w:rPr>
          <w:noProof/>
        </w:rPr>
        <w:fldChar w:fldCharType="separate"/>
      </w:r>
      <w:r w:rsidR="007D09D0">
        <w:rPr>
          <w:noProof/>
        </w:rPr>
        <w:t>15</w:t>
      </w:r>
      <w:r w:rsidR="00CE08F5">
        <w:rPr>
          <w:noProof/>
        </w:rPr>
        <w:fldChar w:fldCharType="end"/>
      </w:r>
    </w:p>
    <w:p w14:paraId="3E28925C" w14:textId="6F97F272" w:rsidR="00CE08F5" w:rsidRDefault="00CE08F5">
      <w:pPr>
        <w:pStyle w:val="Seznamobrzk"/>
        <w:tabs>
          <w:tab w:val="right" w:leader="dot" w:pos="8776"/>
        </w:tabs>
        <w:rPr>
          <w:rFonts w:eastAsiaTheme="minorEastAsia"/>
          <w:noProof/>
          <w:lang w:eastAsia="ja-JP"/>
        </w:rPr>
      </w:pPr>
      <w:r>
        <w:rPr>
          <w:noProof/>
        </w:rPr>
        <w:t xml:space="preserve">Obrázek 2 - Cenový plán Monday.com za pět uživatelů – Monday.com </w:t>
      </w:r>
      <w:r w:rsidRPr="00A55888">
        <w:rPr>
          <w:rFonts w:ascii="Georgia" w:hAnsi="Georgia"/>
          <w:noProof/>
        </w:rPr>
        <w:t>[8]</w:t>
      </w:r>
      <w:r>
        <w:rPr>
          <w:noProof/>
        </w:rPr>
        <w:tab/>
      </w:r>
      <w:r>
        <w:rPr>
          <w:noProof/>
        </w:rPr>
        <w:fldChar w:fldCharType="begin"/>
      </w:r>
      <w:r>
        <w:rPr>
          <w:noProof/>
        </w:rPr>
        <w:instrText xml:space="preserve"> PAGEREF _Toc40002515 \h </w:instrText>
      </w:r>
      <w:r>
        <w:rPr>
          <w:noProof/>
        </w:rPr>
      </w:r>
      <w:r>
        <w:rPr>
          <w:noProof/>
        </w:rPr>
        <w:fldChar w:fldCharType="separate"/>
      </w:r>
      <w:r w:rsidR="007D09D0">
        <w:rPr>
          <w:noProof/>
        </w:rPr>
        <w:t>16</w:t>
      </w:r>
      <w:r>
        <w:rPr>
          <w:noProof/>
        </w:rPr>
        <w:fldChar w:fldCharType="end"/>
      </w:r>
    </w:p>
    <w:p w14:paraId="3583B428" w14:textId="46E4D99C" w:rsidR="00CE08F5" w:rsidRDefault="00CE08F5">
      <w:pPr>
        <w:pStyle w:val="Seznamobrzk"/>
        <w:tabs>
          <w:tab w:val="right" w:leader="dot" w:pos="8776"/>
        </w:tabs>
        <w:rPr>
          <w:rFonts w:eastAsiaTheme="minorEastAsia"/>
          <w:noProof/>
          <w:lang w:eastAsia="ja-JP"/>
        </w:rPr>
      </w:pPr>
      <w:r>
        <w:rPr>
          <w:noProof/>
        </w:rPr>
        <w:t xml:space="preserve">Obrázek 3-Logistický nástroj ZohoCreator – ZohoCreator </w:t>
      </w:r>
      <w:r w:rsidRPr="00A55888">
        <w:rPr>
          <w:rFonts w:ascii="Georgia" w:hAnsi="Georgia"/>
          <w:noProof/>
        </w:rPr>
        <w:t>[9]</w:t>
      </w:r>
      <w:r>
        <w:rPr>
          <w:noProof/>
        </w:rPr>
        <w:tab/>
      </w:r>
      <w:r>
        <w:rPr>
          <w:noProof/>
        </w:rPr>
        <w:fldChar w:fldCharType="begin"/>
      </w:r>
      <w:r>
        <w:rPr>
          <w:noProof/>
        </w:rPr>
        <w:instrText xml:space="preserve"> PAGEREF _Toc40002516 \h </w:instrText>
      </w:r>
      <w:r>
        <w:rPr>
          <w:noProof/>
        </w:rPr>
      </w:r>
      <w:r>
        <w:rPr>
          <w:noProof/>
        </w:rPr>
        <w:fldChar w:fldCharType="separate"/>
      </w:r>
      <w:r w:rsidR="007D09D0">
        <w:rPr>
          <w:noProof/>
        </w:rPr>
        <w:t>17</w:t>
      </w:r>
      <w:r>
        <w:rPr>
          <w:noProof/>
        </w:rPr>
        <w:fldChar w:fldCharType="end"/>
      </w:r>
    </w:p>
    <w:p w14:paraId="18A3291E" w14:textId="5D3EC0F5" w:rsidR="00CE08F5" w:rsidRDefault="00CE08F5">
      <w:pPr>
        <w:pStyle w:val="Seznamobrzk"/>
        <w:tabs>
          <w:tab w:val="right" w:leader="dot" w:pos="8776"/>
        </w:tabs>
        <w:rPr>
          <w:rFonts w:eastAsiaTheme="minorEastAsia"/>
          <w:noProof/>
          <w:lang w:eastAsia="ja-JP"/>
        </w:rPr>
      </w:pPr>
      <w:r>
        <w:rPr>
          <w:noProof/>
        </w:rPr>
        <w:t xml:space="preserve">Obrázek 4 – Měsíční cenový plán ZohoCreator – ZohoCreator </w:t>
      </w:r>
      <w:r w:rsidRPr="00A55888">
        <w:rPr>
          <w:rFonts w:ascii="Georgia" w:hAnsi="Georgia"/>
          <w:noProof/>
        </w:rPr>
        <w:t>[9]</w:t>
      </w:r>
      <w:r>
        <w:rPr>
          <w:noProof/>
        </w:rPr>
        <w:tab/>
      </w:r>
      <w:r>
        <w:rPr>
          <w:noProof/>
        </w:rPr>
        <w:fldChar w:fldCharType="begin"/>
      </w:r>
      <w:r>
        <w:rPr>
          <w:noProof/>
        </w:rPr>
        <w:instrText xml:space="preserve"> PAGEREF _Toc40002517 \h </w:instrText>
      </w:r>
      <w:r>
        <w:rPr>
          <w:noProof/>
        </w:rPr>
      </w:r>
      <w:r>
        <w:rPr>
          <w:noProof/>
        </w:rPr>
        <w:fldChar w:fldCharType="separate"/>
      </w:r>
      <w:r w:rsidR="007D09D0">
        <w:rPr>
          <w:noProof/>
        </w:rPr>
        <w:t>18</w:t>
      </w:r>
      <w:r>
        <w:rPr>
          <w:noProof/>
        </w:rPr>
        <w:fldChar w:fldCharType="end"/>
      </w:r>
    </w:p>
    <w:p w14:paraId="466D1B6C" w14:textId="24EEB979" w:rsidR="00CE08F5" w:rsidRDefault="00CE08F5">
      <w:pPr>
        <w:pStyle w:val="Seznamobrzk"/>
        <w:tabs>
          <w:tab w:val="right" w:leader="dot" w:pos="8776"/>
        </w:tabs>
        <w:rPr>
          <w:rFonts w:eastAsiaTheme="minorEastAsia"/>
          <w:noProof/>
          <w:lang w:eastAsia="ja-JP"/>
        </w:rPr>
      </w:pPr>
      <w:r>
        <w:rPr>
          <w:noProof/>
        </w:rPr>
        <w:t xml:space="preserve">Obrázek 5-OnFleet logistika – OnFleet </w:t>
      </w:r>
      <w:r w:rsidRPr="00A55888">
        <w:rPr>
          <w:rFonts w:ascii="Georgia" w:hAnsi="Georgia"/>
          <w:noProof/>
        </w:rPr>
        <w:t>[10]</w:t>
      </w:r>
      <w:r>
        <w:rPr>
          <w:noProof/>
        </w:rPr>
        <w:tab/>
      </w:r>
      <w:r>
        <w:rPr>
          <w:noProof/>
        </w:rPr>
        <w:fldChar w:fldCharType="begin"/>
      </w:r>
      <w:r>
        <w:rPr>
          <w:noProof/>
        </w:rPr>
        <w:instrText xml:space="preserve"> PAGEREF _Toc40002518 \h </w:instrText>
      </w:r>
      <w:r>
        <w:rPr>
          <w:noProof/>
        </w:rPr>
      </w:r>
      <w:r>
        <w:rPr>
          <w:noProof/>
        </w:rPr>
        <w:fldChar w:fldCharType="separate"/>
      </w:r>
      <w:r w:rsidR="007D09D0">
        <w:rPr>
          <w:noProof/>
        </w:rPr>
        <w:t>19</w:t>
      </w:r>
      <w:r>
        <w:rPr>
          <w:noProof/>
        </w:rPr>
        <w:fldChar w:fldCharType="end"/>
      </w:r>
    </w:p>
    <w:p w14:paraId="62C1C890" w14:textId="52F23C72" w:rsidR="00CE08F5" w:rsidRDefault="00CE08F5">
      <w:pPr>
        <w:pStyle w:val="Seznamobrzk"/>
        <w:tabs>
          <w:tab w:val="right" w:leader="dot" w:pos="8776"/>
        </w:tabs>
        <w:rPr>
          <w:rFonts w:eastAsiaTheme="minorEastAsia"/>
          <w:noProof/>
          <w:lang w:eastAsia="ja-JP"/>
        </w:rPr>
      </w:pPr>
      <w:r>
        <w:rPr>
          <w:noProof/>
        </w:rPr>
        <w:t xml:space="preserve">Obrázek 6- Měsíční cenový plán OnFleet – OnFleet </w:t>
      </w:r>
      <w:r w:rsidRPr="00A55888">
        <w:rPr>
          <w:rFonts w:ascii="Georgia" w:hAnsi="Georgia"/>
          <w:noProof/>
        </w:rPr>
        <w:t>[10]</w:t>
      </w:r>
      <w:r>
        <w:rPr>
          <w:noProof/>
        </w:rPr>
        <w:tab/>
      </w:r>
      <w:r>
        <w:rPr>
          <w:noProof/>
        </w:rPr>
        <w:fldChar w:fldCharType="begin"/>
      </w:r>
      <w:r>
        <w:rPr>
          <w:noProof/>
        </w:rPr>
        <w:instrText xml:space="preserve"> PAGEREF _Toc40002519 \h </w:instrText>
      </w:r>
      <w:r>
        <w:rPr>
          <w:noProof/>
        </w:rPr>
      </w:r>
      <w:r>
        <w:rPr>
          <w:noProof/>
        </w:rPr>
        <w:fldChar w:fldCharType="separate"/>
      </w:r>
      <w:r w:rsidR="007D09D0">
        <w:rPr>
          <w:noProof/>
        </w:rPr>
        <w:t>20</w:t>
      </w:r>
      <w:r>
        <w:rPr>
          <w:noProof/>
        </w:rPr>
        <w:fldChar w:fldCharType="end"/>
      </w:r>
    </w:p>
    <w:p w14:paraId="3F381D58" w14:textId="220171DF" w:rsidR="00CE08F5" w:rsidRDefault="00CE08F5">
      <w:pPr>
        <w:pStyle w:val="Seznamobrzk"/>
        <w:tabs>
          <w:tab w:val="right" w:leader="dot" w:pos="8776"/>
        </w:tabs>
        <w:rPr>
          <w:rFonts w:eastAsiaTheme="minorEastAsia"/>
          <w:noProof/>
          <w:lang w:eastAsia="ja-JP"/>
        </w:rPr>
      </w:pPr>
      <w:r>
        <w:rPr>
          <w:noProof/>
        </w:rPr>
        <w:t xml:space="preserve">Obrázek 7- Responsive Dropdown – Mobile-first Bootstrap </w:t>
      </w:r>
      <w:r w:rsidRPr="00A55888">
        <w:rPr>
          <w:rFonts w:ascii="Georgia" w:hAnsi="Georgia"/>
          <w:noProof/>
        </w:rPr>
        <w:t>[4]</w:t>
      </w:r>
      <w:r>
        <w:rPr>
          <w:noProof/>
        </w:rPr>
        <w:tab/>
      </w:r>
      <w:r>
        <w:rPr>
          <w:noProof/>
        </w:rPr>
        <w:fldChar w:fldCharType="begin"/>
      </w:r>
      <w:r>
        <w:rPr>
          <w:noProof/>
        </w:rPr>
        <w:instrText xml:space="preserve"> PAGEREF _Toc40002520 \h </w:instrText>
      </w:r>
      <w:r>
        <w:rPr>
          <w:noProof/>
        </w:rPr>
      </w:r>
      <w:r>
        <w:rPr>
          <w:noProof/>
        </w:rPr>
        <w:fldChar w:fldCharType="separate"/>
      </w:r>
      <w:r w:rsidR="007D09D0">
        <w:rPr>
          <w:noProof/>
        </w:rPr>
        <w:t>26</w:t>
      </w:r>
      <w:r>
        <w:rPr>
          <w:noProof/>
        </w:rPr>
        <w:fldChar w:fldCharType="end"/>
      </w:r>
    </w:p>
    <w:p w14:paraId="66CA9B6C" w14:textId="69C5BF55" w:rsidR="00CE08F5" w:rsidRDefault="00CE08F5">
      <w:pPr>
        <w:pStyle w:val="Seznamobrzk"/>
        <w:tabs>
          <w:tab w:val="right" w:leader="dot" w:pos="8776"/>
        </w:tabs>
        <w:rPr>
          <w:rFonts w:eastAsiaTheme="minorEastAsia"/>
          <w:noProof/>
          <w:lang w:eastAsia="ja-JP"/>
        </w:rPr>
      </w:pPr>
      <w:r>
        <w:rPr>
          <w:noProof/>
        </w:rPr>
        <w:t>Obrázek 8 - Use Case Diagram - Autor</w:t>
      </w:r>
      <w:r>
        <w:rPr>
          <w:noProof/>
        </w:rPr>
        <w:tab/>
      </w:r>
      <w:r>
        <w:rPr>
          <w:noProof/>
        </w:rPr>
        <w:fldChar w:fldCharType="begin"/>
      </w:r>
      <w:r>
        <w:rPr>
          <w:noProof/>
        </w:rPr>
        <w:instrText xml:space="preserve"> PAGEREF _Toc40002521 \h </w:instrText>
      </w:r>
      <w:r>
        <w:rPr>
          <w:noProof/>
        </w:rPr>
      </w:r>
      <w:r>
        <w:rPr>
          <w:noProof/>
        </w:rPr>
        <w:fldChar w:fldCharType="separate"/>
      </w:r>
      <w:r w:rsidR="007D09D0">
        <w:rPr>
          <w:noProof/>
        </w:rPr>
        <w:t>30</w:t>
      </w:r>
      <w:r>
        <w:rPr>
          <w:noProof/>
        </w:rPr>
        <w:fldChar w:fldCharType="end"/>
      </w:r>
    </w:p>
    <w:p w14:paraId="05B97201" w14:textId="4FB52333" w:rsidR="00CE08F5" w:rsidRDefault="00CE08F5">
      <w:pPr>
        <w:pStyle w:val="Seznamobrzk"/>
        <w:tabs>
          <w:tab w:val="right" w:leader="dot" w:pos="8776"/>
        </w:tabs>
        <w:rPr>
          <w:rFonts w:eastAsiaTheme="minorEastAsia"/>
          <w:noProof/>
          <w:lang w:eastAsia="ja-JP"/>
        </w:rPr>
      </w:pPr>
      <w:r>
        <w:rPr>
          <w:noProof/>
        </w:rPr>
        <w:t>Obrázek 9 - Wireframe – Pohled technika ve větším zařízení – Autor</w:t>
      </w:r>
      <w:r>
        <w:rPr>
          <w:noProof/>
        </w:rPr>
        <w:tab/>
      </w:r>
      <w:r>
        <w:rPr>
          <w:noProof/>
        </w:rPr>
        <w:fldChar w:fldCharType="begin"/>
      </w:r>
      <w:r>
        <w:rPr>
          <w:noProof/>
        </w:rPr>
        <w:instrText xml:space="preserve"> PAGEREF _Toc40002522 \h </w:instrText>
      </w:r>
      <w:r>
        <w:rPr>
          <w:noProof/>
        </w:rPr>
      </w:r>
      <w:r>
        <w:rPr>
          <w:noProof/>
        </w:rPr>
        <w:fldChar w:fldCharType="separate"/>
      </w:r>
      <w:r w:rsidR="007D09D0">
        <w:rPr>
          <w:noProof/>
        </w:rPr>
        <w:t>32</w:t>
      </w:r>
      <w:r>
        <w:rPr>
          <w:noProof/>
        </w:rPr>
        <w:fldChar w:fldCharType="end"/>
      </w:r>
    </w:p>
    <w:p w14:paraId="365735D4" w14:textId="6892715B" w:rsidR="00CE08F5" w:rsidRDefault="00CE08F5">
      <w:pPr>
        <w:pStyle w:val="Seznamobrzk"/>
        <w:tabs>
          <w:tab w:val="right" w:leader="dot" w:pos="8776"/>
        </w:tabs>
        <w:rPr>
          <w:rFonts w:eastAsiaTheme="minorEastAsia"/>
          <w:noProof/>
          <w:lang w:eastAsia="ja-JP"/>
        </w:rPr>
      </w:pPr>
      <w:r>
        <w:rPr>
          <w:noProof/>
        </w:rPr>
        <w:t>Obrázek 10 - Wireframe – Pohled technika v mobilním zařízení – Autor</w:t>
      </w:r>
      <w:r>
        <w:rPr>
          <w:noProof/>
        </w:rPr>
        <w:tab/>
      </w:r>
      <w:r>
        <w:rPr>
          <w:noProof/>
        </w:rPr>
        <w:fldChar w:fldCharType="begin"/>
      </w:r>
      <w:r>
        <w:rPr>
          <w:noProof/>
        </w:rPr>
        <w:instrText xml:space="preserve"> PAGEREF _Toc40002523 \h </w:instrText>
      </w:r>
      <w:r>
        <w:rPr>
          <w:noProof/>
        </w:rPr>
      </w:r>
      <w:r>
        <w:rPr>
          <w:noProof/>
        </w:rPr>
        <w:fldChar w:fldCharType="separate"/>
      </w:r>
      <w:r w:rsidR="007D09D0">
        <w:rPr>
          <w:noProof/>
        </w:rPr>
        <w:t>33</w:t>
      </w:r>
      <w:r>
        <w:rPr>
          <w:noProof/>
        </w:rPr>
        <w:fldChar w:fldCharType="end"/>
      </w:r>
    </w:p>
    <w:p w14:paraId="4AB8D8F6" w14:textId="6A11090D" w:rsidR="00CE08F5" w:rsidRDefault="00CE08F5">
      <w:pPr>
        <w:pStyle w:val="Seznamobrzk"/>
        <w:tabs>
          <w:tab w:val="right" w:leader="dot" w:pos="8776"/>
        </w:tabs>
        <w:rPr>
          <w:rFonts w:eastAsiaTheme="minorEastAsia"/>
          <w:noProof/>
          <w:lang w:eastAsia="ja-JP"/>
        </w:rPr>
      </w:pPr>
      <w:r>
        <w:rPr>
          <w:noProof/>
        </w:rPr>
        <w:t>Obrázek 11 - Wireframe – Pohled klienta ve větším zařízení – Autor</w:t>
      </w:r>
      <w:r>
        <w:rPr>
          <w:noProof/>
        </w:rPr>
        <w:tab/>
      </w:r>
      <w:r>
        <w:rPr>
          <w:noProof/>
        </w:rPr>
        <w:fldChar w:fldCharType="begin"/>
      </w:r>
      <w:r>
        <w:rPr>
          <w:noProof/>
        </w:rPr>
        <w:instrText xml:space="preserve"> PAGEREF _Toc40002524 \h </w:instrText>
      </w:r>
      <w:r>
        <w:rPr>
          <w:noProof/>
        </w:rPr>
      </w:r>
      <w:r>
        <w:rPr>
          <w:noProof/>
        </w:rPr>
        <w:fldChar w:fldCharType="separate"/>
      </w:r>
      <w:r w:rsidR="007D09D0">
        <w:rPr>
          <w:noProof/>
        </w:rPr>
        <w:t>34</w:t>
      </w:r>
      <w:r>
        <w:rPr>
          <w:noProof/>
        </w:rPr>
        <w:fldChar w:fldCharType="end"/>
      </w:r>
    </w:p>
    <w:p w14:paraId="30683221" w14:textId="37C92534" w:rsidR="00CE08F5" w:rsidRDefault="00CE08F5">
      <w:pPr>
        <w:pStyle w:val="Seznamobrzk"/>
        <w:tabs>
          <w:tab w:val="right" w:leader="dot" w:pos="8776"/>
        </w:tabs>
        <w:rPr>
          <w:rFonts w:eastAsiaTheme="minorEastAsia"/>
          <w:noProof/>
          <w:lang w:eastAsia="ja-JP"/>
        </w:rPr>
      </w:pPr>
      <w:r>
        <w:rPr>
          <w:noProof/>
        </w:rPr>
        <w:t>Obrázek 12 - Wireframe – Pohled administrátora ve větším zařízení – Autor</w:t>
      </w:r>
      <w:r>
        <w:rPr>
          <w:noProof/>
        </w:rPr>
        <w:tab/>
      </w:r>
      <w:r>
        <w:rPr>
          <w:noProof/>
        </w:rPr>
        <w:fldChar w:fldCharType="begin"/>
      </w:r>
      <w:r>
        <w:rPr>
          <w:noProof/>
        </w:rPr>
        <w:instrText xml:space="preserve"> PAGEREF _Toc40002525 \h </w:instrText>
      </w:r>
      <w:r>
        <w:rPr>
          <w:noProof/>
        </w:rPr>
      </w:r>
      <w:r>
        <w:rPr>
          <w:noProof/>
        </w:rPr>
        <w:fldChar w:fldCharType="separate"/>
      </w:r>
      <w:r w:rsidR="007D09D0">
        <w:rPr>
          <w:noProof/>
        </w:rPr>
        <w:t>35</w:t>
      </w:r>
      <w:r>
        <w:rPr>
          <w:noProof/>
        </w:rPr>
        <w:fldChar w:fldCharType="end"/>
      </w:r>
    </w:p>
    <w:p w14:paraId="2857F0E2" w14:textId="6A05FB31" w:rsidR="00CE08F5" w:rsidRDefault="00CE08F5">
      <w:pPr>
        <w:pStyle w:val="Seznamobrzk"/>
        <w:tabs>
          <w:tab w:val="right" w:leader="dot" w:pos="8776"/>
        </w:tabs>
        <w:rPr>
          <w:rFonts w:eastAsiaTheme="minorEastAsia"/>
          <w:noProof/>
          <w:lang w:eastAsia="ja-JP"/>
        </w:rPr>
      </w:pPr>
      <w:r>
        <w:rPr>
          <w:noProof/>
        </w:rPr>
        <w:t>Obrázek 13 - EER model databáze – Autor</w:t>
      </w:r>
      <w:r>
        <w:rPr>
          <w:noProof/>
        </w:rPr>
        <w:tab/>
      </w:r>
      <w:r>
        <w:rPr>
          <w:noProof/>
        </w:rPr>
        <w:fldChar w:fldCharType="begin"/>
      </w:r>
      <w:r>
        <w:rPr>
          <w:noProof/>
        </w:rPr>
        <w:instrText xml:space="preserve"> PAGEREF _Toc40002526 \h </w:instrText>
      </w:r>
      <w:r>
        <w:rPr>
          <w:noProof/>
        </w:rPr>
      </w:r>
      <w:r>
        <w:rPr>
          <w:noProof/>
        </w:rPr>
        <w:fldChar w:fldCharType="separate"/>
      </w:r>
      <w:r w:rsidR="007D09D0">
        <w:rPr>
          <w:noProof/>
        </w:rPr>
        <w:t>39</w:t>
      </w:r>
      <w:r>
        <w:rPr>
          <w:noProof/>
        </w:rPr>
        <w:fldChar w:fldCharType="end"/>
      </w:r>
    </w:p>
    <w:p w14:paraId="50C0E039" w14:textId="5F8B7C32" w:rsidR="00CE08F5" w:rsidRDefault="00CE08F5">
      <w:pPr>
        <w:pStyle w:val="Seznamobrzk"/>
        <w:tabs>
          <w:tab w:val="right" w:leader="dot" w:pos="8776"/>
        </w:tabs>
        <w:rPr>
          <w:rFonts w:eastAsiaTheme="minorEastAsia"/>
          <w:noProof/>
          <w:lang w:eastAsia="ja-JP"/>
        </w:rPr>
      </w:pPr>
      <w:r>
        <w:rPr>
          <w:noProof/>
        </w:rPr>
        <w:t xml:space="preserve">Obrázek 14 - grafické zobrazení MVP – Ben Elghali Beyram </w:t>
      </w:r>
      <w:r w:rsidRPr="00A55888">
        <w:rPr>
          <w:rFonts w:ascii="Georgia" w:hAnsi="Georgia"/>
          <w:noProof/>
        </w:rPr>
        <w:t>[21]</w:t>
      </w:r>
      <w:r>
        <w:rPr>
          <w:noProof/>
        </w:rPr>
        <w:tab/>
      </w:r>
      <w:r>
        <w:rPr>
          <w:noProof/>
        </w:rPr>
        <w:fldChar w:fldCharType="begin"/>
      </w:r>
      <w:r>
        <w:rPr>
          <w:noProof/>
        </w:rPr>
        <w:instrText xml:space="preserve"> PAGEREF _Toc40002527 \h </w:instrText>
      </w:r>
      <w:r>
        <w:rPr>
          <w:noProof/>
        </w:rPr>
      </w:r>
      <w:r>
        <w:rPr>
          <w:noProof/>
        </w:rPr>
        <w:fldChar w:fldCharType="separate"/>
      </w:r>
      <w:r w:rsidR="007D09D0">
        <w:rPr>
          <w:noProof/>
        </w:rPr>
        <w:t>40</w:t>
      </w:r>
      <w:r>
        <w:rPr>
          <w:noProof/>
        </w:rPr>
        <w:fldChar w:fldCharType="end"/>
      </w:r>
    </w:p>
    <w:p w14:paraId="1266C78C" w14:textId="7C4343FF" w:rsidR="00CE08F5" w:rsidRDefault="00CE08F5">
      <w:pPr>
        <w:pStyle w:val="Seznamobrzk"/>
        <w:tabs>
          <w:tab w:val="right" w:leader="dot" w:pos="8776"/>
        </w:tabs>
        <w:rPr>
          <w:rFonts w:eastAsiaTheme="minorEastAsia"/>
          <w:noProof/>
          <w:lang w:eastAsia="ja-JP"/>
        </w:rPr>
      </w:pPr>
      <w:r>
        <w:rPr>
          <w:noProof/>
        </w:rPr>
        <w:t>Obrázek 15 - ClassDiagram – Model – Autor</w:t>
      </w:r>
      <w:r>
        <w:rPr>
          <w:noProof/>
        </w:rPr>
        <w:tab/>
      </w:r>
      <w:r>
        <w:rPr>
          <w:noProof/>
        </w:rPr>
        <w:fldChar w:fldCharType="begin"/>
      </w:r>
      <w:r>
        <w:rPr>
          <w:noProof/>
        </w:rPr>
        <w:instrText xml:space="preserve"> PAGEREF _Toc40002528 \h </w:instrText>
      </w:r>
      <w:r>
        <w:rPr>
          <w:noProof/>
        </w:rPr>
      </w:r>
      <w:r>
        <w:rPr>
          <w:noProof/>
        </w:rPr>
        <w:fldChar w:fldCharType="separate"/>
      </w:r>
      <w:r w:rsidR="007D09D0">
        <w:rPr>
          <w:noProof/>
        </w:rPr>
        <w:t>41</w:t>
      </w:r>
      <w:r>
        <w:rPr>
          <w:noProof/>
        </w:rPr>
        <w:fldChar w:fldCharType="end"/>
      </w:r>
    </w:p>
    <w:p w14:paraId="0C01FB5D" w14:textId="4CE724B7" w:rsidR="00CE08F5" w:rsidRDefault="00CE08F5">
      <w:pPr>
        <w:pStyle w:val="Seznamobrzk"/>
        <w:tabs>
          <w:tab w:val="right" w:leader="dot" w:pos="8776"/>
        </w:tabs>
        <w:rPr>
          <w:rFonts w:eastAsiaTheme="minorEastAsia"/>
          <w:noProof/>
          <w:lang w:eastAsia="ja-JP"/>
        </w:rPr>
      </w:pPr>
      <w:r>
        <w:rPr>
          <w:noProof/>
        </w:rPr>
        <w:t>Obrázek 16- ClassDiagram – Presenter – Autor</w:t>
      </w:r>
      <w:r>
        <w:rPr>
          <w:noProof/>
        </w:rPr>
        <w:tab/>
      </w:r>
      <w:r>
        <w:rPr>
          <w:noProof/>
        </w:rPr>
        <w:fldChar w:fldCharType="begin"/>
      </w:r>
      <w:r>
        <w:rPr>
          <w:noProof/>
        </w:rPr>
        <w:instrText xml:space="preserve"> PAGEREF _Toc40002529 \h </w:instrText>
      </w:r>
      <w:r>
        <w:rPr>
          <w:noProof/>
        </w:rPr>
      </w:r>
      <w:r>
        <w:rPr>
          <w:noProof/>
        </w:rPr>
        <w:fldChar w:fldCharType="separate"/>
      </w:r>
      <w:r w:rsidR="007D09D0">
        <w:rPr>
          <w:noProof/>
        </w:rPr>
        <w:t>45</w:t>
      </w:r>
      <w:r>
        <w:rPr>
          <w:noProof/>
        </w:rPr>
        <w:fldChar w:fldCharType="end"/>
      </w:r>
    </w:p>
    <w:p w14:paraId="42127B8D" w14:textId="4314C66C" w:rsidR="008A070B" w:rsidRDefault="00062F81" w:rsidP="008A070B">
      <w:pPr>
        <w:ind w:firstLine="0"/>
      </w:pPr>
      <w:r>
        <w:fldChar w:fldCharType="end"/>
      </w:r>
    </w:p>
    <w:p w14:paraId="66E549CD" w14:textId="77777777" w:rsidR="008A070B" w:rsidRDefault="008A070B">
      <w:pPr>
        <w:spacing w:after="160" w:line="259" w:lineRule="auto"/>
        <w:ind w:firstLine="0"/>
        <w:jc w:val="left"/>
      </w:pPr>
      <w:r>
        <w:br w:type="page"/>
      </w:r>
    </w:p>
    <w:p w14:paraId="357A4B7E" w14:textId="77777777" w:rsidR="00B01CCA" w:rsidRDefault="00B01CCA" w:rsidP="008A070B">
      <w:pPr>
        <w:ind w:firstLine="0"/>
      </w:pPr>
    </w:p>
    <w:p w14:paraId="5C2D8B5C" w14:textId="77777777" w:rsidR="00142383" w:rsidRPr="00142383" w:rsidRDefault="00142383" w:rsidP="00142383">
      <w:pPr>
        <w:pStyle w:val="Nadpis4"/>
        <w:rPr>
          <w:rStyle w:val="Hypertextovodkaz"/>
          <w:rFonts w:hint="eastAsia"/>
          <w:color w:val="auto"/>
          <w:u w:val="none"/>
        </w:rPr>
      </w:pPr>
      <w:bookmarkStart w:id="98" w:name="_Ref529965680"/>
      <w:bookmarkStart w:id="99" w:name="_Toc529224312"/>
      <w:bookmarkStart w:id="100" w:name="_Ref529803422"/>
      <w:bookmarkStart w:id="101" w:name="_Toc529974579"/>
      <w:r w:rsidRPr="00142383">
        <w:rPr>
          <w:rStyle w:val="Hypertextovodkaz"/>
          <w:color w:val="auto"/>
          <w:u w:val="none"/>
        </w:rPr>
        <w:t>Seznam Tabulek</w:t>
      </w:r>
    </w:p>
    <w:p w14:paraId="71CDAB47" w14:textId="59A045C2" w:rsidR="00CE08F5" w:rsidRDefault="00062F81">
      <w:pPr>
        <w:pStyle w:val="Seznamobrzk"/>
        <w:tabs>
          <w:tab w:val="right" w:leader="dot" w:pos="8776"/>
        </w:tabs>
        <w:rPr>
          <w:rFonts w:eastAsiaTheme="minorEastAsia"/>
          <w:noProof/>
          <w:lang w:eastAsia="ja-JP"/>
        </w:rPr>
      </w:pPr>
      <w:r>
        <w:fldChar w:fldCharType="begin"/>
      </w:r>
      <w:r w:rsidR="00142383">
        <w:instrText xml:space="preserve"> TOC \h \z \c "Tabulka" </w:instrText>
      </w:r>
      <w:r>
        <w:fldChar w:fldCharType="separate"/>
      </w:r>
      <w:hyperlink w:anchor="_Toc40002530" w:history="1">
        <w:r w:rsidR="00CE08F5" w:rsidRPr="00A34882">
          <w:rPr>
            <w:rStyle w:val="Hypertextovodkaz"/>
            <w:noProof/>
          </w:rPr>
          <w:t>Tabulka 1 - Analýza aplikací (vlastní tvorba)</w:t>
        </w:r>
        <w:r w:rsidR="00CE08F5">
          <w:rPr>
            <w:noProof/>
            <w:webHidden/>
          </w:rPr>
          <w:tab/>
        </w:r>
        <w:r w:rsidR="00CE08F5">
          <w:rPr>
            <w:noProof/>
            <w:webHidden/>
          </w:rPr>
          <w:fldChar w:fldCharType="begin"/>
        </w:r>
        <w:r w:rsidR="00CE08F5">
          <w:rPr>
            <w:noProof/>
            <w:webHidden/>
          </w:rPr>
          <w:instrText xml:space="preserve"> PAGEREF _Toc40002530 \h </w:instrText>
        </w:r>
        <w:r w:rsidR="00CE08F5">
          <w:rPr>
            <w:noProof/>
            <w:webHidden/>
          </w:rPr>
        </w:r>
        <w:r w:rsidR="00CE08F5">
          <w:rPr>
            <w:noProof/>
            <w:webHidden/>
          </w:rPr>
          <w:fldChar w:fldCharType="separate"/>
        </w:r>
        <w:r w:rsidR="007D09D0">
          <w:rPr>
            <w:noProof/>
            <w:webHidden/>
          </w:rPr>
          <w:t>20</w:t>
        </w:r>
        <w:r w:rsidR="00CE08F5">
          <w:rPr>
            <w:noProof/>
            <w:webHidden/>
          </w:rPr>
          <w:fldChar w:fldCharType="end"/>
        </w:r>
      </w:hyperlink>
    </w:p>
    <w:p w14:paraId="7A30A518" w14:textId="5F313D73" w:rsidR="00CE08F5" w:rsidRDefault="00CE08F5">
      <w:pPr>
        <w:pStyle w:val="Seznamobrzk"/>
        <w:tabs>
          <w:tab w:val="right" w:leader="dot" w:pos="8776"/>
        </w:tabs>
        <w:rPr>
          <w:rFonts w:eastAsiaTheme="minorEastAsia"/>
          <w:noProof/>
          <w:lang w:eastAsia="ja-JP"/>
        </w:rPr>
      </w:pPr>
      <w:hyperlink w:anchor="_Toc40002531" w:history="1">
        <w:r w:rsidRPr="00A34882">
          <w:rPr>
            <w:rStyle w:val="Hypertextovodkaz"/>
            <w:noProof/>
          </w:rPr>
          <w:t>Tabulka 2 - Funkční požadavky (vlastní tvorba)</w:t>
        </w:r>
        <w:r>
          <w:rPr>
            <w:noProof/>
            <w:webHidden/>
          </w:rPr>
          <w:tab/>
        </w:r>
        <w:r>
          <w:rPr>
            <w:noProof/>
            <w:webHidden/>
          </w:rPr>
          <w:fldChar w:fldCharType="begin"/>
        </w:r>
        <w:r>
          <w:rPr>
            <w:noProof/>
            <w:webHidden/>
          </w:rPr>
          <w:instrText xml:space="preserve"> PAGEREF _Toc40002531 \h </w:instrText>
        </w:r>
        <w:r>
          <w:rPr>
            <w:noProof/>
            <w:webHidden/>
          </w:rPr>
        </w:r>
        <w:r>
          <w:rPr>
            <w:noProof/>
            <w:webHidden/>
          </w:rPr>
          <w:fldChar w:fldCharType="separate"/>
        </w:r>
        <w:r w:rsidR="007D09D0">
          <w:rPr>
            <w:noProof/>
            <w:webHidden/>
          </w:rPr>
          <w:t>28</w:t>
        </w:r>
        <w:r>
          <w:rPr>
            <w:noProof/>
            <w:webHidden/>
          </w:rPr>
          <w:fldChar w:fldCharType="end"/>
        </w:r>
      </w:hyperlink>
    </w:p>
    <w:p w14:paraId="373A95E9" w14:textId="097CE712" w:rsidR="00CE08F5" w:rsidRDefault="00CE08F5">
      <w:pPr>
        <w:pStyle w:val="Seznamobrzk"/>
        <w:tabs>
          <w:tab w:val="right" w:leader="dot" w:pos="8776"/>
        </w:tabs>
        <w:rPr>
          <w:rFonts w:eastAsiaTheme="minorEastAsia"/>
          <w:noProof/>
          <w:lang w:eastAsia="ja-JP"/>
        </w:rPr>
      </w:pPr>
      <w:hyperlink w:anchor="_Toc40002532" w:history="1">
        <w:r w:rsidRPr="00A34882">
          <w:rPr>
            <w:rStyle w:val="Hypertextovodkaz"/>
            <w:noProof/>
          </w:rPr>
          <w:t>Tabulka 3 - Nefunkční požadavky (vlastní tvorba)</w:t>
        </w:r>
        <w:r>
          <w:rPr>
            <w:noProof/>
            <w:webHidden/>
          </w:rPr>
          <w:tab/>
        </w:r>
        <w:r>
          <w:rPr>
            <w:noProof/>
            <w:webHidden/>
          </w:rPr>
          <w:fldChar w:fldCharType="begin"/>
        </w:r>
        <w:r>
          <w:rPr>
            <w:noProof/>
            <w:webHidden/>
          </w:rPr>
          <w:instrText xml:space="preserve"> PAGEREF _Toc40002532 \h </w:instrText>
        </w:r>
        <w:r>
          <w:rPr>
            <w:noProof/>
            <w:webHidden/>
          </w:rPr>
        </w:r>
        <w:r>
          <w:rPr>
            <w:noProof/>
            <w:webHidden/>
          </w:rPr>
          <w:fldChar w:fldCharType="separate"/>
        </w:r>
        <w:r w:rsidR="007D09D0">
          <w:rPr>
            <w:noProof/>
            <w:webHidden/>
          </w:rPr>
          <w:t>31</w:t>
        </w:r>
        <w:r>
          <w:rPr>
            <w:noProof/>
            <w:webHidden/>
          </w:rPr>
          <w:fldChar w:fldCharType="end"/>
        </w:r>
      </w:hyperlink>
    </w:p>
    <w:p w14:paraId="5D95DFCA" w14:textId="3BCD5378" w:rsidR="00CE08F5" w:rsidRDefault="00CE08F5">
      <w:pPr>
        <w:pStyle w:val="Seznamobrzk"/>
        <w:tabs>
          <w:tab w:val="right" w:leader="dot" w:pos="8776"/>
        </w:tabs>
        <w:rPr>
          <w:rFonts w:eastAsiaTheme="minorEastAsia"/>
          <w:noProof/>
          <w:lang w:eastAsia="ja-JP"/>
        </w:rPr>
      </w:pPr>
      <w:hyperlink w:anchor="_Toc40002533" w:history="1">
        <w:r w:rsidRPr="00A34882">
          <w:rPr>
            <w:rStyle w:val="Hypertextovodkaz"/>
            <w:noProof/>
          </w:rPr>
          <w:t>Tabulka 4 - Funkční požadavky – Testování (vlastní tvorba)</w:t>
        </w:r>
        <w:r>
          <w:rPr>
            <w:noProof/>
            <w:webHidden/>
          </w:rPr>
          <w:tab/>
        </w:r>
        <w:r>
          <w:rPr>
            <w:noProof/>
            <w:webHidden/>
          </w:rPr>
          <w:fldChar w:fldCharType="begin"/>
        </w:r>
        <w:r>
          <w:rPr>
            <w:noProof/>
            <w:webHidden/>
          </w:rPr>
          <w:instrText xml:space="preserve"> PAGEREF _Toc40002533 \h </w:instrText>
        </w:r>
        <w:r>
          <w:rPr>
            <w:noProof/>
            <w:webHidden/>
          </w:rPr>
        </w:r>
        <w:r>
          <w:rPr>
            <w:noProof/>
            <w:webHidden/>
          </w:rPr>
          <w:fldChar w:fldCharType="separate"/>
        </w:r>
        <w:r w:rsidR="007D09D0">
          <w:rPr>
            <w:noProof/>
            <w:webHidden/>
          </w:rPr>
          <w:t>58</w:t>
        </w:r>
        <w:r>
          <w:rPr>
            <w:noProof/>
            <w:webHidden/>
          </w:rPr>
          <w:fldChar w:fldCharType="end"/>
        </w:r>
      </w:hyperlink>
    </w:p>
    <w:p w14:paraId="59B7218C" w14:textId="011E37FB" w:rsidR="00CE08F5" w:rsidRDefault="00CE08F5">
      <w:pPr>
        <w:pStyle w:val="Seznamobrzk"/>
        <w:tabs>
          <w:tab w:val="right" w:leader="dot" w:pos="8776"/>
        </w:tabs>
        <w:rPr>
          <w:rFonts w:eastAsiaTheme="minorEastAsia"/>
          <w:noProof/>
          <w:lang w:eastAsia="ja-JP"/>
        </w:rPr>
      </w:pPr>
      <w:hyperlink w:anchor="_Toc40002534" w:history="1">
        <w:r w:rsidRPr="00A34882">
          <w:rPr>
            <w:rStyle w:val="Hypertextovodkaz"/>
            <w:noProof/>
          </w:rPr>
          <w:t>Tabulka 5 - Nefunkční požadavky – Testování (vlastní tvorba)</w:t>
        </w:r>
        <w:r>
          <w:rPr>
            <w:noProof/>
            <w:webHidden/>
          </w:rPr>
          <w:tab/>
        </w:r>
        <w:r>
          <w:rPr>
            <w:noProof/>
            <w:webHidden/>
          </w:rPr>
          <w:fldChar w:fldCharType="begin"/>
        </w:r>
        <w:r>
          <w:rPr>
            <w:noProof/>
            <w:webHidden/>
          </w:rPr>
          <w:instrText xml:space="preserve"> PAGEREF _Toc40002534 \h </w:instrText>
        </w:r>
        <w:r>
          <w:rPr>
            <w:noProof/>
            <w:webHidden/>
          </w:rPr>
        </w:r>
        <w:r>
          <w:rPr>
            <w:noProof/>
            <w:webHidden/>
          </w:rPr>
          <w:fldChar w:fldCharType="separate"/>
        </w:r>
        <w:r w:rsidR="007D09D0">
          <w:rPr>
            <w:noProof/>
            <w:webHidden/>
          </w:rPr>
          <w:t>59</w:t>
        </w:r>
        <w:r>
          <w:rPr>
            <w:noProof/>
            <w:webHidden/>
          </w:rPr>
          <w:fldChar w:fldCharType="end"/>
        </w:r>
      </w:hyperlink>
    </w:p>
    <w:p w14:paraId="618ED78B" w14:textId="2E844E58" w:rsidR="00CE08F5" w:rsidRDefault="00CE08F5">
      <w:pPr>
        <w:pStyle w:val="Seznamobrzk"/>
        <w:tabs>
          <w:tab w:val="right" w:leader="dot" w:pos="8776"/>
        </w:tabs>
        <w:rPr>
          <w:rFonts w:eastAsiaTheme="minorEastAsia"/>
          <w:noProof/>
          <w:lang w:eastAsia="ja-JP"/>
        </w:rPr>
      </w:pPr>
      <w:hyperlink w:anchor="_Toc40002535" w:history="1">
        <w:r w:rsidRPr="00A34882">
          <w:rPr>
            <w:rStyle w:val="Hypertextovodkaz"/>
            <w:noProof/>
          </w:rPr>
          <w:t>Tabulka 6 - Testování Responzivnosti (vlastní tvorba)</w:t>
        </w:r>
        <w:r>
          <w:rPr>
            <w:noProof/>
            <w:webHidden/>
          </w:rPr>
          <w:tab/>
        </w:r>
        <w:r>
          <w:rPr>
            <w:noProof/>
            <w:webHidden/>
          </w:rPr>
          <w:fldChar w:fldCharType="begin"/>
        </w:r>
        <w:r>
          <w:rPr>
            <w:noProof/>
            <w:webHidden/>
          </w:rPr>
          <w:instrText xml:space="preserve"> PAGEREF _Toc40002535 \h </w:instrText>
        </w:r>
        <w:r>
          <w:rPr>
            <w:noProof/>
            <w:webHidden/>
          </w:rPr>
        </w:r>
        <w:r>
          <w:rPr>
            <w:noProof/>
            <w:webHidden/>
          </w:rPr>
          <w:fldChar w:fldCharType="separate"/>
        </w:r>
        <w:r w:rsidR="007D09D0">
          <w:rPr>
            <w:noProof/>
            <w:webHidden/>
          </w:rPr>
          <w:t>61</w:t>
        </w:r>
        <w:r>
          <w:rPr>
            <w:noProof/>
            <w:webHidden/>
          </w:rPr>
          <w:fldChar w:fldCharType="end"/>
        </w:r>
      </w:hyperlink>
    </w:p>
    <w:p w14:paraId="7876CC1D" w14:textId="3FEFC79D" w:rsidR="006E2118" w:rsidRDefault="00062F81" w:rsidP="00F6528C">
      <w:pPr>
        <w:ind w:firstLine="0"/>
      </w:pPr>
      <w:r>
        <w:fldChar w:fldCharType="end"/>
      </w:r>
    </w:p>
    <w:p w14:paraId="00815EB6" w14:textId="77777777" w:rsidR="009A79A2" w:rsidRDefault="00271B5B" w:rsidP="00271B5B">
      <w:pPr>
        <w:pStyle w:val="Nadpis4"/>
        <w:rPr>
          <w:rFonts w:hint="eastAsia"/>
        </w:rPr>
      </w:pPr>
      <w:r>
        <w:t>Seznam výpisů</w:t>
      </w:r>
    </w:p>
    <w:p w14:paraId="3117C283" w14:textId="32130C0D" w:rsidR="00CE08F5" w:rsidRDefault="00062F81">
      <w:pPr>
        <w:pStyle w:val="Seznamobrzk"/>
        <w:tabs>
          <w:tab w:val="right" w:leader="dot" w:pos="8776"/>
        </w:tabs>
        <w:rPr>
          <w:rFonts w:eastAsiaTheme="minorEastAsia"/>
          <w:noProof/>
          <w:lang w:eastAsia="ja-JP"/>
        </w:rPr>
      </w:pPr>
      <w:r>
        <w:fldChar w:fldCharType="begin"/>
      </w:r>
      <w:r w:rsidR="00271B5B">
        <w:instrText xml:space="preserve"> TOC \h \z \c "Výpis" </w:instrText>
      </w:r>
      <w:r>
        <w:fldChar w:fldCharType="separate"/>
      </w:r>
      <w:hyperlink w:anchor="_Toc40002536" w:history="1">
        <w:r w:rsidR="00CE08F5" w:rsidRPr="00AE751D">
          <w:rPr>
            <w:rStyle w:val="Hypertextovodkaz"/>
            <w:noProof/>
          </w:rPr>
          <w:t>Výpis 1 - UserManager – funkce authenticate (vlastní tvorba).</w:t>
        </w:r>
        <w:r w:rsidR="00CE08F5">
          <w:rPr>
            <w:noProof/>
            <w:webHidden/>
          </w:rPr>
          <w:tab/>
        </w:r>
        <w:r w:rsidR="00CE08F5">
          <w:rPr>
            <w:noProof/>
            <w:webHidden/>
          </w:rPr>
          <w:fldChar w:fldCharType="begin"/>
        </w:r>
        <w:r w:rsidR="00CE08F5">
          <w:rPr>
            <w:noProof/>
            <w:webHidden/>
          </w:rPr>
          <w:instrText xml:space="preserve"> PAGEREF _Toc40002536 \h </w:instrText>
        </w:r>
        <w:r w:rsidR="00CE08F5">
          <w:rPr>
            <w:noProof/>
            <w:webHidden/>
          </w:rPr>
        </w:r>
        <w:r w:rsidR="00CE08F5">
          <w:rPr>
            <w:noProof/>
            <w:webHidden/>
          </w:rPr>
          <w:fldChar w:fldCharType="separate"/>
        </w:r>
        <w:r w:rsidR="007D09D0">
          <w:rPr>
            <w:noProof/>
            <w:webHidden/>
          </w:rPr>
          <w:t>46</w:t>
        </w:r>
        <w:r w:rsidR="00CE08F5">
          <w:rPr>
            <w:noProof/>
            <w:webHidden/>
          </w:rPr>
          <w:fldChar w:fldCharType="end"/>
        </w:r>
      </w:hyperlink>
    </w:p>
    <w:p w14:paraId="778DFAF8" w14:textId="74B243F8" w:rsidR="00CE08F5" w:rsidRDefault="00CE08F5">
      <w:pPr>
        <w:pStyle w:val="Seznamobrzk"/>
        <w:tabs>
          <w:tab w:val="right" w:leader="dot" w:pos="8776"/>
        </w:tabs>
        <w:rPr>
          <w:rFonts w:eastAsiaTheme="minorEastAsia"/>
          <w:noProof/>
          <w:lang w:eastAsia="ja-JP"/>
        </w:rPr>
      </w:pPr>
      <w:hyperlink w:anchor="_Toc40002537" w:history="1">
        <w:r w:rsidRPr="00AE751D">
          <w:rPr>
            <w:rStyle w:val="Hypertextovodkaz"/>
            <w:noProof/>
          </w:rPr>
          <w:t>Výpis 2 - ExcelManager – funkce exportExcel (vlastní tvorba).</w:t>
        </w:r>
        <w:r>
          <w:rPr>
            <w:noProof/>
            <w:webHidden/>
          </w:rPr>
          <w:tab/>
        </w:r>
        <w:r>
          <w:rPr>
            <w:noProof/>
            <w:webHidden/>
          </w:rPr>
          <w:fldChar w:fldCharType="begin"/>
        </w:r>
        <w:r>
          <w:rPr>
            <w:noProof/>
            <w:webHidden/>
          </w:rPr>
          <w:instrText xml:space="preserve"> PAGEREF _Toc40002537 \h </w:instrText>
        </w:r>
        <w:r>
          <w:rPr>
            <w:noProof/>
            <w:webHidden/>
          </w:rPr>
        </w:r>
        <w:r>
          <w:rPr>
            <w:noProof/>
            <w:webHidden/>
          </w:rPr>
          <w:fldChar w:fldCharType="separate"/>
        </w:r>
        <w:r w:rsidR="007D09D0">
          <w:rPr>
            <w:noProof/>
            <w:webHidden/>
          </w:rPr>
          <w:t>48</w:t>
        </w:r>
        <w:r>
          <w:rPr>
            <w:noProof/>
            <w:webHidden/>
          </w:rPr>
          <w:fldChar w:fldCharType="end"/>
        </w:r>
      </w:hyperlink>
    </w:p>
    <w:p w14:paraId="1CE20511" w14:textId="22AB4405" w:rsidR="00CE08F5" w:rsidRDefault="00CE08F5">
      <w:pPr>
        <w:pStyle w:val="Seznamobrzk"/>
        <w:tabs>
          <w:tab w:val="right" w:leader="dot" w:pos="8776"/>
        </w:tabs>
        <w:rPr>
          <w:rFonts w:eastAsiaTheme="minorEastAsia"/>
          <w:noProof/>
          <w:lang w:eastAsia="ja-JP"/>
        </w:rPr>
      </w:pPr>
      <w:hyperlink w:anchor="_Toc40002538" w:history="1">
        <w:r w:rsidRPr="00AE751D">
          <w:rPr>
            <w:rStyle w:val="Hypertextovodkaz"/>
            <w:noProof/>
          </w:rPr>
          <w:t>Výpis 3 - ExcelManager – funkce importExcel (vlastní tvorba).</w:t>
        </w:r>
        <w:r>
          <w:rPr>
            <w:noProof/>
            <w:webHidden/>
          </w:rPr>
          <w:tab/>
        </w:r>
        <w:r>
          <w:rPr>
            <w:noProof/>
            <w:webHidden/>
          </w:rPr>
          <w:fldChar w:fldCharType="begin"/>
        </w:r>
        <w:r>
          <w:rPr>
            <w:noProof/>
            <w:webHidden/>
          </w:rPr>
          <w:instrText xml:space="preserve"> PAGEREF _Toc40002538 \h </w:instrText>
        </w:r>
        <w:r>
          <w:rPr>
            <w:noProof/>
            <w:webHidden/>
          </w:rPr>
        </w:r>
        <w:r>
          <w:rPr>
            <w:noProof/>
            <w:webHidden/>
          </w:rPr>
          <w:fldChar w:fldCharType="separate"/>
        </w:r>
        <w:r w:rsidR="007D09D0">
          <w:rPr>
            <w:noProof/>
            <w:webHidden/>
          </w:rPr>
          <w:t>48</w:t>
        </w:r>
        <w:r>
          <w:rPr>
            <w:noProof/>
            <w:webHidden/>
          </w:rPr>
          <w:fldChar w:fldCharType="end"/>
        </w:r>
      </w:hyperlink>
    </w:p>
    <w:p w14:paraId="25E91227" w14:textId="56261DFC" w:rsidR="00CE08F5" w:rsidRDefault="00CE08F5">
      <w:pPr>
        <w:pStyle w:val="Seznamobrzk"/>
        <w:tabs>
          <w:tab w:val="right" w:leader="dot" w:pos="8776"/>
        </w:tabs>
        <w:rPr>
          <w:rFonts w:eastAsiaTheme="minorEastAsia"/>
          <w:noProof/>
          <w:lang w:eastAsia="ja-JP"/>
        </w:rPr>
      </w:pPr>
      <w:hyperlink w:anchor="_Toc40002539" w:history="1">
        <w:r w:rsidRPr="00AE751D">
          <w:rPr>
            <w:rStyle w:val="Hypertextovodkaz"/>
            <w:noProof/>
          </w:rPr>
          <w:t>Výpis 4– FormManager – setState (vlastní tvorba).</w:t>
        </w:r>
        <w:r>
          <w:rPr>
            <w:noProof/>
            <w:webHidden/>
          </w:rPr>
          <w:tab/>
        </w:r>
        <w:r>
          <w:rPr>
            <w:noProof/>
            <w:webHidden/>
          </w:rPr>
          <w:fldChar w:fldCharType="begin"/>
        </w:r>
        <w:r>
          <w:rPr>
            <w:noProof/>
            <w:webHidden/>
          </w:rPr>
          <w:instrText xml:space="preserve"> PAGEREF _Toc40002539 \h </w:instrText>
        </w:r>
        <w:r>
          <w:rPr>
            <w:noProof/>
            <w:webHidden/>
          </w:rPr>
        </w:r>
        <w:r>
          <w:rPr>
            <w:noProof/>
            <w:webHidden/>
          </w:rPr>
          <w:fldChar w:fldCharType="separate"/>
        </w:r>
        <w:r w:rsidR="007D09D0">
          <w:rPr>
            <w:noProof/>
            <w:webHidden/>
          </w:rPr>
          <w:t>50</w:t>
        </w:r>
        <w:r>
          <w:rPr>
            <w:noProof/>
            <w:webHidden/>
          </w:rPr>
          <w:fldChar w:fldCharType="end"/>
        </w:r>
      </w:hyperlink>
    </w:p>
    <w:p w14:paraId="796A25C0" w14:textId="68E643DC" w:rsidR="00CE08F5" w:rsidRDefault="00CE08F5">
      <w:pPr>
        <w:pStyle w:val="Seznamobrzk"/>
        <w:tabs>
          <w:tab w:val="right" w:leader="dot" w:pos="8776"/>
        </w:tabs>
        <w:rPr>
          <w:rFonts w:eastAsiaTheme="minorEastAsia"/>
          <w:noProof/>
          <w:lang w:eastAsia="ja-JP"/>
        </w:rPr>
      </w:pPr>
      <w:hyperlink w:anchor="_Toc40002540" w:history="1">
        <w:r w:rsidRPr="00AE751D">
          <w:rPr>
            <w:rStyle w:val="Hypertextovodkaz"/>
            <w:noProof/>
          </w:rPr>
          <w:t>Výpis 5– TeamsPresenter – beforeRender (vlastní tvorba).</w:t>
        </w:r>
        <w:r>
          <w:rPr>
            <w:noProof/>
            <w:webHidden/>
          </w:rPr>
          <w:tab/>
        </w:r>
        <w:r>
          <w:rPr>
            <w:noProof/>
            <w:webHidden/>
          </w:rPr>
          <w:fldChar w:fldCharType="begin"/>
        </w:r>
        <w:r>
          <w:rPr>
            <w:noProof/>
            <w:webHidden/>
          </w:rPr>
          <w:instrText xml:space="preserve"> PAGEREF _Toc40002540 \h </w:instrText>
        </w:r>
        <w:r>
          <w:rPr>
            <w:noProof/>
            <w:webHidden/>
          </w:rPr>
        </w:r>
        <w:r>
          <w:rPr>
            <w:noProof/>
            <w:webHidden/>
          </w:rPr>
          <w:fldChar w:fldCharType="separate"/>
        </w:r>
        <w:r w:rsidR="007D09D0">
          <w:rPr>
            <w:noProof/>
            <w:webHidden/>
          </w:rPr>
          <w:t>51</w:t>
        </w:r>
        <w:r>
          <w:rPr>
            <w:noProof/>
            <w:webHidden/>
          </w:rPr>
          <w:fldChar w:fldCharType="end"/>
        </w:r>
      </w:hyperlink>
    </w:p>
    <w:p w14:paraId="783730CE" w14:textId="25B6DD3B" w:rsidR="00CE08F5" w:rsidRDefault="00CE08F5">
      <w:pPr>
        <w:pStyle w:val="Seznamobrzk"/>
        <w:tabs>
          <w:tab w:val="right" w:leader="dot" w:pos="8776"/>
        </w:tabs>
        <w:rPr>
          <w:rFonts w:eastAsiaTheme="minorEastAsia"/>
          <w:noProof/>
          <w:lang w:eastAsia="ja-JP"/>
        </w:rPr>
      </w:pPr>
      <w:hyperlink w:anchor="_Toc40002541" w:history="1">
        <w:r w:rsidRPr="00AE751D">
          <w:rPr>
            <w:rStyle w:val="Hypertextovodkaz"/>
            <w:noProof/>
          </w:rPr>
          <w:t>Výpis 6– TeamsPresenter – renderDefault (vlastní tvorba).</w:t>
        </w:r>
        <w:r>
          <w:rPr>
            <w:noProof/>
            <w:webHidden/>
          </w:rPr>
          <w:tab/>
        </w:r>
        <w:r>
          <w:rPr>
            <w:noProof/>
            <w:webHidden/>
          </w:rPr>
          <w:fldChar w:fldCharType="begin"/>
        </w:r>
        <w:r>
          <w:rPr>
            <w:noProof/>
            <w:webHidden/>
          </w:rPr>
          <w:instrText xml:space="preserve"> PAGEREF _Toc40002541 \h </w:instrText>
        </w:r>
        <w:r>
          <w:rPr>
            <w:noProof/>
            <w:webHidden/>
          </w:rPr>
        </w:r>
        <w:r>
          <w:rPr>
            <w:noProof/>
            <w:webHidden/>
          </w:rPr>
          <w:fldChar w:fldCharType="separate"/>
        </w:r>
        <w:r w:rsidR="007D09D0">
          <w:rPr>
            <w:noProof/>
            <w:webHidden/>
          </w:rPr>
          <w:t>51</w:t>
        </w:r>
        <w:r>
          <w:rPr>
            <w:noProof/>
            <w:webHidden/>
          </w:rPr>
          <w:fldChar w:fldCharType="end"/>
        </w:r>
      </w:hyperlink>
    </w:p>
    <w:p w14:paraId="78584AFD" w14:textId="296E72F3" w:rsidR="00CE08F5" w:rsidRDefault="00CE08F5">
      <w:pPr>
        <w:pStyle w:val="Seznamobrzk"/>
        <w:tabs>
          <w:tab w:val="right" w:leader="dot" w:pos="8776"/>
        </w:tabs>
        <w:rPr>
          <w:rFonts w:eastAsiaTheme="minorEastAsia"/>
          <w:noProof/>
          <w:lang w:eastAsia="ja-JP"/>
        </w:rPr>
      </w:pPr>
      <w:hyperlink w:anchor="_Toc40002542" w:history="1">
        <w:r w:rsidRPr="00AE751D">
          <w:rPr>
            <w:rStyle w:val="Hypertextovodkaz"/>
            <w:noProof/>
          </w:rPr>
          <w:t>Výpis 7– UsersPresenter – handleResetPassword (vlastní tvorba).</w:t>
        </w:r>
        <w:r>
          <w:rPr>
            <w:noProof/>
            <w:webHidden/>
          </w:rPr>
          <w:tab/>
        </w:r>
        <w:r>
          <w:rPr>
            <w:noProof/>
            <w:webHidden/>
          </w:rPr>
          <w:fldChar w:fldCharType="begin"/>
        </w:r>
        <w:r>
          <w:rPr>
            <w:noProof/>
            <w:webHidden/>
          </w:rPr>
          <w:instrText xml:space="preserve"> PAGEREF _Toc40002542 \h </w:instrText>
        </w:r>
        <w:r>
          <w:rPr>
            <w:noProof/>
            <w:webHidden/>
          </w:rPr>
        </w:r>
        <w:r>
          <w:rPr>
            <w:noProof/>
            <w:webHidden/>
          </w:rPr>
          <w:fldChar w:fldCharType="separate"/>
        </w:r>
        <w:r w:rsidR="007D09D0">
          <w:rPr>
            <w:noProof/>
            <w:webHidden/>
          </w:rPr>
          <w:t>52</w:t>
        </w:r>
        <w:r>
          <w:rPr>
            <w:noProof/>
            <w:webHidden/>
          </w:rPr>
          <w:fldChar w:fldCharType="end"/>
        </w:r>
      </w:hyperlink>
    </w:p>
    <w:p w14:paraId="6E41CB5C" w14:textId="6ADC92FC" w:rsidR="00CE08F5" w:rsidRDefault="00CE08F5">
      <w:pPr>
        <w:pStyle w:val="Seznamobrzk"/>
        <w:tabs>
          <w:tab w:val="right" w:leader="dot" w:pos="8776"/>
        </w:tabs>
        <w:rPr>
          <w:rFonts w:eastAsiaTheme="minorEastAsia"/>
          <w:noProof/>
          <w:lang w:eastAsia="ja-JP"/>
        </w:rPr>
      </w:pPr>
      <w:hyperlink w:anchor="_Toc40002543" w:history="1">
        <w:r w:rsidRPr="00AE751D">
          <w:rPr>
            <w:rStyle w:val="Hypertextovodkaz"/>
            <w:noProof/>
          </w:rPr>
          <w:t>Výpis 8– UsersPresenter – createComponentTechnicianForm (vlastní tvorba).</w:t>
        </w:r>
        <w:r>
          <w:rPr>
            <w:noProof/>
            <w:webHidden/>
          </w:rPr>
          <w:tab/>
        </w:r>
        <w:r>
          <w:rPr>
            <w:noProof/>
            <w:webHidden/>
          </w:rPr>
          <w:fldChar w:fldCharType="begin"/>
        </w:r>
        <w:r>
          <w:rPr>
            <w:noProof/>
            <w:webHidden/>
          </w:rPr>
          <w:instrText xml:space="preserve"> PAGEREF _Toc40002543 \h </w:instrText>
        </w:r>
        <w:r>
          <w:rPr>
            <w:noProof/>
            <w:webHidden/>
          </w:rPr>
        </w:r>
        <w:r>
          <w:rPr>
            <w:noProof/>
            <w:webHidden/>
          </w:rPr>
          <w:fldChar w:fldCharType="separate"/>
        </w:r>
        <w:r w:rsidR="007D09D0">
          <w:rPr>
            <w:noProof/>
            <w:webHidden/>
          </w:rPr>
          <w:t>53</w:t>
        </w:r>
        <w:r>
          <w:rPr>
            <w:noProof/>
            <w:webHidden/>
          </w:rPr>
          <w:fldChar w:fldCharType="end"/>
        </w:r>
      </w:hyperlink>
    </w:p>
    <w:p w14:paraId="6D238793" w14:textId="2E7FFECC" w:rsidR="00CE08F5" w:rsidRDefault="00CE08F5">
      <w:pPr>
        <w:pStyle w:val="Seznamobrzk"/>
        <w:tabs>
          <w:tab w:val="right" w:leader="dot" w:pos="8776"/>
        </w:tabs>
        <w:rPr>
          <w:rFonts w:eastAsiaTheme="minorEastAsia"/>
          <w:noProof/>
          <w:lang w:eastAsia="ja-JP"/>
        </w:rPr>
      </w:pPr>
      <w:hyperlink w:anchor="_Toc40002544" w:history="1">
        <w:r w:rsidRPr="00AE751D">
          <w:rPr>
            <w:rStyle w:val="Hypertextovodkaz"/>
            <w:noProof/>
          </w:rPr>
          <w:t>Výpis 9– TeamsFormFactory (vlastní tvorba).</w:t>
        </w:r>
        <w:r>
          <w:rPr>
            <w:noProof/>
            <w:webHidden/>
          </w:rPr>
          <w:tab/>
        </w:r>
        <w:r>
          <w:rPr>
            <w:noProof/>
            <w:webHidden/>
          </w:rPr>
          <w:fldChar w:fldCharType="begin"/>
        </w:r>
        <w:r>
          <w:rPr>
            <w:noProof/>
            <w:webHidden/>
          </w:rPr>
          <w:instrText xml:space="preserve"> PAGEREF _Toc40002544 \h </w:instrText>
        </w:r>
        <w:r>
          <w:rPr>
            <w:noProof/>
            <w:webHidden/>
          </w:rPr>
        </w:r>
        <w:r>
          <w:rPr>
            <w:noProof/>
            <w:webHidden/>
          </w:rPr>
          <w:fldChar w:fldCharType="separate"/>
        </w:r>
        <w:r w:rsidR="007D09D0">
          <w:rPr>
            <w:noProof/>
            <w:webHidden/>
          </w:rPr>
          <w:t>53</w:t>
        </w:r>
        <w:r>
          <w:rPr>
            <w:noProof/>
            <w:webHidden/>
          </w:rPr>
          <w:fldChar w:fldCharType="end"/>
        </w:r>
      </w:hyperlink>
    </w:p>
    <w:p w14:paraId="0714F5B0" w14:textId="6CB881A6" w:rsidR="00CE08F5" w:rsidRDefault="00CE08F5">
      <w:pPr>
        <w:pStyle w:val="Seznamobrzk"/>
        <w:tabs>
          <w:tab w:val="right" w:leader="dot" w:pos="8776"/>
        </w:tabs>
        <w:rPr>
          <w:rFonts w:eastAsiaTheme="minorEastAsia"/>
          <w:noProof/>
          <w:lang w:eastAsia="ja-JP"/>
        </w:rPr>
      </w:pPr>
      <w:hyperlink w:anchor="_Toc40002545" w:history="1">
        <w:r w:rsidRPr="00AE751D">
          <w:rPr>
            <w:rStyle w:val="Hypertextovodkaz"/>
            <w:noProof/>
          </w:rPr>
          <w:t>Výpis 10– Branches\default.latte – Tabulka pro zobrazení lokací (vlastní tvorba)</w:t>
        </w:r>
        <w:r>
          <w:rPr>
            <w:noProof/>
            <w:webHidden/>
          </w:rPr>
          <w:tab/>
        </w:r>
        <w:r>
          <w:rPr>
            <w:noProof/>
            <w:webHidden/>
          </w:rPr>
          <w:fldChar w:fldCharType="begin"/>
        </w:r>
        <w:r>
          <w:rPr>
            <w:noProof/>
            <w:webHidden/>
          </w:rPr>
          <w:instrText xml:space="preserve"> PAGEREF _Toc40002545 \h </w:instrText>
        </w:r>
        <w:r>
          <w:rPr>
            <w:noProof/>
            <w:webHidden/>
          </w:rPr>
        </w:r>
        <w:r>
          <w:rPr>
            <w:noProof/>
            <w:webHidden/>
          </w:rPr>
          <w:fldChar w:fldCharType="separate"/>
        </w:r>
        <w:r w:rsidR="007D09D0">
          <w:rPr>
            <w:noProof/>
            <w:webHidden/>
          </w:rPr>
          <w:t>55</w:t>
        </w:r>
        <w:r>
          <w:rPr>
            <w:noProof/>
            <w:webHidden/>
          </w:rPr>
          <w:fldChar w:fldCharType="end"/>
        </w:r>
      </w:hyperlink>
    </w:p>
    <w:p w14:paraId="4A2207FA" w14:textId="67689690" w:rsidR="00CE08F5" w:rsidRDefault="00CE08F5">
      <w:pPr>
        <w:pStyle w:val="Seznamobrzk"/>
        <w:tabs>
          <w:tab w:val="right" w:leader="dot" w:pos="8776"/>
        </w:tabs>
        <w:rPr>
          <w:rFonts w:eastAsiaTheme="minorEastAsia"/>
          <w:noProof/>
          <w:lang w:eastAsia="ja-JP"/>
        </w:rPr>
      </w:pPr>
      <w:hyperlink w:anchor="_Toc40002546" w:history="1">
        <w:r w:rsidRPr="00AE751D">
          <w:rPr>
            <w:rStyle w:val="Hypertextovodkaz"/>
            <w:noProof/>
          </w:rPr>
          <w:t>Výpis 11– Branches\default.latte – Generace Bootstrap-table (vlastní tvorba)</w:t>
        </w:r>
        <w:r>
          <w:rPr>
            <w:noProof/>
            <w:webHidden/>
          </w:rPr>
          <w:tab/>
        </w:r>
        <w:r>
          <w:rPr>
            <w:noProof/>
            <w:webHidden/>
          </w:rPr>
          <w:fldChar w:fldCharType="begin"/>
        </w:r>
        <w:r>
          <w:rPr>
            <w:noProof/>
            <w:webHidden/>
          </w:rPr>
          <w:instrText xml:space="preserve"> PAGEREF _Toc40002546 \h </w:instrText>
        </w:r>
        <w:r>
          <w:rPr>
            <w:noProof/>
            <w:webHidden/>
          </w:rPr>
        </w:r>
        <w:r>
          <w:rPr>
            <w:noProof/>
            <w:webHidden/>
          </w:rPr>
          <w:fldChar w:fldCharType="separate"/>
        </w:r>
        <w:r w:rsidR="007D09D0">
          <w:rPr>
            <w:noProof/>
            <w:webHidden/>
          </w:rPr>
          <w:t>56</w:t>
        </w:r>
        <w:r>
          <w:rPr>
            <w:noProof/>
            <w:webHidden/>
          </w:rPr>
          <w:fldChar w:fldCharType="end"/>
        </w:r>
      </w:hyperlink>
    </w:p>
    <w:p w14:paraId="1698CDA7" w14:textId="6628D5CD" w:rsidR="00CE08F5" w:rsidRDefault="00CE08F5">
      <w:pPr>
        <w:pStyle w:val="Seznamobrzk"/>
        <w:tabs>
          <w:tab w:val="right" w:leader="dot" w:pos="8776"/>
        </w:tabs>
        <w:rPr>
          <w:rFonts w:eastAsiaTheme="minorEastAsia"/>
          <w:noProof/>
          <w:lang w:eastAsia="ja-JP"/>
        </w:rPr>
      </w:pPr>
      <w:hyperlink w:anchor="_Toc40002547" w:history="1">
        <w:r w:rsidRPr="00AE751D">
          <w:rPr>
            <w:rStyle w:val="Hypertextovodkaz"/>
            <w:noProof/>
          </w:rPr>
          <w:t>Výpis 12– Sign\in.latte – Přihlašování uživatele (vlastní tvorba)</w:t>
        </w:r>
        <w:r>
          <w:rPr>
            <w:noProof/>
            <w:webHidden/>
          </w:rPr>
          <w:tab/>
        </w:r>
        <w:r>
          <w:rPr>
            <w:noProof/>
            <w:webHidden/>
          </w:rPr>
          <w:fldChar w:fldCharType="begin"/>
        </w:r>
        <w:r>
          <w:rPr>
            <w:noProof/>
            <w:webHidden/>
          </w:rPr>
          <w:instrText xml:space="preserve"> PAGEREF _Toc40002547 \h </w:instrText>
        </w:r>
        <w:r>
          <w:rPr>
            <w:noProof/>
            <w:webHidden/>
          </w:rPr>
        </w:r>
        <w:r>
          <w:rPr>
            <w:noProof/>
            <w:webHidden/>
          </w:rPr>
          <w:fldChar w:fldCharType="separate"/>
        </w:r>
        <w:r w:rsidR="007D09D0">
          <w:rPr>
            <w:noProof/>
            <w:webHidden/>
          </w:rPr>
          <w:t>56</w:t>
        </w:r>
        <w:r>
          <w:rPr>
            <w:noProof/>
            <w:webHidden/>
          </w:rPr>
          <w:fldChar w:fldCharType="end"/>
        </w:r>
      </w:hyperlink>
    </w:p>
    <w:p w14:paraId="7F162C3F" w14:textId="3BC02981" w:rsidR="00CE08F5" w:rsidRDefault="00CE08F5">
      <w:pPr>
        <w:pStyle w:val="Seznamobrzk"/>
        <w:tabs>
          <w:tab w:val="right" w:leader="dot" w:pos="8776"/>
        </w:tabs>
        <w:rPr>
          <w:rFonts w:eastAsiaTheme="minorEastAsia"/>
          <w:noProof/>
          <w:lang w:eastAsia="ja-JP"/>
        </w:rPr>
      </w:pPr>
      <w:hyperlink w:anchor="_Toc40002548" w:history="1">
        <w:r w:rsidRPr="00AE751D">
          <w:rPr>
            <w:rStyle w:val="Hypertextovodkaz"/>
            <w:noProof/>
          </w:rPr>
          <w:t>Výpis 13– InsertScript (vlastní tvorba).</w:t>
        </w:r>
        <w:r>
          <w:rPr>
            <w:noProof/>
            <w:webHidden/>
          </w:rPr>
          <w:tab/>
        </w:r>
        <w:r>
          <w:rPr>
            <w:noProof/>
            <w:webHidden/>
          </w:rPr>
          <w:fldChar w:fldCharType="begin"/>
        </w:r>
        <w:r>
          <w:rPr>
            <w:noProof/>
            <w:webHidden/>
          </w:rPr>
          <w:instrText xml:space="preserve"> PAGEREF _Toc40002548 \h </w:instrText>
        </w:r>
        <w:r>
          <w:rPr>
            <w:noProof/>
            <w:webHidden/>
          </w:rPr>
        </w:r>
        <w:r>
          <w:rPr>
            <w:noProof/>
            <w:webHidden/>
          </w:rPr>
          <w:fldChar w:fldCharType="separate"/>
        </w:r>
        <w:r w:rsidR="007D09D0">
          <w:rPr>
            <w:noProof/>
            <w:webHidden/>
          </w:rPr>
          <w:t>57</w:t>
        </w:r>
        <w:r>
          <w:rPr>
            <w:noProof/>
            <w:webHidden/>
          </w:rPr>
          <w:fldChar w:fldCharType="end"/>
        </w:r>
      </w:hyperlink>
    </w:p>
    <w:p w14:paraId="1954F808" w14:textId="10AC7004" w:rsidR="00271B5B" w:rsidRPr="00271B5B" w:rsidRDefault="00062F81" w:rsidP="00271B5B">
      <w:r>
        <w:fldChar w:fldCharType="end"/>
      </w:r>
    </w:p>
    <w:bookmarkEnd w:id="98"/>
    <w:bookmarkEnd w:id="99"/>
    <w:bookmarkEnd w:id="100"/>
    <w:bookmarkEnd w:id="101"/>
    <w:p w14:paraId="6BBBF8E9" w14:textId="77777777" w:rsidR="00766D98" w:rsidRDefault="00766D98" w:rsidP="00142383">
      <w:pPr>
        <w:spacing w:after="160" w:line="259" w:lineRule="auto"/>
        <w:jc w:val="left"/>
      </w:pPr>
    </w:p>
    <w:p w14:paraId="2548F0B7" w14:textId="77777777" w:rsidR="00C067AC" w:rsidRPr="00766D98" w:rsidRDefault="00C067AC" w:rsidP="00766D98">
      <w:r>
        <w:br w:type="page"/>
      </w:r>
    </w:p>
    <w:p w14:paraId="7A476FDF" w14:textId="77777777" w:rsidR="004E2530" w:rsidRDefault="005F37A4" w:rsidP="003321FD">
      <w:pPr>
        <w:pStyle w:val="Nadpis1neslovan"/>
        <w:rPr>
          <w:rFonts w:hint="eastAsia"/>
        </w:rPr>
      </w:pPr>
      <w:bookmarkStart w:id="102" w:name="_Toc40002673"/>
      <w:r>
        <w:lastRenderedPageBreak/>
        <w:t>Použitá literatura</w:t>
      </w:r>
      <w:bookmarkEnd w:id="102"/>
    </w:p>
    <w:p w14:paraId="1FD852CB" w14:textId="77777777" w:rsidR="00643D3E" w:rsidRPr="00643D3E" w:rsidRDefault="00062F81" w:rsidP="00643D3E">
      <w:pPr>
        <w:pStyle w:val="Bibliografie"/>
      </w:pPr>
      <w:r>
        <w:fldChar w:fldCharType="begin"/>
      </w:r>
      <w:r w:rsidR="0045270A">
        <w:instrText xml:space="preserve"> ADDIN ZOTERO_BIBL {"uncited":[],"omitted":[],"custom":[]} CSL_BIBLIOGRAPHY </w:instrText>
      </w:r>
      <w:r>
        <w:fldChar w:fldCharType="separate"/>
      </w:r>
      <w:r w:rsidR="00643D3E" w:rsidRPr="00643D3E">
        <w:t xml:space="preserve">[1] </w:t>
      </w:r>
      <w:r w:rsidR="00643D3E" w:rsidRPr="00643D3E">
        <w:tab/>
      </w:r>
      <w:proofErr w:type="spellStart"/>
      <w:r w:rsidR="00643D3E" w:rsidRPr="00643D3E">
        <w:rPr>
          <w:i/>
          <w:iCs/>
        </w:rPr>
        <w:t>ECMAScript</w:t>
      </w:r>
      <w:proofErr w:type="spellEnd"/>
      <w:r w:rsidR="00643D3E" w:rsidRPr="00643D3E">
        <w:rPr>
          <w:i/>
          <w:iCs/>
        </w:rPr>
        <w:t xml:space="preserve">® 2019 </w:t>
      </w:r>
      <w:proofErr w:type="spellStart"/>
      <w:r w:rsidR="00643D3E" w:rsidRPr="00643D3E">
        <w:rPr>
          <w:i/>
          <w:iCs/>
        </w:rPr>
        <w:t>Language</w:t>
      </w:r>
      <w:proofErr w:type="spellEnd"/>
      <w:r w:rsidR="00643D3E" w:rsidRPr="00643D3E">
        <w:rPr>
          <w:i/>
          <w:iCs/>
        </w:rPr>
        <w:t> </w:t>
      </w:r>
      <w:proofErr w:type="spellStart"/>
      <w:r w:rsidR="00643D3E" w:rsidRPr="00643D3E">
        <w:rPr>
          <w:i/>
          <w:iCs/>
        </w:rPr>
        <w:t>Specification</w:t>
      </w:r>
      <w:proofErr w:type="spellEnd"/>
      <w:r w:rsidR="00643D3E" w:rsidRPr="00643D3E">
        <w:t xml:space="preserve"> [online]. [vid. 2020-03-04]. Dostupné z: https://www.ecma-international.org/ecma-262/10.0/index.html#Title</w:t>
      </w:r>
    </w:p>
    <w:p w14:paraId="48ED00AD" w14:textId="77777777" w:rsidR="00643D3E" w:rsidRPr="00643D3E" w:rsidRDefault="00643D3E" w:rsidP="00643D3E">
      <w:pPr>
        <w:pStyle w:val="Bibliografie"/>
      </w:pPr>
      <w:r w:rsidRPr="00643D3E">
        <w:t xml:space="preserve">[2] </w:t>
      </w:r>
      <w:r w:rsidRPr="00643D3E">
        <w:tab/>
        <w:t xml:space="preserve">POSPÍŠIL JAN. </w:t>
      </w:r>
      <w:r w:rsidRPr="00643D3E">
        <w:rPr>
          <w:i/>
          <w:iCs/>
        </w:rPr>
        <w:t>Optimalizace webu pro mobilní zařízení a analýza jejího vlivu</w:t>
      </w:r>
      <w:r w:rsidRPr="00643D3E">
        <w:t xml:space="preserve"> [online]. Praha, 2013 [vid. 2020-04-15]. Diplomová práce / </w:t>
      </w:r>
      <w:proofErr w:type="spellStart"/>
      <w:r w:rsidRPr="00643D3E">
        <w:t>info:eu-repo</w:t>
      </w:r>
      <w:proofErr w:type="spellEnd"/>
      <w:r w:rsidRPr="00643D3E">
        <w:t>/</w:t>
      </w:r>
      <w:proofErr w:type="spellStart"/>
      <w:r w:rsidRPr="00643D3E">
        <w:t>semantics</w:t>
      </w:r>
      <w:proofErr w:type="spellEnd"/>
      <w:r w:rsidRPr="00643D3E">
        <w:t>/</w:t>
      </w:r>
      <w:proofErr w:type="spellStart"/>
      <w:r w:rsidRPr="00643D3E">
        <w:t>masterThesis</w:t>
      </w:r>
      <w:proofErr w:type="spellEnd"/>
      <w:r w:rsidRPr="00643D3E">
        <w:t xml:space="preserve">. University </w:t>
      </w:r>
      <w:proofErr w:type="spellStart"/>
      <w:r w:rsidRPr="00643D3E">
        <w:t>of</w:t>
      </w:r>
      <w:proofErr w:type="spellEnd"/>
      <w:r w:rsidRPr="00643D3E">
        <w:t xml:space="preserve"> </w:t>
      </w:r>
      <w:proofErr w:type="spellStart"/>
      <w:r w:rsidRPr="00643D3E">
        <w:t>Economics</w:t>
      </w:r>
      <w:proofErr w:type="spellEnd"/>
      <w:r w:rsidRPr="00643D3E">
        <w:t>, Prague. Dostupné z: https://vskp.vse.cz/eid/38467</w:t>
      </w:r>
    </w:p>
    <w:p w14:paraId="473FB8E6" w14:textId="77777777" w:rsidR="00643D3E" w:rsidRPr="00643D3E" w:rsidRDefault="00643D3E" w:rsidP="00643D3E">
      <w:pPr>
        <w:pStyle w:val="Bibliografie"/>
      </w:pPr>
      <w:r w:rsidRPr="00643D3E">
        <w:t xml:space="preserve">[3] </w:t>
      </w:r>
      <w:r w:rsidRPr="00643D3E">
        <w:tab/>
        <w:t xml:space="preserve">HNÍZDIL JAKUB. </w:t>
      </w:r>
      <w:r w:rsidRPr="00643D3E">
        <w:rPr>
          <w:i/>
          <w:iCs/>
        </w:rPr>
        <w:t>Responzivní webdesign</w:t>
      </w:r>
      <w:r w:rsidRPr="00643D3E">
        <w:t xml:space="preserve"> [online]. Praha, 2015 [vid. 2020-04-15]. Diplomová práce / </w:t>
      </w:r>
      <w:proofErr w:type="spellStart"/>
      <w:r w:rsidRPr="00643D3E">
        <w:t>info:eu-repo</w:t>
      </w:r>
      <w:proofErr w:type="spellEnd"/>
      <w:r w:rsidRPr="00643D3E">
        <w:t>/</w:t>
      </w:r>
      <w:proofErr w:type="spellStart"/>
      <w:r w:rsidRPr="00643D3E">
        <w:t>semantics</w:t>
      </w:r>
      <w:proofErr w:type="spellEnd"/>
      <w:r w:rsidRPr="00643D3E">
        <w:t>/</w:t>
      </w:r>
      <w:proofErr w:type="spellStart"/>
      <w:r w:rsidRPr="00643D3E">
        <w:t>masterThesis</w:t>
      </w:r>
      <w:proofErr w:type="spellEnd"/>
      <w:r w:rsidRPr="00643D3E">
        <w:t xml:space="preserve">. University </w:t>
      </w:r>
      <w:proofErr w:type="spellStart"/>
      <w:r w:rsidRPr="00643D3E">
        <w:t>of</w:t>
      </w:r>
      <w:proofErr w:type="spellEnd"/>
      <w:r w:rsidRPr="00643D3E">
        <w:t xml:space="preserve"> </w:t>
      </w:r>
      <w:proofErr w:type="spellStart"/>
      <w:r w:rsidRPr="00643D3E">
        <w:t>Economics</w:t>
      </w:r>
      <w:proofErr w:type="spellEnd"/>
      <w:r w:rsidRPr="00643D3E">
        <w:t>, Prague. Dostupné z: https://vskp.vse.cz/eid/45301</w:t>
      </w:r>
    </w:p>
    <w:p w14:paraId="72A53767" w14:textId="77777777" w:rsidR="00643D3E" w:rsidRPr="00643D3E" w:rsidRDefault="00643D3E" w:rsidP="00643D3E">
      <w:pPr>
        <w:pStyle w:val="Bibliografie"/>
      </w:pPr>
      <w:r w:rsidRPr="00643D3E">
        <w:t xml:space="preserve">[4] </w:t>
      </w:r>
      <w:r w:rsidRPr="00643D3E">
        <w:tab/>
        <w:t xml:space="preserve">MAGNO, Alexandre. </w:t>
      </w:r>
      <w:r w:rsidRPr="00643D3E">
        <w:rPr>
          <w:i/>
          <w:iCs/>
        </w:rPr>
        <w:t>Mobile-</w:t>
      </w:r>
      <w:proofErr w:type="spellStart"/>
      <w:r w:rsidRPr="00643D3E">
        <w:rPr>
          <w:i/>
          <w:iCs/>
        </w:rPr>
        <w:t>first</w:t>
      </w:r>
      <w:proofErr w:type="spellEnd"/>
      <w:r w:rsidRPr="00643D3E">
        <w:rPr>
          <w:i/>
          <w:iCs/>
        </w:rPr>
        <w:t xml:space="preserve"> Bootstrap</w:t>
      </w:r>
      <w:r w:rsidRPr="00643D3E">
        <w:t xml:space="preserve"> [online]. Birmingham, UNITED KINGDOM: </w:t>
      </w:r>
      <w:proofErr w:type="spellStart"/>
      <w:r w:rsidRPr="00643D3E">
        <w:t>Packt</w:t>
      </w:r>
      <w:proofErr w:type="spellEnd"/>
      <w:r w:rsidRPr="00643D3E">
        <w:t xml:space="preserve"> </w:t>
      </w:r>
      <w:proofErr w:type="spellStart"/>
      <w:r w:rsidRPr="00643D3E">
        <w:t>Publishing</w:t>
      </w:r>
      <w:proofErr w:type="spellEnd"/>
      <w:r w:rsidRPr="00643D3E">
        <w:t>, Limited, 2013 [vid. 2020-03-03]. ISBN 978-1-78328-580-8. Dostupné z: http://ebookcentral.proquest.com/lib/vsep/detail.action?docID=1441776</w:t>
      </w:r>
    </w:p>
    <w:p w14:paraId="474B612E" w14:textId="77777777" w:rsidR="00643D3E" w:rsidRPr="00643D3E" w:rsidRDefault="00643D3E" w:rsidP="00643D3E">
      <w:pPr>
        <w:pStyle w:val="Bibliografie"/>
      </w:pPr>
      <w:r w:rsidRPr="00643D3E">
        <w:t xml:space="preserve">[5] </w:t>
      </w:r>
      <w:r w:rsidRPr="00643D3E">
        <w:tab/>
        <w:t xml:space="preserve">OKOSY MICHAL. </w:t>
      </w:r>
      <w:r w:rsidRPr="00643D3E">
        <w:rPr>
          <w:i/>
          <w:iCs/>
        </w:rPr>
        <w:t>Elektronický obchod v Nette</w:t>
      </w:r>
      <w:r w:rsidRPr="00643D3E">
        <w:t xml:space="preserve"> [online]. Praha, 2015 [vid. 2020-04-15]. Bakalářská práce. University </w:t>
      </w:r>
      <w:proofErr w:type="spellStart"/>
      <w:r w:rsidRPr="00643D3E">
        <w:t>of</w:t>
      </w:r>
      <w:proofErr w:type="spellEnd"/>
      <w:r w:rsidRPr="00643D3E">
        <w:t xml:space="preserve"> </w:t>
      </w:r>
      <w:proofErr w:type="spellStart"/>
      <w:r w:rsidRPr="00643D3E">
        <w:t>Economics</w:t>
      </w:r>
      <w:proofErr w:type="spellEnd"/>
      <w:r w:rsidRPr="00643D3E">
        <w:t>, Prague. Dostupné z: https://vskp.vse.cz/eid/45271</w:t>
      </w:r>
    </w:p>
    <w:p w14:paraId="31DBF7CE" w14:textId="77777777" w:rsidR="00643D3E" w:rsidRPr="00643D3E" w:rsidRDefault="00643D3E" w:rsidP="00643D3E">
      <w:pPr>
        <w:pStyle w:val="Bibliografie"/>
      </w:pPr>
      <w:r w:rsidRPr="00643D3E">
        <w:t xml:space="preserve">[6] </w:t>
      </w:r>
      <w:r w:rsidRPr="00643D3E">
        <w:tab/>
        <w:t xml:space="preserve">SRIPARASA, </w:t>
      </w:r>
      <w:proofErr w:type="spellStart"/>
      <w:r w:rsidRPr="00643D3E">
        <w:t>Sai</w:t>
      </w:r>
      <w:proofErr w:type="spellEnd"/>
      <w:r w:rsidRPr="00643D3E">
        <w:t xml:space="preserve"> </w:t>
      </w:r>
      <w:proofErr w:type="spellStart"/>
      <w:r w:rsidRPr="00643D3E">
        <w:t>Srinivas</w:t>
      </w:r>
      <w:proofErr w:type="spellEnd"/>
      <w:r w:rsidRPr="00643D3E">
        <w:t xml:space="preserve">. </w:t>
      </w:r>
      <w:proofErr w:type="spellStart"/>
      <w:r w:rsidRPr="00643D3E">
        <w:rPr>
          <w:i/>
          <w:iCs/>
        </w:rPr>
        <w:t>Building</w:t>
      </w:r>
      <w:proofErr w:type="spellEnd"/>
      <w:r w:rsidRPr="00643D3E">
        <w:rPr>
          <w:i/>
          <w:iCs/>
        </w:rPr>
        <w:t xml:space="preserve"> a Web </w:t>
      </w:r>
      <w:proofErr w:type="spellStart"/>
      <w:r w:rsidRPr="00643D3E">
        <w:rPr>
          <w:i/>
          <w:iCs/>
        </w:rPr>
        <w:t>Application</w:t>
      </w:r>
      <w:proofErr w:type="spellEnd"/>
      <w:r w:rsidRPr="00643D3E">
        <w:rPr>
          <w:i/>
          <w:iCs/>
        </w:rPr>
        <w:t xml:space="preserve"> </w:t>
      </w:r>
      <w:proofErr w:type="spellStart"/>
      <w:r w:rsidRPr="00643D3E">
        <w:rPr>
          <w:i/>
          <w:iCs/>
        </w:rPr>
        <w:t>with</w:t>
      </w:r>
      <w:proofErr w:type="spellEnd"/>
      <w:r w:rsidRPr="00643D3E">
        <w:rPr>
          <w:i/>
          <w:iCs/>
        </w:rPr>
        <w:t xml:space="preserve"> PHP and MariaDB: A Reference </w:t>
      </w:r>
      <w:proofErr w:type="spellStart"/>
      <w:r w:rsidRPr="00643D3E">
        <w:rPr>
          <w:i/>
          <w:iCs/>
        </w:rPr>
        <w:t>Guide</w:t>
      </w:r>
      <w:proofErr w:type="spellEnd"/>
      <w:r w:rsidRPr="00643D3E">
        <w:t xml:space="preserve"> [online]. </w:t>
      </w:r>
      <w:proofErr w:type="spellStart"/>
      <w:r w:rsidRPr="00643D3E">
        <w:t>Olton</w:t>
      </w:r>
      <w:proofErr w:type="spellEnd"/>
      <w:r w:rsidRPr="00643D3E">
        <w:t xml:space="preserve">, UNITED KINGDOM: </w:t>
      </w:r>
      <w:proofErr w:type="spellStart"/>
      <w:r w:rsidRPr="00643D3E">
        <w:t>Packt</w:t>
      </w:r>
      <w:proofErr w:type="spellEnd"/>
      <w:r w:rsidRPr="00643D3E">
        <w:t xml:space="preserve"> </w:t>
      </w:r>
      <w:proofErr w:type="spellStart"/>
      <w:r w:rsidRPr="00643D3E">
        <w:t>Publishing</w:t>
      </w:r>
      <w:proofErr w:type="spellEnd"/>
      <w:r w:rsidRPr="00643D3E">
        <w:t>, Limited, 2014 [vid. 2020-03-03]. ISBN 978-1-78398-163-2. Dostupné z: http://ebookcentral.proquest.com/lib/vsep/detail.action?docID=1688630</w:t>
      </w:r>
    </w:p>
    <w:p w14:paraId="5EBE685C" w14:textId="77777777" w:rsidR="00643D3E" w:rsidRPr="00643D3E" w:rsidRDefault="00643D3E" w:rsidP="00643D3E">
      <w:pPr>
        <w:pStyle w:val="Bibliografie"/>
      </w:pPr>
      <w:r w:rsidRPr="00643D3E">
        <w:t xml:space="preserve">[7] </w:t>
      </w:r>
      <w:r w:rsidRPr="00643D3E">
        <w:tab/>
        <w:t xml:space="preserve">LAGRONE, Benjamin. </w:t>
      </w:r>
      <w:r w:rsidRPr="00643D3E">
        <w:rPr>
          <w:i/>
          <w:iCs/>
        </w:rPr>
        <w:t xml:space="preserve">HTML5 and CSS3 </w:t>
      </w:r>
      <w:proofErr w:type="spellStart"/>
      <w:r w:rsidRPr="00643D3E">
        <w:rPr>
          <w:i/>
          <w:iCs/>
        </w:rPr>
        <w:t>Responsive</w:t>
      </w:r>
      <w:proofErr w:type="spellEnd"/>
      <w:r w:rsidRPr="00643D3E">
        <w:rPr>
          <w:i/>
          <w:iCs/>
        </w:rPr>
        <w:t xml:space="preserve"> Web Design </w:t>
      </w:r>
      <w:proofErr w:type="spellStart"/>
      <w:r w:rsidRPr="00643D3E">
        <w:rPr>
          <w:i/>
          <w:iCs/>
        </w:rPr>
        <w:t>Cookbook</w:t>
      </w:r>
      <w:proofErr w:type="spellEnd"/>
      <w:r w:rsidRPr="00643D3E">
        <w:t xml:space="preserve"> [online]. </w:t>
      </w:r>
      <w:proofErr w:type="spellStart"/>
      <w:r w:rsidRPr="00643D3E">
        <w:t>Olton</w:t>
      </w:r>
      <w:proofErr w:type="spellEnd"/>
      <w:r w:rsidRPr="00643D3E">
        <w:t xml:space="preserve">, UNITED KINGDOM: </w:t>
      </w:r>
      <w:proofErr w:type="spellStart"/>
      <w:r w:rsidRPr="00643D3E">
        <w:t>Packt</w:t>
      </w:r>
      <w:proofErr w:type="spellEnd"/>
      <w:r w:rsidRPr="00643D3E">
        <w:t xml:space="preserve"> </w:t>
      </w:r>
      <w:proofErr w:type="spellStart"/>
      <w:r w:rsidRPr="00643D3E">
        <w:t>Publishing</w:t>
      </w:r>
      <w:proofErr w:type="spellEnd"/>
      <w:r w:rsidRPr="00643D3E">
        <w:t>, Limited, 2013 [vid. 2020-03-03]. ISBN 978-1-84969-545-9. Dostupné z: http://ebookcentral.proquest.com/lib/vsep/detail.action?docID=1192670</w:t>
      </w:r>
    </w:p>
    <w:p w14:paraId="49B6790C" w14:textId="77777777" w:rsidR="00643D3E" w:rsidRPr="00643D3E" w:rsidRDefault="00643D3E" w:rsidP="00643D3E">
      <w:pPr>
        <w:pStyle w:val="Bibliografie"/>
      </w:pPr>
      <w:r w:rsidRPr="00643D3E">
        <w:t xml:space="preserve">[8] </w:t>
      </w:r>
      <w:r w:rsidRPr="00643D3E">
        <w:tab/>
      </w:r>
      <w:proofErr w:type="spellStart"/>
      <w:r w:rsidRPr="00643D3E">
        <w:rPr>
          <w:i/>
          <w:iCs/>
        </w:rPr>
        <w:t>monday</w:t>
      </w:r>
      <w:proofErr w:type="spellEnd"/>
      <w:r w:rsidRPr="00643D3E">
        <w:rPr>
          <w:i/>
          <w:iCs/>
        </w:rPr>
        <w:t xml:space="preserve"> - team management software | </w:t>
      </w:r>
      <w:proofErr w:type="spellStart"/>
      <w:r w:rsidRPr="00643D3E">
        <w:rPr>
          <w:i/>
          <w:iCs/>
        </w:rPr>
        <w:t>Enterprise</w:t>
      </w:r>
      <w:proofErr w:type="spellEnd"/>
      <w:r w:rsidRPr="00643D3E">
        <w:t xml:space="preserve"> [online]. [vid. 2020-02-27]. Dostupné z: https://monday.com/1/enterprise</w:t>
      </w:r>
    </w:p>
    <w:p w14:paraId="784EA336" w14:textId="77777777" w:rsidR="00643D3E" w:rsidRPr="00643D3E" w:rsidRDefault="00643D3E" w:rsidP="00643D3E">
      <w:pPr>
        <w:pStyle w:val="Bibliografie"/>
      </w:pPr>
      <w:r w:rsidRPr="00643D3E">
        <w:t xml:space="preserve">[9] </w:t>
      </w:r>
      <w:r w:rsidRPr="00643D3E">
        <w:tab/>
      </w:r>
      <w:proofErr w:type="spellStart"/>
      <w:r w:rsidRPr="00643D3E">
        <w:rPr>
          <w:i/>
          <w:iCs/>
        </w:rPr>
        <w:t>See</w:t>
      </w:r>
      <w:proofErr w:type="spellEnd"/>
      <w:r w:rsidRPr="00643D3E">
        <w:rPr>
          <w:i/>
          <w:iCs/>
        </w:rPr>
        <w:t xml:space="preserve"> </w:t>
      </w:r>
      <w:proofErr w:type="spellStart"/>
      <w:r w:rsidRPr="00643D3E">
        <w:rPr>
          <w:i/>
          <w:iCs/>
        </w:rPr>
        <w:t>the</w:t>
      </w:r>
      <w:proofErr w:type="spellEnd"/>
      <w:r w:rsidRPr="00643D3E">
        <w:rPr>
          <w:i/>
          <w:iCs/>
        </w:rPr>
        <w:t xml:space="preserve"> </w:t>
      </w:r>
      <w:proofErr w:type="spellStart"/>
      <w:r w:rsidRPr="00643D3E">
        <w:rPr>
          <w:i/>
          <w:iCs/>
        </w:rPr>
        <w:t>endless</w:t>
      </w:r>
      <w:proofErr w:type="spellEnd"/>
      <w:r w:rsidRPr="00643D3E">
        <w:rPr>
          <w:i/>
          <w:iCs/>
        </w:rPr>
        <w:t xml:space="preserve"> list </w:t>
      </w:r>
      <w:proofErr w:type="spellStart"/>
      <w:r w:rsidRPr="00643D3E">
        <w:rPr>
          <w:i/>
          <w:iCs/>
        </w:rPr>
        <w:t>of</w:t>
      </w:r>
      <w:proofErr w:type="spellEnd"/>
      <w:r w:rsidRPr="00643D3E">
        <w:rPr>
          <w:i/>
          <w:iCs/>
        </w:rPr>
        <w:t xml:space="preserve"> </w:t>
      </w:r>
      <w:proofErr w:type="spellStart"/>
      <w:r w:rsidRPr="00643D3E">
        <w:rPr>
          <w:i/>
          <w:iCs/>
        </w:rPr>
        <w:t>possible</w:t>
      </w:r>
      <w:proofErr w:type="spellEnd"/>
      <w:r w:rsidRPr="00643D3E">
        <w:rPr>
          <w:i/>
          <w:iCs/>
        </w:rPr>
        <w:t xml:space="preserve"> </w:t>
      </w:r>
      <w:proofErr w:type="spellStart"/>
      <w:r w:rsidRPr="00643D3E">
        <w:rPr>
          <w:i/>
          <w:iCs/>
        </w:rPr>
        <w:t>applications</w:t>
      </w:r>
      <w:proofErr w:type="spellEnd"/>
      <w:r w:rsidRPr="00643D3E">
        <w:rPr>
          <w:i/>
          <w:iCs/>
        </w:rPr>
        <w:t xml:space="preserve"> in </w:t>
      </w:r>
      <w:proofErr w:type="spellStart"/>
      <w:r w:rsidRPr="00643D3E">
        <w:rPr>
          <w:i/>
          <w:iCs/>
        </w:rPr>
        <w:t>Zoho</w:t>
      </w:r>
      <w:proofErr w:type="spellEnd"/>
      <w:r w:rsidRPr="00643D3E">
        <w:rPr>
          <w:i/>
          <w:iCs/>
        </w:rPr>
        <w:t xml:space="preserve"> </w:t>
      </w:r>
      <w:proofErr w:type="spellStart"/>
      <w:r w:rsidRPr="00643D3E">
        <w:rPr>
          <w:i/>
          <w:iCs/>
        </w:rPr>
        <w:t>Creator</w:t>
      </w:r>
      <w:proofErr w:type="spellEnd"/>
      <w:r w:rsidRPr="00643D3E">
        <w:t xml:space="preserve"> [online]. [vid. 2020-02-27]. Dostupné z: https://www.zoho.com/creator/overview.html</w:t>
      </w:r>
    </w:p>
    <w:p w14:paraId="7BD8575C" w14:textId="77777777" w:rsidR="00643D3E" w:rsidRPr="00643D3E" w:rsidRDefault="00643D3E" w:rsidP="00643D3E">
      <w:pPr>
        <w:pStyle w:val="Bibliografie"/>
      </w:pPr>
      <w:r w:rsidRPr="00643D3E">
        <w:t xml:space="preserve">[10] </w:t>
      </w:r>
      <w:r w:rsidRPr="00643D3E">
        <w:tab/>
      </w:r>
      <w:proofErr w:type="spellStart"/>
      <w:r w:rsidRPr="00643D3E">
        <w:t>Onfleet</w:t>
      </w:r>
      <w:proofErr w:type="spellEnd"/>
      <w:r w:rsidRPr="00643D3E">
        <w:t xml:space="preserve"> - </w:t>
      </w:r>
      <w:proofErr w:type="spellStart"/>
      <w:r w:rsidRPr="00643D3E">
        <w:t>Delightful</w:t>
      </w:r>
      <w:proofErr w:type="spellEnd"/>
      <w:r w:rsidRPr="00643D3E">
        <w:t xml:space="preserve"> </w:t>
      </w:r>
      <w:proofErr w:type="spellStart"/>
      <w:r w:rsidRPr="00643D3E">
        <w:t>delivery</w:t>
      </w:r>
      <w:proofErr w:type="spellEnd"/>
      <w:r w:rsidRPr="00643D3E">
        <w:t xml:space="preserve"> management software. </w:t>
      </w:r>
      <w:proofErr w:type="spellStart"/>
      <w:r w:rsidRPr="00643D3E">
        <w:rPr>
          <w:i/>
          <w:iCs/>
        </w:rPr>
        <w:t>Onfleet</w:t>
      </w:r>
      <w:proofErr w:type="spellEnd"/>
      <w:r w:rsidRPr="00643D3E">
        <w:t xml:space="preserve"> [online]. [vid. 2020-02-29]. Dostupné z: https://onfleet.com</w:t>
      </w:r>
    </w:p>
    <w:p w14:paraId="359C514B" w14:textId="77777777" w:rsidR="00643D3E" w:rsidRPr="00643D3E" w:rsidRDefault="00643D3E" w:rsidP="00643D3E">
      <w:pPr>
        <w:pStyle w:val="Bibliografie"/>
      </w:pPr>
      <w:r w:rsidRPr="00643D3E">
        <w:t xml:space="preserve">[11] </w:t>
      </w:r>
      <w:r w:rsidRPr="00643D3E">
        <w:tab/>
      </w:r>
      <w:r w:rsidRPr="00643D3E">
        <w:rPr>
          <w:i/>
          <w:iCs/>
        </w:rPr>
        <w:t xml:space="preserve">A </w:t>
      </w:r>
      <w:proofErr w:type="spellStart"/>
      <w:r w:rsidRPr="00643D3E">
        <w:rPr>
          <w:i/>
          <w:iCs/>
        </w:rPr>
        <w:t>Comparison</w:t>
      </w:r>
      <w:proofErr w:type="spellEnd"/>
      <w:r w:rsidRPr="00643D3E">
        <w:rPr>
          <w:i/>
          <w:iCs/>
        </w:rPr>
        <w:t xml:space="preserve"> </w:t>
      </w:r>
      <w:proofErr w:type="spellStart"/>
      <w:r w:rsidRPr="00643D3E">
        <w:rPr>
          <w:i/>
          <w:iCs/>
        </w:rPr>
        <w:t>Between</w:t>
      </w:r>
      <w:proofErr w:type="spellEnd"/>
      <w:r w:rsidRPr="00643D3E">
        <w:rPr>
          <w:i/>
          <w:iCs/>
        </w:rPr>
        <w:t xml:space="preserve"> </w:t>
      </w:r>
      <w:proofErr w:type="spellStart"/>
      <w:r w:rsidRPr="00643D3E">
        <w:rPr>
          <w:i/>
          <w:iCs/>
        </w:rPr>
        <w:t>Three</w:t>
      </w:r>
      <w:proofErr w:type="spellEnd"/>
      <w:r w:rsidRPr="00643D3E">
        <w:rPr>
          <w:i/>
          <w:iCs/>
        </w:rPr>
        <w:t xml:space="preserve"> SDLC </w:t>
      </w:r>
      <w:proofErr w:type="spellStart"/>
      <w:r w:rsidRPr="00643D3E">
        <w:rPr>
          <w:i/>
          <w:iCs/>
        </w:rPr>
        <w:t>Models</w:t>
      </w:r>
      <w:proofErr w:type="spellEnd"/>
      <w:r w:rsidRPr="00643D3E">
        <w:rPr>
          <w:i/>
          <w:iCs/>
        </w:rPr>
        <w:t xml:space="preserve"> </w:t>
      </w:r>
      <w:proofErr w:type="spellStart"/>
      <w:r w:rsidRPr="00643D3E">
        <w:rPr>
          <w:i/>
          <w:iCs/>
        </w:rPr>
        <w:t>Waterfall</w:t>
      </w:r>
      <w:proofErr w:type="spellEnd"/>
      <w:r w:rsidRPr="00643D3E">
        <w:rPr>
          <w:i/>
          <w:iCs/>
        </w:rPr>
        <w:t xml:space="preserve"> Model, </w:t>
      </w:r>
      <w:proofErr w:type="spellStart"/>
      <w:r w:rsidRPr="00643D3E">
        <w:rPr>
          <w:i/>
          <w:iCs/>
        </w:rPr>
        <w:t>Spiral</w:t>
      </w:r>
      <w:proofErr w:type="spellEnd"/>
      <w:r w:rsidRPr="00643D3E">
        <w:rPr>
          <w:i/>
          <w:iCs/>
        </w:rPr>
        <w:t xml:space="preserve"> Model, and </w:t>
      </w:r>
      <w:proofErr w:type="spellStart"/>
      <w:r w:rsidRPr="00643D3E">
        <w:rPr>
          <w:i/>
          <w:iCs/>
        </w:rPr>
        <w:t>Incremental</w:t>
      </w:r>
      <w:proofErr w:type="spellEnd"/>
      <w:r w:rsidRPr="00643D3E">
        <w:rPr>
          <w:i/>
          <w:iCs/>
        </w:rPr>
        <w:t>/</w:t>
      </w:r>
      <w:proofErr w:type="spellStart"/>
      <w:r w:rsidRPr="00643D3E">
        <w:rPr>
          <w:i/>
          <w:iCs/>
        </w:rPr>
        <w:t>Iterative</w:t>
      </w:r>
      <w:proofErr w:type="spellEnd"/>
      <w:r w:rsidRPr="00643D3E">
        <w:rPr>
          <w:i/>
          <w:iCs/>
        </w:rPr>
        <w:t xml:space="preserve"> Model - </w:t>
      </w:r>
      <w:proofErr w:type="spellStart"/>
      <w:r w:rsidRPr="00643D3E">
        <w:rPr>
          <w:i/>
          <w:iCs/>
        </w:rPr>
        <w:t>ProQuest</w:t>
      </w:r>
      <w:proofErr w:type="spellEnd"/>
      <w:r w:rsidRPr="00643D3E">
        <w:t xml:space="preserve"> [online]. [vid. 2020-03-03]. Dostupné z: http://search.proquest.com/docview/1660801422?pq-origsite=summon</w:t>
      </w:r>
    </w:p>
    <w:p w14:paraId="48E7813D" w14:textId="77777777" w:rsidR="00643D3E" w:rsidRPr="00643D3E" w:rsidRDefault="00643D3E" w:rsidP="00643D3E">
      <w:pPr>
        <w:pStyle w:val="Bibliografie"/>
      </w:pPr>
      <w:r w:rsidRPr="00643D3E">
        <w:t xml:space="preserve">[12] </w:t>
      </w:r>
      <w:r w:rsidRPr="00643D3E">
        <w:tab/>
      </w:r>
      <w:r w:rsidRPr="00643D3E">
        <w:rPr>
          <w:i/>
          <w:iCs/>
        </w:rPr>
        <w:t xml:space="preserve">Diagram Software and </w:t>
      </w:r>
      <w:proofErr w:type="spellStart"/>
      <w:r w:rsidRPr="00643D3E">
        <w:rPr>
          <w:i/>
          <w:iCs/>
        </w:rPr>
        <w:t>Flowchart</w:t>
      </w:r>
      <w:proofErr w:type="spellEnd"/>
      <w:r w:rsidRPr="00643D3E">
        <w:rPr>
          <w:i/>
          <w:iCs/>
        </w:rPr>
        <w:t xml:space="preserve"> Maker</w:t>
      </w:r>
      <w:r w:rsidRPr="00643D3E">
        <w:t xml:space="preserve"> [online]. [vid. 2020-05-07]. Dostupné z: https://www.diagrams.net/</w:t>
      </w:r>
    </w:p>
    <w:p w14:paraId="7455D693" w14:textId="77777777" w:rsidR="00643D3E" w:rsidRPr="00643D3E" w:rsidRDefault="00643D3E" w:rsidP="00643D3E">
      <w:pPr>
        <w:pStyle w:val="Bibliografie"/>
      </w:pPr>
      <w:r w:rsidRPr="00643D3E">
        <w:t xml:space="preserve">[13] </w:t>
      </w:r>
      <w:r w:rsidRPr="00643D3E">
        <w:tab/>
      </w:r>
      <w:r w:rsidRPr="00643D3E">
        <w:rPr>
          <w:i/>
          <w:iCs/>
        </w:rPr>
        <w:t>MySQL</w:t>
      </w:r>
      <w:r w:rsidRPr="00643D3E">
        <w:rPr>
          <w:rFonts w:ascii="Times New Roman" w:hAnsi="Times New Roman" w:cs="Times New Roman"/>
          <w:i/>
          <w:iCs/>
        </w:rPr>
        <w:t> </w:t>
      </w:r>
      <w:r w:rsidRPr="00643D3E">
        <w:rPr>
          <w:i/>
          <w:iCs/>
        </w:rPr>
        <w:t xml:space="preserve">:: MySQL </w:t>
      </w:r>
      <w:proofErr w:type="spellStart"/>
      <w:r w:rsidRPr="00643D3E">
        <w:rPr>
          <w:i/>
          <w:iCs/>
        </w:rPr>
        <w:t>Workbench</w:t>
      </w:r>
      <w:proofErr w:type="spellEnd"/>
      <w:r w:rsidRPr="00643D3E">
        <w:t xml:space="preserve"> [online]. [vid. 2020-05-07]. Dostupné z: https://www.mysql.com/products/workbench/</w:t>
      </w:r>
    </w:p>
    <w:p w14:paraId="1C15C84E" w14:textId="77777777" w:rsidR="00643D3E" w:rsidRPr="00643D3E" w:rsidRDefault="00643D3E" w:rsidP="00643D3E">
      <w:pPr>
        <w:pStyle w:val="Bibliografie"/>
      </w:pPr>
      <w:r w:rsidRPr="00643D3E">
        <w:lastRenderedPageBreak/>
        <w:t xml:space="preserve">[14] </w:t>
      </w:r>
      <w:r w:rsidRPr="00643D3E">
        <w:tab/>
      </w:r>
      <w:r w:rsidRPr="00643D3E">
        <w:rPr>
          <w:i/>
          <w:iCs/>
        </w:rPr>
        <w:t xml:space="preserve">UML modeling </w:t>
      </w:r>
      <w:proofErr w:type="spellStart"/>
      <w:r w:rsidRPr="00643D3E">
        <w:rPr>
          <w:i/>
          <w:iCs/>
        </w:rPr>
        <w:t>tools</w:t>
      </w:r>
      <w:proofErr w:type="spellEnd"/>
      <w:r w:rsidRPr="00643D3E">
        <w:rPr>
          <w:i/>
          <w:iCs/>
        </w:rPr>
        <w:t xml:space="preserve"> </w:t>
      </w:r>
      <w:proofErr w:type="spellStart"/>
      <w:r w:rsidRPr="00643D3E">
        <w:rPr>
          <w:i/>
          <w:iCs/>
        </w:rPr>
        <w:t>for</w:t>
      </w:r>
      <w:proofErr w:type="spellEnd"/>
      <w:r w:rsidRPr="00643D3E">
        <w:rPr>
          <w:i/>
          <w:iCs/>
        </w:rPr>
        <w:t xml:space="preserve"> Business, Software, Systems and </w:t>
      </w:r>
      <w:proofErr w:type="spellStart"/>
      <w:r w:rsidRPr="00643D3E">
        <w:rPr>
          <w:i/>
          <w:iCs/>
        </w:rPr>
        <w:t>Architecture</w:t>
      </w:r>
      <w:proofErr w:type="spellEnd"/>
      <w:r w:rsidRPr="00643D3E">
        <w:t xml:space="preserve"> [online]. [vid. 2020-05-07]. Dostupné z: https://www.sparxsystems.com/</w:t>
      </w:r>
    </w:p>
    <w:p w14:paraId="0AB21867" w14:textId="77777777" w:rsidR="00643D3E" w:rsidRPr="00643D3E" w:rsidRDefault="00643D3E" w:rsidP="00643D3E">
      <w:pPr>
        <w:pStyle w:val="Bibliografie"/>
      </w:pPr>
      <w:r w:rsidRPr="00643D3E">
        <w:t xml:space="preserve">[15] </w:t>
      </w:r>
      <w:r w:rsidRPr="00643D3E">
        <w:tab/>
      </w:r>
      <w:proofErr w:type="spellStart"/>
      <w:r w:rsidRPr="00643D3E">
        <w:t>PhpStorm</w:t>
      </w:r>
      <w:proofErr w:type="spellEnd"/>
      <w:r w:rsidRPr="00643D3E">
        <w:t xml:space="preserve">: </w:t>
      </w:r>
      <w:proofErr w:type="spellStart"/>
      <w:r w:rsidRPr="00643D3E">
        <w:t>The</w:t>
      </w:r>
      <w:proofErr w:type="spellEnd"/>
      <w:r w:rsidRPr="00643D3E">
        <w:t xml:space="preserve"> </w:t>
      </w:r>
      <w:proofErr w:type="spellStart"/>
      <w:r w:rsidRPr="00643D3E">
        <w:t>Lightning</w:t>
      </w:r>
      <w:proofErr w:type="spellEnd"/>
      <w:r w:rsidRPr="00643D3E">
        <w:t xml:space="preserve">-Smart IDE </w:t>
      </w:r>
      <w:proofErr w:type="spellStart"/>
      <w:r w:rsidRPr="00643D3E">
        <w:t>for</w:t>
      </w:r>
      <w:proofErr w:type="spellEnd"/>
      <w:r w:rsidRPr="00643D3E">
        <w:t xml:space="preserve"> PHP </w:t>
      </w:r>
      <w:proofErr w:type="spellStart"/>
      <w:r w:rsidRPr="00643D3E">
        <w:t>Programming</w:t>
      </w:r>
      <w:proofErr w:type="spellEnd"/>
      <w:r w:rsidRPr="00643D3E">
        <w:t xml:space="preserve"> by </w:t>
      </w:r>
      <w:proofErr w:type="spellStart"/>
      <w:r w:rsidRPr="00643D3E">
        <w:t>JetBrains</w:t>
      </w:r>
      <w:proofErr w:type="spellEnd"/>
      <w:r w:rsidRPr="00643D3E">
        <w:t xml:space="preserve">. </w:t>
      </w:r>
      <w:proofErr w:type="spellStart"/>
      <w:r w:rsidRPr="00643D3E">
        <w:rPr>
          <w:i/>
          <w:iCs/>
        </w:rPr>
        <w:t>JetBrains</w:t>
      </w:r>
      <w:proofErr w:type="spellEnd"/>
      <w:r w:rsidRPr="00643D3E">
        <w:t xml:space="preserve"> [online]. [vid. 2020-05-06]. Dostupné z: https://www.jetbrains.com/phpstorm/promo/</w:t>
      </w:r>
    </w:p>
    <w:p w14:paraId="6D5EE681" w14:textId="77777777" w:rsidR="00643D3E" w:rsidRPr="00643D3E" w:rsidRDefault="00643D3E" w:rsidP="00643D3E">
      <w:pPr>
        <w:pStyle w:val="Bibliografie"/>
      </w:pPr>
      <w:r w:rsidRPr="00643D3E">
        <w:t xml:space="preserve">[16] </w:t>
      </w:r>
      <w:r w:rsidRPr="00643D3E">
        <w:tab/>
      </w:r>
      <w:r w:rsidRPr="00643D3E">
        <w:rPr>
          <w:i/>
          <w:iCs/>
        </w:rPr>
        <w:t xml:space="preserve">Git - </w:t>
      </w:r>
      <w:proofErr w:type="spellStart"/>
      <w:r w:rsidRPr="00643D3E">
        <w:rPr>
          <w:i/>
          <w:iCs/>
        </w:rPr>
        <w:t>Documentation</w:t>
      </w:r>
      <w:proofErr w:type="spellEnd"/>
      <w:r w:rsidRPr="00643D3E">
        <w:t xml:space="preserve"> [online]. [vid. 2020-05-06]. Dostupné z: https://git-scm.com/doc</w:t>
      </w:r>
    </w:p>
    <w:p w14:paraId="6CBDE0D1" w14:textId="77777777" w:rsidR="00643D3E" w:rsidRPr="00643D3E" w:rsidRDefault="00643D3E" w:rsidP="00643D3E">
      <w:pPr>
        <w:pStyle w:val="Bibliografie"/>
      </w:pPr>
      <w:r w:rsidRPr="00643D3E">
        <w:t xml:space="preserve">[17] </w:t>
      </w:r>
      <w:r w:rsidRPr="00643D3E">
        <w:tab/>
      </w:r>
      <w:r w:rsidRPr="00643D3E">
        <w:rPr>
          <w:i/>
          <w:iCs/>
        </w:rPr>
        <w:t xml:space="preserve">GitHub.com </w:t>
      </w:r>
      <w:proofErr w:type="spellStart"/>
      <w:r w:rsidRPr="00643D3E">
        <w:rPr>
          <w:i/>
          <w:iCs/>
        </w:rPr>
        <w:t>Help</w:t>
      </w:r>
      <w:proofErr w:type="spellEnd"/>
      <w:r w:rsidRPr="00643D3E">
        <w:rPr>
          <w:i/>
          <w:iCs/>
        </w:rPr>
        <w:t xml:space="preserve"> </w:t>
      </w:r>
      <w:proofErr w:type="spellStart"/>
      <w:r w:rsidRPr="00643D3E">
        <w:rPr>
          <w:i/>
          <w:iCs/>
        </w:rPr>
        <w:t>Documentation</w:t>
      </w:r>
      <w:proofErr w:type="spellEnd"/>
      <w:r w:rsidRPr="00643D3E">
        <w:rPr>
          <w:i/>
          <w:iCs/>
        </w:rPr>
        <w:t xml:space="preserve"> - GitHub </w:t>
      </w:r>
      <w:proofErr w:type="spellStart"/>
      <w:r w:rsidRPr="00643D3E">
        <w:rPr>
          <w:i/>
          <w:iCs/>
        </w:rPr>
        <w:t>Help</w:t>
      </w:r>
      <w:proofErr w:type="spellEnd"/>
      <w:r w:rsidRPr="00643D3E">
        <w:t xml:space="preserve"> [online]. [vid. 2020-05-06]. Dostupné z: https://help.github.com/en/github</w:t>
      </w:r>
    </w:p>
    <w:p w14:paraId="4B6698CD" w14:textId="77777777" w:rsidR="00643D3E" w:rsidRPr="00643D3E" w:rsidRDefault="00643D3E" w:rsidP="00643D3E">
      <w:pPr>
        <w:pStyle w:val="Bibliografie"/>
      </w:pPr>
      <w:r w:rsidRPr="00643D3E">
        <w:t xml:space="preserve">[18] </w:t>
      </w:r>
      <w:r w:rsidRPr="00643D3E">
        <w:tab/>
      </w:r>
      <w:proofErr w:type="spellStart"/>
      <w:r w:rsidRPr="00643D3E">
        <w:t>WampServer</w:t>
      </w:r>
      <w:proofErr w:type="spellEnd"/>
      <w:r w:rsidRPr="00643D3E">
        <w:t xml:space="preserve">. </w:t>
      </w:r>
      <w:proofErr w:type="spellStart"/>
      <w:r w:rsidRPr="00643D3E">
        <w:rPr>
          <w:i/>
          <w:iCs/>
        </w:rPr>
        <w:t>SourceForge</w:t>
      </w:r>
      <w:proofErr w:type="spellEnd"/>
      <w:r w:rsidRPr="00643D3E">
        <w:t xml:space="preserve"> [online]. [vid. 2020-05-06]. Dostupné z: https://sourceforge.net/projects/wampserver/</w:t>
      </w:r>
    </w:p>
    <w:p w14:paraId="3A00D973" w14:textId="77777777" w:rsidR="00643D3E" w:rsidRPr="00643D3E" w:rsidRDefault="00643D3E" w:rsidP="00643D3E">
      <w:pPr>
        <w:pStyle w:val="Bibliografie"/>
      </w:pPr>
      <w:r w:rsidRPr="00643D3E">
        <w:t xml:space="preserve">[19] </w:t>
      </w:r>
      <w:r w:rsidRPr="00643D3E">
        <w:tab/>
      </w:r>
      <w:r w:rsidRPr="00643D3E">
        <w:rPr>
          <w:i/>
          <w:iCs/>
        </w:rPr>
        <w:t xml:space="preserve">Mailtrap.io — </w:t>
      </w:r>
      <w:proofErr w:type="spellStart"/>
      <w:r w:rsidRPr="00643D3E">
        <w:rPr>
          <w:i/>
          <w:iCs/>
        </w:rPr>
        <w:t>Fake</w:t>
      </w:r>
      <w:proofErr w:type="spellEnd"/>
      <w:r w:rsidRPr="00643D3E">
        <w:rPr>
          <w:i/>
          <w:iCs/>
        </w:rPr>
        <w:t xml:space="preserve"> </w:t>
      </w:r>
      <w:proofErr w:type="spellStart"/>
      <w:r w:rsidRPr="00643D3E">
        <w:rPr>
          <w:i/>
          <w:iCs/>
        </w:rPr>
        <w:t>smtp</w:t>
      </w:r>
      <w:proofErr w:type="spellEnd"/>
      <w:r w:rsidRPr="00643D3E">
        <w:rPr>
          <w:i/>
          <w:iCs/>
        </w:rPr>
        <w:t xml:space="preserve"> testing server. </w:t>
      </w:r>
      <w:proofErr w:type="spellStart"/>
      <w:r w:rsidRPr="00643D3E">
        <w:rPr>
          <w:i/>
          <w:iCs/>
        </w:rPr>
        <w:t>Dummy</w:t>
      </w:r>
      <w:proofErr w:type="spellEnd"/>
      <w:r w:rsidRPr="00643D3E">
        <w:rPr>
          <w:i/>
          <w:iCs/>
        </w:rPr>
        <w:t xml:space="preserve"> </w:t>
      </w:r>
      <w:proofErr w:type="spellStart"/>
      <w:r w:rsidRPr="00643D3E">
        <w:rPr>
          <w:i/>
          <w:iCs/>
        </w:rPr>
        <w:t>smtp</w:t>
      </w:r>
      <w:proofErr w:type="spellEnd"/>
      <w:r w:rsidRPr="00643D3E">
        <w:rPr>
          <w:i/>
          <w:iCs/>
        </w:rPr>
        <w:t xml:space="preserve"> email testing</w:t>
      </w:r>
      <w:r w:rsidRPr="00643D3E">
        <w:t xml:space="preserve"> [online]. [vid. 2020-05-08]. Dostupné z: https://mailtrap.io/</w:t>
      </w:r>
    </w:p>
    <w:p w14:paraId="4DA2D69C" w14:textId="77777777" w:rsidR="00643D3E" w:rsidRPr="00643D3E" w:rsidRDefault="00643D3E" w:rsidP="00643D3E">
      <w:pPr>
        <w:pStyle w:val="Bibliografie"/>
      </w:pPr>
      <w:r w:rsidRPr="00643D3E">
        <w:t xml:space="preserve">[20] </w:t>
      </w:r>
      <w:r w:rsidRPr="00643D3E">
        <w:tab/>
        <w:t xml:space="preserve">HNÍZDIL, JAKUB. </w:t>
      </w:r>
      <w:r w:rsidRPr="00643D3E">
        <w:rPr>
          <w:i/>
          <w:iCs/>
        </w:rPr>
        <w:t>Webové mobilní aplikace pro správu osobních financí.</w:t>
      </w:r>
      <w:r w:rsidRPr="00643D3E">
        <w:t xml:space="preserve"> [online]. Prague, 2013 [vid. 2020-04-15]. University </w:t>
      </w:r>
      <w:proofErr w:type="spellStart"/>
      <w:r w:rsidRPr="00643D3E">
        <w:t>of</w:t>
      </w:r>
      <w:proofErr w:type="spellEnd"/>
      <w:r w:rsidRPr="00643D3E">
        <w:t xml:space="preserve"> </w:t>
      </w:r>
      <w:proofErr w:type="spellStart"/>
      <w:r w:rsidRPr="00643D3E">
        <w:t>Economics</w:t>
      </w:r>
      <w:proofErr w:type="spellEnd"/>
      <w:r w:rsidRPr="00643D3E">
        <w:t>, Prague. Dostupné z: https://vskp.vse.cz/eid/66336</w:t>
      </w:r>
    </w:p>
    <w:p w14:paraId="7B100399" w14:textId="77777777" w:rsidR="00643D3E" w:rsidRPr="00643D3E" w:rsidRDefault="00643D3E" w:rsidP="00643D3E">
      <w:pPr>
        <w:pStyle w:val="Bibliografie"/>
      </w:pPr>
      <w:r w:rsidRPr="00643D3E">
        <w:t xml:space="preserve">[21] </w:t>
      </w:r>
      <w:r w:rsidRPr="00643D3E">
        <w:tab/>
        <w:t xml:space="preserve">BEYRAM, Ben </w:t>
      </w:r>
      <w:proofErr w:type="spellStart"/>
      <w:r w:rsidRPr="00643D3E">
        <w:t>Elghali</w:t>
      </w:r>
      <w:proofErr w:type="spellEnd"/>
      <w:r w:rsidRPr="00643D3E">
        <w:t xml:space="preserve">. </w:t>
      </w:r>
      <w:proofErr w:type="spellStart"/>
      <w:r w:rsidRPr="00643D3E">
        <w:t>Introducing</w:t>
      </w:r>
      <w:proofErr w:type="spellEnd"/>
      <w:r w:rsidRPr="00643D3E">
        <w:t xml:space="preserve"> </w:t>
      </w:r>
      <w:proofErr w:type="spellStart"/>
      <w:r w:rsidRPr="00643D3E">
        <w:t>the</w:t>
      </w:r>
      <w:proofErr w:type="spellEnd"/>
      <w:r w:rsidRPr="00643D3E">
        <w:t xml:space="preserve"> Android Model-View-Presenter (MVP) Design </w:t>
      </w:r>
      <w:proofErr w:type="spellStart"/>
      <w:r w:rsidRPr="00643D3E">
        <w:t>Pattern</w:t>
      </w:r>
      <w:proofErr w:type="spellEnd"/>
      <w:r w:rsidRPr="00643D3E">
        <w:t xml:space="preserve">. </w:t>
      </w:r>
      <w:r w:rsidRPr="00643D3E">
        <w:rPr>
          <w:i/>
          <w:iCs/>
        </w:rPr>
        <w:t>Medium</w:t>
      </w:r>
      <w:r w:rsidRPr="00643D3E">
        <w:t xml:space="preserve"> [online]. 24. srpen 2017 [vid. 2020-05-02]. Dostupné z: https://medium.com/@beyram.ghali/android-model-view-presenter-mvp-design-pattern-b27c6bf938de</w:t>
      </w:r>
    </w:p>
    <w:p w14:paraId="3066F81F" w14:textId="77777777" w:rsidR="00643D3E" w:rsidRPr="00643D3E" w:rsidRDefault="00643D3E" w:rsidP="00643D3E">
      <w:pPr>
        <w:pStyle w:val="Bibliografie"/>
      </w:pPr>
      <w:r w:rsidRPr="00643D3E">
        <w:t xml:space="preserve">[22] </w:t>
      </w:r>
      <w:r w:rsidRPr="00643D3E">
        <w:tab/>
        <w:t xml:space="preserve">detail </w:t>
      </w:r>
      <w:proofErr w:type="spellStart"/>
      <w:r w:rsidRPr="00643D3E">
        <w:t>view</w:t>
      </w:r>
      <w:proofErr w:type="spellEnd"/>
      <w:r w:rsidRPr="00643D3E">
        <w:t xml:space="preserve"> </w:t>
      </w:r>
      <w:proofErr w:type="spellStart"/>
      <w:r w:rsidRPr="00643D3E">
        <w:t>doesn’t</w:t>
      </w:r>
      <w:proofErr w:type="spellEnd"/>
      <w:r w:rsidRPr="00643D3E">
        <w:t xml:space="preserve"> </w:t>
      </w:r>
      <w:proofErr w:type="spellStart"/>
      <w:r w:rsidRPr="00643D3E">
        <w:t>work</w:t>
      </w:r>
      <w:proofErr w:type="spellEnd"/>
      <w:r w:rsidRPr="00643D3E">
        <w:t xml:space="preserve"> on mobile </w:t>
      </w:r>
      <w:proofErr w:type="spellStart"/>
      <w:r w:rsidRPr="00643D3E">
        <w:t>view</w:t>
      </w:r>
      <w:proofErr w:type="spellEnd"/>
      <w:r w:rsidRPr="00643D3E">
        <w:t xml:space="preserve">... · </w:t>
      </w:r>
      <w:proofErr w:type="spellStart"/>
      <w:r w:rsidRPr="00643D3E">
        <w:t>Issue</w:t>
      </w:r>
      <w:proofErr w:type="spellEnd"/>
      <w:r w:rsidRPr="00643D3E">
        <w:t xml:space="preserve"> #4972 · </w:t>
      </w:r>
      <w:proofErr w:type="spellStart"/>
      <w:r w:rsidRPr="00643D3E">
        <w:t>wenzhixin</w:t>
      </w:r>
      <w:proofErr w:type="spellEnd"/>
      <w:r w:rsidRPr="00643D3E">
        <w:t>/</w:t>
      </w:r>
      <w:proofErr w:type="spellStart"/>
      <w:r w:rsidRPr="00643D3E">
        <w:t>bootstrap</w:t>
      </w:r>
      <w:proofErr w:type="spellEnd"/>
      <w:r w:rsidRPr="00643D3E">
        <w:t xml:space="preserve">-table. </w:t>
      </w:r>
      <w:r w:rsidRPr="00643D3E">
        <w:rPr>
          <w:i/>
          <w:iCs/>
        </w:rPr>
        <w:t>GitHub</w:t>
      </w:r>
      <w:r w:rsidRPr="00643D3E">
        <w:t xml:space="preserve"> [online]. [vid. 2020-05-05]. Dostupné z: https://github.com/wenzhixin/bootstrap-table/issues/4972</w:t>
      </w:r>
    </w:p>
    <w:p w14:paraId="339292BE" w14:textId="50C43D30" w:rsidR="00BE73E0" w:rsidRDefault="00062F81" w:rsidP="006D2806">
      <w:r>
        <w:fldChar w:fldCharType="end"/>
      </w:r>
    </w:p>
    <w:p w14:paraId="191444D0" w14:textId="77777777" w:rsidR="006D2806" w:rsidRPr="004E2530" w:rsidRDefault="006D2806" w:rsidP="006D2806"/>
    <w:p w14:paraId="39A0A579" w14:textId="77777777" w:rsidR="00FB30B7" w:rsidRDefault="00FB30B7" w:rsidP="00E052FB"/>
    <w:p w14:paraId="62F8D87D" w14:textId="77777777" w:rsidR="00E052FB" w:rsidRDefault="00E052FB" w:rsidP="00E052FB"/>
    <w:p w14:paraId="7F9622D3" w14:textId="77777777" w:rsidR="00E052FB" w:rsidRDefault="00E052FB" w:rsidP="00E052FB">
      <w:pPr>
        <w:sectPr w:rsidR="00E052FB" w:rsidSect="00FA0C12">
          <w:footerReference w:type="default" r:id="rId33"/>
          <w:type w:val="continuous"/>
          <w:pgSz w:w="11906" w:h="16838" w:code="9"/>
          <w:pgMar w:top="1418" w:right="1418" w:bottom="1418" w:left="1418" w:header="709" w:footer="709" w:gutter="284"/>
          <w:cols w:space="708"/>
          <w:docGrid w:linePitch="360"/>
        </w:sectPr>
      </w:pPr>
    </w:p>
    <w:p w14:paraId="3DC2FCAD" w14:textId="77777777" w:rsidR="006D2806" w:rsidRDefault="004E2530" w:rsidP="009E2D97">
      <w:pPr>
        <w:pStyle w:val="Nadpis1neslovan"/>
        <w:rPr>
          <w:rFonts w:hint="eastAsia"/>
        </w:rPr>
      </w:pPr>
      <w:bookmarkStart w:id="103" w:name="_Toc40002674"/>
      <w:r>
        <w:lastRenderedPageBreak/>
        <w:t>Přílohy</w:t>
      </w:r>
      <w:bookmarkEnd w:id="103"/>
    </w:p>
    <w:p w14:paraId="7C6454C8" w14:textId="37A14D0D" w:rsidR="009E2D97" w:rsidRDefault="002011E6" w:rsidP="009E2D97">
      <w:r>
        <w:t xml:space="preserve">Veškeré přílohy jsou uloženy jak v přiřazeném archívu, tak na </w:t>
      </w:r>
      <w:proofErr w:type="spellStart"/>
      <w:r>
        <w:t>repozitáři</w:t>
      </w:r>
      <w:proofErr w:type="spellEnd"/>
      <w:r>
        <w:t xml:space="preserve"> </w:t>
      </w:r>
      <w:hyperlink r:id="rId34" w:history="1">
        <w:r>
          <w:rPr>
            <w:rStyle w:val="Hypertextovodkaz"/>
          </w:rPr>
          <w:t>https://github.com/zemp02/Fleenk</w:t>
        </w:r>
      </w:hyperlink>
      <w:r>
        <w:t xml:space="preserve">. </w:t>
      </w:r>
    </w:p>
    <w:p w14:paraId="40B512F7" w14:textId="685B3558" w:rsidR="002011E6" w:rsidRDefault="002011E6" w:rsidP="00F31072">
      <w:r>
        <w:t>Obě tyto uložiště využívají následující strukturu adresářů a souborů.</w:t>
      </w:r>
      <w:r w:rsidR="00F31072">
        <w:t xml:space="preserve"> V přehledu * značí, že se zde nachází větší množství souborů, které zde nebude rozepisováno</w:t>
      </w:r>
    </w:p>
    <w:p w14:paraId="6549A758" w14:textId="77777777" w:rsidR="00F31072" w:rsidRDefault="00F31072" w:rsidP="00F31072">
      <w:pPr>
        <w:pStyle w:val="Odstavecseseznamem"/>
        <w:numPr>
          <w:ilvl w:val="0"/>
          <w:numId w:val="37"/>
        </w:numPr>
        <w:spacing w:after="160" w:line="259" w:lineRule="auto"/>
        <w:jc w:val="left"/>
      </w:pPr>
      <w:proofErr w:type="spellStart"/>
      <w:r>
        <w:t>docs</w:t>
      </w:r>
      <w:proofErr w:type="spellEnd"/>
    </w:p>
    <w:p w14:paraId="55A5CD75" w14:textId="77777777" w:rsidR="00F31072" w:rsidRDefault="00F31072" w:rsidP="00F31072">
      <w:pPr>
        <w:pStyle w:val="Odstavecseseznamem"/>
        <w:numPr>
          <w:ilvl w:val="1"/>
          <w:numId w:val="37"/>
        </w:numPr>
        <w:spacing w:after="160" w:line="259" w:lineRule="auto"/>
        <w:jc w:val="left"/>
      </w:pPr>
      <w:r>
        <w:t>Database</w:t>
      </w:r>
    </w:p>
    <w:p w14:paraId="54C7F052" w14:textId="77777777" w:rsidR="00F31072" w:rsidRDefault="00F31072" w:rsidP="00F31072">
      <w:pPr>
        <w:pStyle w:val="Odstavecseseznamem"/>
        <w:numPr>
          <w:ilvl w:val="2"/>
          <w:numId w:val="37"/>
        </w:numPr>
        <w:spacing w:after="160" w:line="259" w:lineRule="auto"/>
        <w:jc w:val="left"/>
      </w:pPr>
      <w:r>
        <w:t>Model</w:t>
      </w:r>
    </w:p>
    <w:p w14:paraId="155B6C6F" w14:textId="77777777" w:rsidR="00F31072" w:rsidRDefault="00F31072" w:rsidP="00F31072">
      <w:pPr>
        <w:pStyle w:val="Odstavecseseznamem"/>
        <w:numPr>
          <w:ilvl w:val="3"/>
          <w:numId w:val="37"/>
        </w:numPr>
        <w:spacing w:after="160" w:line="259" w:lineRule="auto"/>
        <w:jc w:val="left"/>
      </w:pPr>
      <w:r>
        <w:t>EER – EER model databáze</w:t>
      </w:r>
    </w:p>
    <w:p w14:paraId="6F5B8E5A" w14:textId="77777777" w:rsidR="00F31072" w:rsidRDefault="00F31072" w:rsidP="00F31072">
      <w:pPr>
        <w:pStyle w:val="Odstavecseseznamem"/>
        <w:numPr>
          <w:ilvl w:val="2"/>
          <w:numId w:val="37"/>
        </w:numPr>
        <w:spacing w:after="160" w:line="259" w:lineRule="auto"/>
        <w:jc w:val="left"/>
      </w:pPr>
      <w:proofErr w:type="spellStart"/>
      <w:r>
        <w:t>Scripts</w:t>
      </w:r>
      <w:proofErr w:type="spellEnd"/>
    </w:p>
    <w:p w14:paraId="2670FD18" w14:textId="77777777" w:rsidR="00F31072" w:rsidRDefault="00F31072" w:rsidP="00F31072">
      <w:pPr>
        <w:pStyle w:val="Odstavecseseznamem"/>
        <w:numPr>
          <w:ilvl w:val="3"/>
          <w:numId w:val="37"/>
        </w:numPr>
        <w:spacing w:after="160" w:line="259" w:lineRule="auto"/>
        <w:jc w:val="left"/>
      </w:pPr>
      <w:proofErr w:type="spellStart"/>
      <w:r>
        <w:t>CreateScript.sql</w:t>
      </w:r>
      <w:proofErr w:type="spellEnd"/>
      <w:r>
        <w:t xml:space="preserve"> – Skript pro sestavení databáze</w:t>
      </w:r>
    </w:p>
    <w:p w14:paraId="57AA58DC" w14:textId="77777777" w:rsidR="00F31072" w:rsidRDefault="00F31072" w:rsidP="00F31072">
      <w:pPr>
        <w:pStyle w:val="Odstavecseseznamem"/>
        <w:numPr>
          <w:ilvl w:val="3"/>
          <w:numId w:val="37"/>
        </w:numPr>
        <w:spacing w:after="160" w:line="259" w:lineRule="auto"/>
        <w:jc w:val="left"/>
      </w:pPr>
      <w:proofErr w:type="spellStart"/>
      <w:r>
        <w:t>DropScript.sql</w:t>
      </w:r>
      <w:proofErr w:type="spellEnd"/>
      <w:r>
        <w:t xml:space="preserve"> – Skript pro vymazání databáze</w:t>
      </w:r>
    </w:p>
    <w:p w14:paraId="3D1FD347" w14:textId="77777777" w:rsidR="00F31072" w:rsidRDefault="00F31072" w:rsidP="00F31072">
      <w:pPr>
        <w:pStyle w:val="Odstavecseseznamem"/>
        <w:numPr>
          <w:ilvl w:val="3"/>
          <w:numId w:val="37"/>
        </w:numPr>
        <w:spacing w:after="160" w:line="259" w:lineRule="auto"/>
        <w:jc w:val="left"/>
      </w:pPr>
      <w:proofErr w:type="spellStart"/>
      <w:r>
        <w:t>InsertScript.sql</w:t>
      </w:r>
      <w:proofErr w:type="spellEnd"/>
      <w:r>
        <w:t xml:space="preserve"> – Skript pro vložení základních hodnot</w:t>
      </w:r>
    </w:p>
    <w:p w14:paraId="08F91F17" w14:textId="77777777" w:rsidR="00F31072" w:rsidRDefault="00F31072" w:rsidP="00F31072">
      <w:pPr>
        <w:pStyle w:val="Odstavecseseznamem"/>
        <w:numPr>
          <w:ilvl w:val="1"/>
          <w:numId w:val="37"/>
        </w:numPr>
        <w:spacing w:after="160" w:line="259" w:lineRule="auto"/>
        <w:jc w:val="left"/>
      </w:pPr>
      <w:proofErr w:type="spellStart"/>
      <w:r>
        <w:t>Documents</w:t>
      </w:r>
      <w:proofErr w:type="spellEnd"/>
    </w:p>
    <w:p w14:paraId="582A7618" w14:textId="77777777" w:rsidR="00F31072" w:rsidRDefault="00F31072" w:rsidP="00F31072">
      <w:pPr>
        <w:pStyle w:val="Odstavecseseznamem"/>
        <w:numPr>
          <w:ilvl w:val="1"/>
          <w:numId w:val="37"/>
        </w:numPr>
        <w:spacing w:after="160" w:line="259" w:lineRule="auto"/>
        <w:jc w:val="left"/>
      </w:pPr>
      <w:r>
        <w:t>Excel</w:t>
      </w:r>
    </w:p>
    <w:p w14:paraId="70014E28" w14:textId="77777777" w:rsidR="00F31072" w:rsidRDefault="00F31072" w:rsidP="00F31072">
      <w:pPr>
        <w:pStyle w:val="Odstavecseseznamem"/>
        <w:numPr>
          <w:ilvl w:val="2"/>
          <w:numId w:val="37"/>
        </w:numPr>
        <w:spacing w:after="160" w:line="259" w:lineRule="auto"/>
        <w:jc w:val="left"/>
      </w:pPr>
      <w:r>
        <w:t>InputExcel.xlsx – Testovací data pro aplikaci</w:t>
      </w:r>
    </w:p>
    <w:p w14:paraId="7D2053C2" w14:textId="77777777" w:rsidR="00F31072" w:rsidRDefault="00F31072" w:rsidP="00F31072">
      <w:pPr>
        <w:pStyle w:val="Odstavecseseznamem"/>
        <w:numPr>
          <w:ilvl w:val="2"/>
          <w:numId w:val="37"/>
        </w:numPr>
        <w:spacing w:after="160" w:line="259" w:lineRule="auto"/>
        <w:jc w:val="left"/>
      </w:pPr>
      <w:r>
        <w:t>Template.xlsx – Šablona pro vkládání dat do aplikace</w:t>
      </w:r>
    </w:p>
    <w:p w14:paraId="5C3A23CC" w14:textId="77777777" w:rsidR="00F31072" w:rsidRDefault="00F31072" w:rsidP="00F31072">
      <w:pPr>
        <w:pStyle w:val="Odstavecseseznamem"/>
        <w:numPr>
          <w:ilvl w:val="1"/>
          <w:numId w:val="37"/>
        </w:numPr>
        <w:spacing w:after="160" w:line="259" w:lineRule="auto"/>
        <w:jc w:val="left"/>
      </w:pPr>
      <w:r>
        <w:t>Testing</w:t>
      </w:r>
    </w:p>
    <w:p w14:paraId="3D7C3FB9" w14:textId="77777777" w:rsidR="00F31072" w:rsidRDefault="00F31072" w:rsidP="00F31072">
      <w:pPr>
        <w:pStyle w:val="Odstavecseseznamem"/>
        <w:numPr>
          <w:ilvl w:val="2"/>
          <w:numId w:val="37"/>
        </w:numPr>
        <w:spacing w:after="160" w:line="259" w:lineRule="auto"/>
        <w:jc w:val="left"/>
      </w:pPr>
      <w:r>
        <w:t>Formulář_testování.xlsx – Šablona formuláře pro akceptační testy</w:t>
      </w:r>
    </w:p>
    <w:p w14:paraId="62A56449" w14:textId="77777777" w:rsidR="00F31072" w:rsidRDefault="00F31072" w:rsidP="00F31072">
      <w:pPr>
        <w:pStyle w:val="Odstavecseseznamem"/>
        <w:numPr>
          <w:ilvl w:val="2"/>
          <w:numId w:val="37"/>
        </w:numPr>
        <w:spacing w:after="160" w:line="259" w:lineRule="auto"/>
        <w:jc w:val="left"/>
      </w:pPr>
      <w:r>
        <w:t>Formulář_uživatel_1.xlsx – Vyplněný formulář uživatele 1</w:t>
      </w:r>
    </w:p>
    <w:p w14:paraId="7E053AAE" w14:textId="77777777" w:rsidR="00F31072" w:rsidRDefault="00F31072" w:rsidP="00F31072">
      <w:pPr>
        <w:pStyle w:val="Odstavecseseznamem"/>
        <w:numPr>
          <w:ilvl w:val="2"/>
          <w:numId w:val="37"/>
        </w:numPr>
        <w:spacing w:after="160" w:line="259" w:lineRule="auto"/>
        <w:jc w:val="left"/>
      </w:pPr>
      <w:r>
        <w:t>Formulář_uživatel_2.xlsx – Vyplněný formulář uživatele 2</w:t>
      </w:r>
    </w:p>
    <w:p w14:paraId="29A91036" w14:textId="77777777" w:rsidR="00F31072" w:rsidRDefault="00F31072" w:rsidP="00F31072">
      <w:pPr>
        <w:pStyle w:val="Odstavecseseznamem"/>
        <w:numPr>
          <w:ilvl w:val="2"/>
          <w:numId w:val="37"/>
        </w:numPr>
        <w:spacing w:after="160" w:line="259" w:lineRule="auto"/>
        <w:jc w:val="left"/>
      </w:pPr>
      <w:r>
        <w:t>Formulář_uživatel_3.xlsx – Vyplněný formulář uživatele 3</w:t>
      </w:r>
    </w:p>
    <w:p w14:paraId="55DFA9C7" w14:textId="77777777" w:rsidR="00F31072" w:rsidRDefault="00F31072" w:rsidP="00F31072">
      <w:pPr>
        <w:pStyle w:val="Odstavecseseznamem"/>
        <w:numPr>
          <w:ilvl w:val="1"/>
          <w:numId w:val="37"/>
        </w:numPr>
        <w:spacing w:after="160" w:line="259" w:lineRule="auto"/>
        <w:jc w:val="left"/>
      </w:pPr>
      <w:proofErr w:type="spellStart"/>
      <w:r>
        <w:t>Uml</w:t>
      </w:r>
      <w:proofErr w:type="spellEnd"/>
    </w:p>
    <w:p w14:paraId="0081200C" w14:textId="77777777" w:rsidR="00F31072" w:rsidRDefault="00F31072" w:rsidP="00F31072">
      <w:pPr>
        <w:pStyle w:val="Odstavecseseznamem"/>
        <w:numPr>
          <w:ilvl w:val="2"/>
          <w:numId w:val="37"/>
        </w:numPr>
        <w:spacing w:after="160" w:line="259" w:lineRule="auto"/>
        <w:jc w:val="left"/>
      </w:pPr>
      <w:proofErr w:type="spellStart"/>
      <w:r>
        <w:t>ClassDiagram</w:t>
      </w:r>
      <w:proofErr w:type="spellEnd"/>
      <w:r>
        <w:t xml:space="preserve"> – Adresář s UML diagramy tříd</w:t>
      </w:r>
    </w:p>
    <w:p w14:paraId="74B71D49" w14:textId="77777777" w:rsidR="00F31072" w:rsidRDefault="00F31072" w:rsidP="00F31072">
      <w:pPr>
        <w:pStyle w:val="Odstavecseseznamem"/>
        <w:numPr>
          <w:ilvl w:val="2"/>
          <w:numId w:val="37"/>
        </w:numPr>
        <w:spacing w:after="160" w:line="259" w:lineRule="auto"/>
        <w:jc w:val="left"/>
      </w:pPr>
      <w:proofErr w:type="spellStart"/>
      <w:r>
        <w:t>UseCaseDiagram</w:t>
      </w:r>
      <w:proofErr w:type="spellEnd"/>
      <w:r>
        <w:t xml:space="preserve"> – Adresář s UML diagramy případů užití.</w:t>
      </w:r>
    </w:p>
    <w:p w14:paraId="2FEB6AD0" w14:textId="3638332C" w:rsidR="00F31072" w:rsidRDefault="00F31072" w:rsidP="00F31072">
      <w:pPr>
        <w:pStyle w:val="Odstavecseseznamem"/>
        <w:numPr>
          <w:ilvl w:val="1"/>
          <w:numId w:val="37"/>
        </w:numPr>
        <w:spacing w:after="160" w:line="259" w:lineRule="auto"/>
        <w:jc w:val="left"/>
      </w:pPr>
      <w:proofErr w:type="spellStart"/>
      <w:r>
        <w:t>Wireframes</w:t>
      </w:r>
      <w:proofErr w:type="spellEnd"/>
      <w:r>
        <w:t xml:space="preserve"> – Adresář s </w:t>
      </w:r>
      <w:proofErr w:type="spellStart"/>
      <w:r>
        <w:t>Wireframy</w:t>
      </w:r>
      <w:proofErr w:type="spellEnd"/>
      <w:r>
        <w:t xml:space="preserve"> aplikace</w:t>
      </w:r>
    </w:p>
    <w:p w14:paraId="250FE4F8" w14:textId="6DCFCA98" w:rsidR="00F31072" w:rsidRDefault="00F31072" w:rsidP="00F31072">
      <w:pPr>
        <w:pStyle w:val="Odstavecseseznamem"/>
        <w:numPr>
          <w:ilvl w:val="2"/>
          <w:numId w:val="37"/>
        </w:numPr>
        <w:spacing w:after="160" w:line="259" w:lineRule="auto"/>
        <w:jc w:val="left"/>
      </w:pPr>
      <w:r>
        <w:t>*</w:t>
      </w:r>
    </w:p>
    <w:p w14:paraId="756D8527" w14:textId="579C1484" w:rsidR="00F31072" w:rsidRDefault="00F31072" w:rsidP="00F31072">
      <w:pPr>
        <w:pStyle w:val="Odstavecseseznamem"/>
        <w:numPr>
          <w:ilvl w:val="0"/>
          <w:numId w:val="37"/>
        </w:numPr>
        <w:spacing w:after="160" w:line="259" w:lineRule="auto"/>
        <w:jc w:val="left"/>
      </w:pPr>
      <w:proofErr w:type="spellStart"/>
      <w:r>
        <w:t>src</w:t>
      </w:r>
      <w:proofErr w:type="spellEnd"/>
      <w:r>
        <w:t xml:space="preserve"> – Adresář se zdrojovým kódem aplikace</w:t>
      </w:r>
    </w:p>
    <w:p w14:paraId="19CBE9FE" w14:textId="3EDC672D" w:rsidR="00F31072" w:rsidRDefault="00F31072" w:rsidP="00F31072">
      <w:pPr>
        <w:pStyle w:val="Odstavecseseznamem"/>
        <w:numPr>
          <w:ilvl w:val="1"/>
          <w:numId w:val="37"/>
        </w:numPr>
        <w:spacing w:after="160" w:line="259" w:lineRule="auto"/>
        <w:jc w:val="left"/>
      </w:pPr>
      <w:r>
        <w:t>*</w:t>
      </w:r>
    </w:p>
    <w:p w14:paraId="059A0FF9" w14:textId="77777777" w:rsidR="00F31072" w:rsidRDefault="00F31072" w:rsidP="00F31072">
      <w:pPr>
        <w:pStyle w:val="Odstavecseseznamem"/>
        <w:numPr>
          <w:ilvl w:val="0"/>
          <w:numId w:val="37"/>
        </w:numPr>
        <w:spacing w:after="160" w:line="259" w:lineRule="auto"/>
        <w:jc w:val="left"/>
      </w:pPr>
      <w:r>
        <w:t xml:space="preserve">readme.md – Manuál pro aplikaci v jazyce </w:t>
      </w:r>
      <w:proofErr w:type="spellStart"/>
      <w:r>
        <w:t>Markdown</w:t>
      </w:r>
      <w:proofErr w:type="spellEnd"/>
    </w:p>
    <w:p w14:paraId="02637F07" w14:textId="77777777" w:rsidR="00F31072" w:rsidRDefault="00F31072" w:rsidP="00F31072">
      <w:pPr>
        <w:pStyle w:val="Odstavecseseznamem"/>
        <w:numPr>
          <w:ilvl w:val="0"/>
          <w:numId w:val="37"/>
        </w:numPr>
        <w:spacing w:after="160" w:line="259" w:lineRule="auto"/>
        <w:jc w:val="left"/>
      </w:pPr>
      <w:r>
        <w:t>readme.html – Manuál pro aplikaci v jazyce HTML</w:t>
      </w:r>
    </w:p>
    <w:sectPr w:rsidR="00F31072" w:rsidSect="009E5DB4">
      <w:footerReference w:type="first" r:id="rId35"/>
      <w:pgSz w:w="11906" w:h="16838" w:code="9"/>
      <w:pgMar w:top="1418" w:right="1418" w:bottom="1418" w:left="1418" w:header="709" w:footer="709" w:gutter="284"/>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F11958" w14:textId="77777777" w:rsidR="00E253ED" w:rsidRDefault="00E253ED" w:rsidP="00961262">
      <w:pPr>
        <w:spacing w:after="0" w:line="240" w:lineRule="auto"/>
      </w:pPr>
      <w:r>
        <w:separator/>
      </w:r>
    </w:p>
    <w:p w14:paraId="0A66032A" w14:textId="77777777" w:rsidR="00E253ED" w:rsidRDefault="00E253ED"/>
  </w:endnote>
  <w:endnote w:type="continuationSeparator" w:id="0">
    <w:p w14:paraId="78B3EEBE" w14:textId="77777777" w:rsidR="00E253ED" w:rsidRDefault="00E253ED" w:rsidP="00961262">
      <w:pPr>
        <w:spacing w:after="0" w:line="240" w:lineRule="auto"/>
      </w:pPr>
      <w:r>
        <w:continuationSeparator/>
      </w:r>
    </w:p>
    <w:p w14:paraId="29DAF2D3" w14:textId="77777777" w:rsidR="00E253ED" w:rsidRDefault="00E253ED"/>
  </w:endnote>
  <w:endnote w:type="continuationNotice" w:id="1">
    <w:p w14:paraId="20D4EE0A" w14:textId="77777777" w:rsidR="00E253ED" w:rsidRDefault="00E253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EE"/>
    <w:family w:val="roman"/>
    <w:pitch w:val="variable"/>
    <w:sig w:usb0="00000287" w:usb1="00000000" w:usb2="00000000" w:usb3="00000000" w:csb0="0000009F" w:csb1="00000000"/>
  </w:font>
  <w:font w:name="Open Sans">
    <w:altName w:val="Tahom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3792D" w14:textId="77777777" w:rsidR="007D09D0" w:rsidRPr="00562203" w:rsidRDefault="007D09D0"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8007963"/>
      <w:docPartObj>
        <w:docPartGallery w:val="Page Numbers (Bottom of Page)"/>
        <w:docPartUnique/>
      </w:docPartObj>
    </w:sdtPr>
    <w:sdtContent>
      <w:p w14:paraId="2E4E9E74" w14:textId="77777777" w:rsidR="007D09D0" w:rsidRDefault="007D09D0"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DCC585" w14:textId="77777777" w:rsidR="007D09D0" w:rsidRPr="00562203" w:rsidRDefault="007D09D0"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DDD771" w14:textId="77777777" w:rsidR="007D09D0" w:rsidRPr="00562203" w:rsidRDefault="007D09D0"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3824318"/>
      <w:docPartObj>
        <w:docPartGallery w:val="Page Numbers (Bottom of Page)"/>
        <w:docPartUnique/>
      </w:docPartObj>
    </w:sdtPr>
    <w:sdtContent>
      <w:p w14:paraId="03A00CCC" w14:textId="77777777" w:rsidR="007D09D0" w:rsidRPr="00562203" w:rsidRDefault="007D09D0" w:rsidP="009E5DB4">
        <w:pPr>
          <w:pStyle w:val="Zpat"/>
          <w:jc w:val="center"/>
        </w:pPr>
        <w:r>
          <w:fldChar w:fldCharType="begin"/>
        </w:r>
        <w:r>
          <w:instrText>PAGE   \* MERGEFORMAT</w:instrText>
        </w:r>
        <w:r>
          <w:fldChar w:fldCharType="separate"/>
        </w:r>
        <w:r>
          <w:rPr>
            <w:noProof/>
          </w:rPr>
          <w:t>67</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17D86" w14:textId="77777777" w:rsidR="007D09D0" w:rsidRDefault="007D09D0" w:rsidP="009E5DB4">
    <w:pPr>
      <w:pStyle w:val="Zpat"/>
      <w:jc w:val="center"/>
    </w:pPr>
    <w:r>
      <w:fldChar w:fldCharType="begin"/>
    </w:r>
    <w:r>
      <w:instrText>PAGE   \* MERGEFORMAT</w:instrText>
    </w:r>
    <w:r>
      <w:fldChar w:fldCharType="separate"/>
    </w:r>
    <w:r>
      <w:rPr>
        <w:noProof/>
      </w:rPr>
      <w:t>I</w:t>
    </w:r>
    <w:r>
      <w:rPr>
        <w:noProof/>
      </w:rPr>
      <w:fldChar w:fldCharType="end"/>
    </w:r>
  </w:p>
  <w:p w14:paraId="3A5963CF" w14:textId="77777777" w:rsidR="007D09D0" w:rsidRDefault="007D09D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F8BC73" w14:textId="77777777" w:rsidR="00E253ED" w:rsidRDefault="00E253ED" w:rsidP="00961262">
      <w:pPr>
        <w:spacing w:after="0" w:line="240" w:lineRule="auto"/>
      </w:pPr>
      <w:r>
        <w:separator/>
      </w:r>
    </w:p>
    <w:p w14:paraId="576270FA" w14:textId="77777777" w:rsidR="00E253ED" w:rsidRDefault="00E253ED"/>
  </w:footnote>
  <w:footnote w:type="continuationSeparator" w:id="0">
    <w:p w14:paraId="4D69A384" w14:textId="77777777" w:rsidR="00E253ED" w:rsidRDefault="00E253ED" w:rsidP="00961262">
      <w:pPr>
        <w:spacing w:after="0" w:line="240" w:lineRule="auto"/>
      </w:pPr>
      <w:r>
        <w:continuationSeparator/>
      </w:r>
    </w:p>
    <w:p w14:paraId="68B2CD67" w14:textId="77777777" w:rsidR="00E253ED" w:rsidRDefault="00E253ED"/>
  </w:footnote>
  <w:footnote w:type="continuationNotice" w:id="1">
    <w:p w14:paraId="50F4C3E1" w14:textId="77777777" w:rsidR="00E253ED" w:rsidRDefault="00E253E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30962"/>
    <w:multiLevelType w:val="hybridMultilevel"/>
    <w:tmpl w:val="6574B0C4"/>
    <w:lvl w:ilvl="0" w:tplc="ED1AC6D2">
      <w:start w:val="1"/>
      <w:numFmt w:val="decimal"/>
      <w:lvlText w:val="Tabulka %1."/>
      <w:lvlJc w:val="left"/>
      <w:pPr>
        <w:ind w:left="360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1A94D99"/>
    <w:multiLevelType w:val="hybridMultilevel"/>
    <w:tmpl w:val="6798A82E"/>
    <w:lvl w:ilvl="0" w:tplc="04050001">
      <w:start w:val="1"/>
      <w:numFmt w:val="bullet"/>
      <w:lvlText w:val=""/>
      <w:lvlJc w:val="left"/>
      <w:pPr>
        <w:ind w:left="720" w:hanging="360"/>
      </w:pPr>
      <w:rPr>
        <w:rFonts w:ascii="Symbol" w:hAnsi="Symbol" w:cs="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2244FF5"/>
    <w:multiLevelType w:val="hybridMultilevel"/>
    <w:tmpl w:val="5D9EF904"/>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3" w15:restartNumberingAfterBreak="0">
    <w:nsid w:val="06ED6480"/>
    <w:multiLevelType w:val="hybridMultilevel"/>
    <w:tmpl w:val="4A88CF1E"/>
    <w:lvl w:ilvl="0" w:tplc="34D2CFFE">
      <w:start w:val="1"/>
      <w:numFmt w:val="decimal"/>
      <w:lvlText w:val="%1."/>
      <w:lvlJc w:val="left"/>
      <w:pPr>
        <w:ind w:left="473" w:hanging="360"/>
      </w:pPr>
      <w:rPr>
        <w:rFonts w:asciiTheme="minorHAnsi" w:eastAsiaTheme="minorHAnsi" w:hAnsiTheme="minorHAnsi" w:cstheme="minorBidi"/>
      </w:rPr>
    </w:lvl>
    <w:lvl w:ilvl="1" w:tplc="04050019" w:tentative="1">
      <w:start w:val="1"/>
      <w:numFmt w:val="lowerLetter"/>
      <w:lvlText w:val="%2."/>
      <w:lvlJc w:val="left"/>
      <w:pPr>
        <w:ind w:left="1193" w:hanging="360"/>
      </w:pPr>
    </w:lvl>
    <w:lvl w:ilvl="2" w:tplc="0405001B" w:tentative="1">
      <w:start w:val="1"/>
      <w:numFmt w:val="lowerRoman"/>
      <w:lvlText w:val="%3."/>
      <w:lvlJc w:val="right"/>
      <w:pPr>
        <w:ind w:left="1913" w:hanging="180"/>
      </w:pPr>
    </w:lvl>
    <w:lvl w:ilvl="3" w:tplc="0405000F" w:tentative="1">
      <w:start w:val="1"/>
      <w:numFmt w:val="decimal"/>
      <w:lvlText w:val="%4."/>
      <w:lvlJc w:val="left"/>
      <w:pPr>
        <w:ind w:left="2633" w:hanging="360"/>
      </w:pPr>
    </w:lvl>
    <w:lvl w:ilvl="4" w:tplc="04050019" w:tentative="1">
      <w:start w:val="1"/>
      <w:numFmt w:val="lowerLetter"/>
      <w:lvlText w:val="%5."/>
      <w:lvlJc w:val="left"/>
      <w:pPr>
        <w:ind w:left="3353" w:hanging="360"/>
      </w:pPr>
    </w:lvl>
    <w:lvl w:ilvl="5" w:tplc="0405001B" w:tentative="1">
      <w:start w:val="1"/>
      <w:numFmt w:val="lowerRoman"/>
      <w:lvlText w:val="%6."/>
      <w:lvlJc w:val="right"/>
      <w:pPr>
        <w:ind w:left="4073" w:hanging="180"/>
      </w:pPr>
    </w:lvl>
    <w:lvl w:ilvl="6" w:tplc="0405000F" w:tentative="1">
      <w:start w:val="1"/>
      <w:numFmt w:val="decimal"/>
      <w:lvlText w:val="%7."/>
      <w:lvlJc w:val="left"/>
      <w:pPr>
        <w:ind w:left="4793" w:hanging="360"/>
      </w:pPr>
    </w:lvl>
    <w:lvl w:ilvl="7" w:tplc="04050019" w:tentative="1">
      <w:start w:val="1"/>
      <w:numFmt w:val="lowerLetter"/>
      <w:lvlText w:val="%8."/>
      <w:lvlJc w:val="left"/>
      <w:pPr>
        <w:ind w:left="5513" w:hanging="360"/>
      </w:pPr>
    </w:lvl>
    <w:lvl w:ilvl="8" w:tplc="0405001B" w:tentative="1">
      <w:start w:val="1"/>
      <w:numFmt w:val="lowerRoman"/>
      <w:lvlText w:val="%9."/>
      <w:lvlJc w:val="right"/>
      <w:pPr>
        <w:ind w:left="6233" w:hanging="180"/>
      </w:pPr>
    </w:lvl>
  </w:abstractNum>
  <w:abstractNum w:abstractNumId="4" w15:restartNumberingAfterBreak="0">
    <w:nsid w:val="085B45A3"/>
    <w:multiLevelType w:val="hybridMultilevel"/>
    <w:tmpl w:val="605E583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0077F9E"/>
    <w:multiLevelType w:val="hybridMultilevel"/>
    <w:tmpl w:val="30324D48"/>
    <w:lvl w:ilvl="0" w:tplc="04050001">
      <w:start w:val="1"/>
      <w:numFmt w:val="bullet"/>
      <w:lvlText w:val=""/>
      <w:lvlJc w:val="left"/>
      <w:pPr>
        <w:ind w:left="833" w:hanging="360"/>
      </w:pPr>
      <w:rPr>
        <w:rFonts w:ascii="Symbol" w:hAnsi="Symbol" w:hint="default"/>
      </w:rPr>
    </w:lvl>
    <w:lvl w:ilvl="1" w:tplc="04050003" w:tentative="1">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6" w15:restartNumberingAfterBreak="0">
    <w:nsid w:val="10D01D44"/>
    <w:multiLevelType w:val="hybridMultilevel"/>
    <w:tmpl w:val="BB0A28F2"/>
    <w:lvl w:ilvl="0" w:tplc="04050001">
      <w:start w:val="1"/>
      <w:numFmt w:val="bullet"/>
      <w:lvlText w:val=""/>
      <w:lvlJc w:val="left"/>
      <w:pPr>
        <w:ind w:left="780" w:hanging="360"/>
      </w:pPr>
      <w:rPr>
        <w:rFonts w:ascii="Symbol" w:hAnsi="Symbol" w:cs="Symbol" w:hint="default"/>
      </w:rPr>
    </w:lvl>
    <w:lvl w:ilvl="1" w:tplc="04050003">
      <w:start w:val="1"/>
      <w:numFmt w:val="bullet"/>
      <w:lvlText w:val="o"/>
      <w:lvlJc w:val="left"/>
      <w:pPr>
        <w:ind w:left="1500" w:hanging="360"/>
      </w:pPr>
      <w:rPr>
        <w:rFonts w:ascii="Courier New" w:hAnsi="Courier New" w:cs="Courier New" w:hint="default"/>
      </w:rPr>
    </w:lvl>
    <w:lvl w:ilvl="2" w:tplc="04050005">
      <w:start w:val="1"/>
      <w:numFmt w:val="bullet"/>
      <w:lvlText w:val=""/>
      <w:lvlJc w:val="left"/>
      <w:pPr>
        <w:ind w:left="2220" w:hanging="360"/>
      </w:pPr>
      <w:rPr>
        <w:rFonts w:ascii="Wingdings" w:hAnsi="Wingdings" w:cs="Wingdings" w:hint="default"/>
      </w:rPr>
    </w:lvl>
    <w:lvl w:ilvl="3" w:tplc="04050001" w:tentative="1">
      <w:start w:val="1"/>
      <w:numFmt w:val="bullet"/>
      <w:lvlText w:val=""/>
      <w:lvlJc w:val="left"/>
      <w:pPr>
        <w:ind w:left="2940" w:hanging="360"/>
      </w:pPr>
      <w:rPr>
        <w:rFonts w:ascii="Symbol" w:hAnsi="Symbol" w:cs="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cs="Wingdings" w:hint="default"/>
      </w:rPr>
    </w:lvl>
    <w:lvl w:ilvl="6" w:tplc="04050001" w:tentative="1">
      <w:start w:val="1"/>
      <w:numFmt w:val="bullet"/>
      <w:lvlText w:val=""/>
      <w:lvlJc w:val="left"/>
      <w:pPr>
        <w:ind w:left="5100" w:hanging="360"/>
      </w:pPr>
      <w:rPr>
        <w:rFonts w:ascii="Symbol" w:hAnsi="Symbol" w:cs="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cs="Wingdings" w:hint="default"/>
      </w:rPr>
    </w:lvl>
  </w:abstractNum>
  <w:abstractNum w:abstractNumId="7" w15:restartNumberingAfterBreak="0">
    <w:nsid w:val="15FE5647"/>
    <w:multiLevelType w:val="hybridMultilevel"/>
    <w:tmpl w:val="345C2CE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BD0333F"/>
    <w:multiLevelType w:val="hybridMultilevel"/>
    <w:tmpl w:val="84A05A6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1D493566"/>
    <w:multiLevelType w:val="hybridMultilevel"/>
    <w:tmpl w:val="C6E85AA4"/>
    <w:lvl w:ilvl="0" w:tplc="04050001">
      <w:start w:val="1"/>
      <w:numFmt w:val="bullet"/>
      <w:lvlText w:val=""/>
      <w:lvlJc w:val="left"/>
      <w:pPr>
        <w:ind w:left="720" w:hanging="360"/>
      </w:pPr>
      <w:rPr>
        <w:rFonts w:ascii="Symbol" w:hAnsi="Symbol" w:cs="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cs="Wingdings" w:hint="default"/>
      </w:rPr>
    </w:lvl>
    <w:lvl w:ilvl="3" w:tplc="0405000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0C279C0"/>
    <w:multiLevelType w:val="hybridMultilevel"/>
    <w:tmpl w:val="207CC0B8"/>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5822E4C"/>
    <w:multiLevelType w:val="hybridMultilevel"/>
    <w:tmpl w:val="88746586"/>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start w:val="1"/>
      <w:numFmt w:val="bullet"/>
      <w:lvlText w:val=""/>
      <w:lvlJc w:val="left"/>
      <w:pPr>
        <w:ind w:left="2273" w:hanging="360"/>
      </w:pPr>
      <w:rPr>
        <w:rFonts w:ascii="Wingdings" w:hAnsi="Wingdings" w:hint="default"/>
      </w:rPr>
    </w:lvl>
    <w:lvl w:ilvl="3" w:tplc="0405000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12" w15:restartNumberingAfterBreak="0">
    <w:nsid w:val="25BF579A"/>
    <w:multiLevelType w:val="hybridMultilevel"/>
    <w:tmpl w:val="F92CD1AA"/>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3" w15:restartNumberingAfterBreak="0">
    <w:nsid w:val="27F63288"/>
    <w:multiLevelType w:val="hybridMultilevel"/>
    <w:tmpl w:val="675253BE"/>
    <w:lvl w:ilvl="0" w:tplc="C9AC4C7A">
      <w:start w:val="1"/>
      <w:numFmt w:val="decimal"/>
      <w:suff w:val="nothing"/>
      <w:lvlText w:val="Tabulka %1."/>
      <w:lvlJc w:val="left"/>
      <w:pPr>
        <w:ind w:left="737" w:hanging="377"/>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3417F77"/>
    <w:multiLevelType w:val="hybridMultilevel"/>
    <w:tmpl w:val="31700CB6"/>
    <w:lvl w:ilvl="0" w:tplc="04050001">
      <w:start w:val="1"/>
      <w:numFmt w:val="bullet"/>
      <w:lvlText w:val=""/>
      <w:lvlJc w:val="left"/>
      <w:pPr>
        <w:ind w:left="360" w:hanging="360"/>
      </w:pPr>
      <w:rPr>
        <w:rFonts w:ascii="Symbol" w:hAnsi="Symbol" w:hint="default"/>
      </w:rPr>
    </w:lvl>
    <w:lvl w:ilvl="1" w:tplc="04050003">
      <w:start w:val="1"/>
      <w:numFmt w:val="bullet"/>
      <w:lvlText w:val="o"/>
      <w:lvlJc w:val="left"/>
      <w:pPr>
        <w:ind w:left="1080" w:hanging="360"/>
      </w:pPr>
      <w:rPr>
        <w:rFonts w:ascii="Courier New" w:hAnsi="Courier New" w:cs="Courier New" w:hint="default"/>
      </w:rPr>
    </w:lvl>
    <w:lvl w:ilvl="2" w:tplc="04050005">
      <w:start w:val="1"/>
      <w:numFmt w:val="bullet"/>
      <w:lvlText w:val=""/>
      <w:lvlJc w:val="left"/>
      <w:pPr>
        <w:ind w:left="1800" w:hanging="360"/>
      </w:pPr>
      <w:rPr>
        <w:rFonts w:ascii="Wingdings" w:hAnsi="Wingdings" w:hint="default"/>
      </w:rPr>
    </w:lvl>
    <w:lvl w:ilvl="3" w:tplc="04050001">
      <w:start w:val="1"/>
      <w:numFmt w:val="bullet"/>
      <w:lvlText w:val=""/>
      <w:lvlJc w:val="left"/>
      <w:pPr>
        <w:ind w:left="2520" w:hanging="360"/>
      </w:pPr>
      <w:rPr>
        <w:rFonts w:ascii="Symbol" w:hAnsi="Symbol" w:hint="default"/>
      </w:rPr>
    </w:lvl>
    <w:lvl w:ilvl="4" w:tplc="04050003">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6" w15:restartNumberingAfterBreak="0">
    <w:nsid w:val="33F61127"/>
    <w:multiLevelType w:val="hybridMultilevel"/>
    <w:tmpl w:val="14FC7B1E"/>
    <w:lvl w:ilvl="0" w:tplc="3368A39C">
      <w:start w:val="1"/>
      <w:numFmt w:val="decimal"/>
      <w:suff w:val="nothing"/>
      <w:lvlText w:val="Obrázek %1."/>
      <w:lvlJc w:val="left"/>
      <w:pPr>
        <w:ind w:left="397" w:hanging="37"/>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395F3F54"/>
    <w:multiLevelType w:val="hybridMultilevel"/>
    <w:tmpl w:val="92D8DDD4"/>
    <w:lvl w:ilvl="0" w:tplc="04050003">
      <w:start w:val="1"/>
      <w:numFmt w:val="bullet"/>
      <w:lvlText w:val="o"/>
      <w:lvlJc w:val="left"/>
      <w:pPr>
        <w:ind w:left="720" w:hanging="360"/>
      </w:pPr>
      <w:rPr>
        <w:rFonts w:ascii="Courier New" w:hAnsi="Courier New" w:cs="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4721715"/>
    <w:multiLevelType w:val="hybridMultilevel"/>
    <w:tmpl w:val="5D9A772C"/>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2"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15:restartNumberingAfterBreak="0">
    <w:nsid w:val="527B0C46"/>
    <w:multiLevelType w:val="hybridMultilevel"/>
    <w:tmpl w:val="11809CB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81A3295"/>
    <w:multiLevelType w:val="hybridMultilevel"/>
    <w:tmpl w:val="97ECD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BC5592C"/>
    <w:multiLevelType w:val="hybridMultilevel"/>
    <w:tmpl w:val="785CC7BE"/>
    <w:lvl w:ilvl="0" w:tplc="04050003">
      <w:start w:val="1"/>
      <w:numFmt w:val="bullet"/>
      <w:lvlText w:val="o"/>
      <w:lvlJc w:val="left"/>
      <w:pPr>
        <w:ind w:left="720" w:hanging="360"/>
      </w:pPr>
      <w:rPr>
        <w:rFonts w:ascii="Courier New" w:hAnsi="Courier New" w:cs="Courier New"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cs="Wingdings" w:hint="default"/>
      </w:rPr>
    </w:lvl>
    <w:lvl w:ilvl="3" w:tplc="04050001" w:tentative="1">
      <w:start w:val="1"/>
      <w:numFmt w:val="bullet"/>
      <w:lvlText w:val=""/>
      <w:lvlJc w:val="left"/>
      <w:pPr>
        <w:ind w:left="2880" w:hanging="360"/>
      </w:pPr>
      <w:rPr>
        <w:rFonts w:ascii="Symbol" w:hAnsi="Symbol" w:cs="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cs="Wingdings" w:hint="default"/>
      </w:rPr>
    </w:lvl>
    <w:lvl w:ilvl="6" w:tplc="04050001" w:tentative="1">
      <w:start w:val="1"/>
      <w:numFmt w:val="bullet"/>
      <w:lvlText w:val=""/>
      <w:lvlJc w:val="left"/>
      <w:pPr>
        <w:ind w:left="5040" w:hanging="360"/>
      </w:pPr>
      <w:rPr>
        <w:rFonts w:ascii="Symbol" w:hAnsi="Symbol" w:cs="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BEC3FFF"/>
    <w:multiLevelType w:val="hybridMultilevel"/>
    <w:tmpl w:val="DA0C94C8"/>
    <w:lvl w:ilvl="0" w:tplc="04050001">
      <w:start w:val="1"/>
      <w:numFmt w:val="bullet"/>
      <w:lvlText w:val=""/>
      <w:lvlJc w:val="left"/>
      <w:pPr>
        <w:ind w:left="833" w:hanging="360"/>
      </w:pPr>
      <w:rPr>
        <w:rFonts w:ascii="Symbol" w:hAnsi="Symbol" w:hint="default"/>
      </w:rPr>
    </w:lvl>
    <w:lvl w:ilvl="1" w:tplc="04050003">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27"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7C53C04"/>
    <w:multiLevelType w:val="hybridMultilevel"/>
    <w:tmpl w:val="31CA69BC"/>
    <w:lvl w:ilvl="0" w:tplc="04050001">
      <w:start w:val="1"/>
      <w:numFmt w:val="bullet"/>
      <w:lvlText w:val=""/>
      <w:lvlJc w:val="left"/>
      <w:pPr>
        <w:ind w:left="833" w:hanging="360"/>
      </w:pPr>
      <w:rPr>
        <w:rFonts w:ascii="Symbol" w:hAnsi="Symbol" w:hint="default"/>
      </w:rPr>
    </w:lvl>
    <w:lvl w:ilvl="1" w:tplc="04050003" w:tentative="1">
      <w:start w:val="1"/>
      <w:numFmt w:val="bullet"/>
      <w:lvlText w:val="o"/>
      <w:lvlJc w:val="left"/>
      <w:pPr>
        <w:ind w:left="1553" w:hanging="360"/>
      </w:pPr>
      <w:rPr>
        <w:rFonts w:ascii="Courier New" w:hAnsi="Courier New" w:cs="Courier New" w:hint="default"/>
      </w:rPr>
    </w:lvl>
    <w:lvl w:ilvl="2" w:tplc="04050005" w:tentative="1">
      <w:start w:val="1"/>
      <w:numFmt w:val="bullet"/>
      <w:lvlText w:val=""/>
      <w:lvlJc w:val="left"/>
      <w:pPr>
        <w:ind w:left="2273" w:hanging="360"/>
      </w:pPr>
      <w:rPr>
        <w:rFonts w:ascii="Wingdings" w:hAnsi="Wingdings" w:hint="default"/>
      </w:rPr>
    </w:lvl>
    <w:lvl w:ilvl="3" w:tplc="04050001" w:tentative="1">
      <w:start w:val="1"/>
      <w:numFmt w:val="bullet"/>
      <w:lvlText w:val=""/>
      <w:lvlJc w:val="left"/>
      <w:pPr>
        <w:ind w:left="2993" w:hanging="360"/>
      </w:pPr>
      <w:rPr>
        <w:rFonts w:ascii="Symbol" w:hAnsi="Symbol" w:hint="default"/>
      </w:rPr>
    </w:lvl>
    <w:lvl w:ilvl="4" w:tplc="04050003" w:tentative="1">
      <w:start w:val="1"/>
      <w:numFmt w:val="bullet"/>
      <w:lvlText w:val="o"/>
      <w:lvlJc w:val="left"/>
      <w:pPr>
        <w:ind w:left="3713" w:hanging="360"/>
      </w:pPr>
      <w:rPr>
        <w:rFonts w:ascii="Courier New" w:hAnsi="Courier New" w:cs="Courier New" w:hint="default"/>
      </w:rPr>
    </w:lvl>
    <w:lvl w:ilvl="5" w:tplc="04050005" w:tentative="1">
      <w:start w:val="1"/>
      <w:numFmt w:val="bullet"/>
      <w:lvlText w:val=""/>
      <w:lvlJc w:val="left"/>
      <w:pPr>
        <w:ind w:left="4433" w:hanging="360"/>
      </w:pPr>
      <w:rPr>
        <w:rFonts w:ascii="Wingdings" w:hAnsi="Wingdings" w:hint="default"/>
      </w:rPr>
    </w:lvl>
    <w:lvl w:ilvl="6" w:tplc="04050001" w:tentative="1">
      <w:start w:val="1"/>
      <w:numFmt w:val="bullet"/>
      <w:lvlText w:val=""/>
      <w:lvlJc w:val="left"/>
      <w:pPr>
        <w:ind w:left="5153" w:hanging="360"/>
      </w:pPr>
      <w:rPr>
        <w:rFonts w:ascii="Symbol" w:hAnsi="Symbol" w:hint="default"/>
      </w:rPr>
    </w:lvl>
    <w:lvl w:ilvl="7" w:tplc="04050003" w:tentative="1">
      <w:start w:val="1"/>
      <w:numFmt w:val="bullet"/>
      <w:lvlText w:val="o"/>
      <w:lvlJc w:val="left"/>
      <w:pPr>
        <w:ind w:left="5873" w:hanging="360"/>
      </w:pPr>
      <w:rPr>
        <w:rFonts w:ascii="Courier New" w:hAnsi="Courier New" w:cs="Courier New" w:hint="default"/>
      </w:rPr>
    </w:lvl>
    <w:lvl w:ilvl="8" w:tplc="04050005" w:tentative="1">
      <w:start w:val="1"/>
      <w:numFmt w:val="bullet"/>
      <w:lvlText w:val=""/>
      <w:lvlJc w:val="left"/>
      <w:pPr>
        <w:ind w:left="6593" w:hanging="360"/>
      </w:pPr>
      <w:rPr>
        <w:rFonts w:ascii="Wingdings" w:hAnsi="Wingdings" w:hint="default"/>
      </w:rPr>
    </w:lvl>
  </w:abstractNum>
  <w:abstractNum w:abstractNumId="29" w15:restartNumberingAfterBreak="0">
    <w:nsid w:val="69BF1E3B"/>
    <w:multiLevelType w:val="hybridMultilevel"/>
    <w:tmpl w:val="3AD4698A"/>
    <w:lvl w:ilvl="0" w:tplc="0405000F">
      <w:start w:val="1"/>
      <w:numFmt w:val="decimal"/>
      <w:lvlText w:val="%1."/>
      <w:lvlJc w:val="left"/>
      <w:pPr>
        <w:ind w:left="833" w:hanging="360"/>
      </w:pPr>
    </w:lvl>
    <w:lvl w:ilvl="1" w:tplc="04050019" w:tentative="1">
      <w:start w:val="1"/>
      <w:numFmt w:val="lowerLetter"/>
      <w:lvlText w:val="%2."/>
      <w:lvlJc w:val="left"/>
      <w:pPr>
        <w:ind w:left="1553" w:hanging="360"/>
      </w:pPr>
    </w:lvl>
    <w:lvl w:ilvl="2" w:tplc="0405001B" w:tentative="1">
      <w:start w:val="1"/>
      <w:numFmt w:val="lowerRoman"/>
      <w:lvlText w:val="%3."/>
      <w:lvlJc w:val="right"/>
      <w:pPr>
        <w:ind w:left="2273" w:hanging="180"/>
      </w:pPr>
    </w:lvl>
    <w:lvl w:ilvl="3" w:tplc="0405000F" w:tentative="1">
      <w:start w:val="1"/>
      <w:numFmt w:val="decimal"/>
      <w:lvlText w:val="%4."/>
      <w:lvlJc w:val="left"/>
      <w:pPr>
        <w:ind w:left="2993" w:hanging="360"/>
      </w:pPr>
    </w:lvl>
    <w:lvl w:ilvl="4" w:tplc="04050019" w:tentative="1">
      <w:start w:val="1"/>
      <w:numFmt w:val="lowerLetter"/>
      <w:lvlText w:val="%5."/>
      <w:lvlJc w:val="left"/>
      <w:pPr>
        <w:ind w:left="3713" w:hanging="360"/>
      </w:pPr>
    </w:lvl>
    <w:lvl w:ilvl="5" w:tplc="0405001B" w:tentative="1">
      <w:start w:val="1"/>
      <w:numFmt w:val="lowerRoman"/>
      <w:lvlText w:val="%6."/>
      <w:lvlJc w:val="right"/>
      <w:pPr>
        <w:ind w:left="4433" w:hanging="180"/>
      </w:pPr>
    </w:lvl>
    <w:lvl w:ilvl="6" w:tplc="0405000F" w:tentative="1">
      <w:start w:val="1"/>
      <w:numFmt w:val="decimal"/>
      <w:lvlText w:val="%7."/>
      <w:lvlJc w:val="left"/>
      <w:pPr>
        <w:ind w:left="5153" w:hanging="360"/>
      </w:pPr>
    </w:lvl>
    <w:lvl w:ilvl="7" w:tplc="04050019" w:tentative="1">
      <w:start w:val="1"/>
      <w:numFmt w:val="lowerLetter"/>
      <w:lvlText w:val="%8."/>
      <w:lvlJc w:val="left"/>
      <w:pPr>
        <w:ind w:left="5873" w:hanging="360"/>
      </w:pPr>
    </w:lvl>
    <w:lvl w:ilvl="8" w:tplc="0405001B" w:tentative="1">
      <w:start w:val="1"/>
      <w:numFmt w:val="lowerRoman"/>
      <w:lvlText w:val="%9."/>
      <w:lvlJc w:val="right"/>
      <w:pPr>
        <w:ind w:left="6593" w:hanging="180"/>
      </w:pPr>
    </w:lvl>
  </w:abstractNum>
  <w:abstractNum w:abstractNumId="30" w15:restartNumberingAfterBreak="0">
    <w:nsid w:val="69E963E7"/>
    <w:multiLevelType w:val="hybridMultilevel"/>
    <w:tmpl w:val="AFD2A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32" w15:restartNumberingAfterBreak="0">
    <w:nsid w:val="6C18301C"/>
    <w:multiLevelType w:val="hybridMultilevel"/>
    <w:tmpl w:val="97FAD126"/>
    <w:lvl w:ilvl="0" w:tplc="04050003">
      <w:start w:val="1"/>
      <w:numFmt w:val="bullet"/>
      <w:lvlText w:val="o"/>
      <w:lvlJc w:val="left"/>
      <w:pPr>
        <w:ind w:left="1069" w:hanging="360"/>
      </w:pPr>
      <w:rPr>
        <w:rFonts w:ascii="Courier New" w:hAnsi="Courier New" w:cs="Courier New" w:hint="default"/>
      </w:rPr>
    </w:lvl>
    <w:lvl w:ilvl="1" w:tplc="04050003" w:tentative="1">
      <w:start w:val="1"/>
      <w:numFmt w:val="bullet"/>
      <w:lvlText w:val="o"/>
      <w:lvlJc w:val="left"/>
      <w:pPr>
        <w:ind w:left="1789" w:hanging="360"/>
      </w:pPr>
      <w:rPr>
        <w:rFonts w:ascii="Courier New" w:hAnsi="Courier New" w:cs="Courier New" w:hint="default"/>
      </w:rPr>
    </w:lvl>
    <w:lvl w:ilvl="2" w:tplc="04050005" w:tentative="1">
      <w:start w:val="1"/>
      <w:numFmt w:val="bullet"/>
      <w:lvlText w:val=""/>
      <w:lvlJc w:val="left"/>
      <w:pPr>
        <w:ind w:left="2509" w:hanging="360"/>
      </w:pPr>
      <w:rPr>
        <w:rFonts w:ascii="Wingdings" w:hAnsi="Wingdings" w:cs="Wingdings" w:hint="default"/>
      </w:rPr>
    </w:lvl>
    <w:lvl w:ilvl="3" w:tplc="04050001" w:tentative="1">
      <w:start w:val="1"/>
      <w:numFmt w:val="bullet"/>
      <w:lvlText w:val=""/>
      <w:lvlJc w:val="left"/>
      <w:pPr>
        <w:ind w:left="3229" w:hanging="360"/>
      </w:pPr>
      <w:rPr>
        <w:rFonts w:ascii="Symbol" w:hAnsi="Symbol" w:cs="Symbol" w:hint="default"/>
      </w:rPr>
    </w:lvl>
    <w:lvl w:ilvl="4" w:tplc="04050003" w:tentative="1">
      <w:start w:val="1"/>
      <w:numFmt w:val="bullet"/>
      <w:lvlText w:val="o"/>
      <w:lvlJc w:val="left"/>
      <w:pPr>
        <w:ind w:left="3949" w:hanging="360"/>
      </w:pPr>
      <w:rPr>
        <w:rFonts w:ascii="Courier New" w:hAnsi="Courier New" w:cs="Courier New" w:hint="default"/>
      </w:rPr>
    </w:lvl>
    <w:lvl w:ilvl="5" w:tplc="04050005" w:tentative="1">
      <w:start w:val="1"/>
      <w:numFmt w:val="bullet"/>
      <w:lvlText w:val=""/>
      <w:lvlJc w:val="left"/>
      <w:pPr>
        <w:ind w:left="4669" w:hanging="360"/>
      </w:pPr>
      <w:rPr>
        <w:rFonts w:ascii="Wingdings" w:hAnsi="Wingdings" w:cs="Wingdings" w:hint="default"/>
      </w:rPr>
    </w:lvl>
    <w:lvl w:ilvl="6" w:tplc="04050001" w:tentative="1">
      <w:start w:val="1"/>
      <w:numFmt w:val="bullet"/>
      <w:lvlText w:val=""/>
      <w:lvlJc w:val="left"/>
      <w:pPr>
        <w:ind w:left="5389" w:hanging="360"/>
      </w:pPr>
      <w:rPr>
        <w:rFonts w:ascii="Symbol" w:hAnsi="Symbol" w:cs="Symbol" w:hint="default"/>
      </w:rPr>
    </w:lvl>
    <w:lvl w:ilvl="7" w:tplc="04050003" w:tentative="1">
      <w:start w:val="1"/>
      <w:numFmt w:val="bullet"/>
      <w:lvlText w:val="o"/>
      <w:lvlJc w:val="left"/>
      <w:pPr>
        <w:ind w:left="6109" w:hanging="360"/>
      </w:pPr>
      <w:rPr>
        <w:rFonts w:ascii="Courier New" w:hAnsi="Courier New" w:cs="Courier New" w:hint="default"/>
      </w:rPr>
    </w:lvl>
    <w:lvl w:ilvl="8" w:tplc="04050005" w:tentative="1">
      <w:start w:val="1"/>
      <w:numFmt w:val="bullet"/>
      <w:lvlText w:val=""/>
      <w:lvlJc w:val="left"/>
      <w:pPr>
        <w:ind w:left="6829" w:hanging="360"/>
      </w:pPr>
      <w:rPr>
        <w:rFonts w:ascii="Wingdings" w:hAnsi="Wingdings" w:cs="Wingdings" w:hint="default"/>
      </w:rPr>
    </w:lvl>
  </w:abstractNum>
  <w:abstractNum w:abstractNumId="33" w15:restartNumberingAfterBreak="0">
    <w:nsid w:val="742B5491"/>
    <w:multiLevelType w:val="hybridMultilevel"/>
    <w:tmpl w:val="7FBE0758"/>
    <w:lvl w:ilvl="0" w:tplc="1CDC821E">
      <w:start w:val="1"/>
      <w:numFmt w:val="decimal"/>
      <w:lvlText w:val="%1."/>
      <w:lvlJc w:val="left"/>
      <w:pPr>
        <w:ind w:left="473" w:hanging="360"/>
      </w:pPr>
      <w:rPr>
        <w:rFonts w:asciiTheme="minorHAnsi" w:eastAsiaTheme="minorHAnsi" w:hAnsiTheme="minorHAnsi" w:cstheme="minorBidi"/>
      </w:rPr>
    </w:lvl>
    <w:lvl w:ilvl="1" w:tplc="04050019" w:tentative="1">
      <w:start w:val="1"/>
      <w:numFmt w:val="lowerLetter"/>
      <w:lvlText w:val="%2."/>
      <w:lvlJc w:val="left"/>
      <w:pPr>
        <w:ind w:left="1193" w:hanging="360"/>
      </w:pPr>
    </w:lvl>
    <w:lvl w:ilvl="2" w:tplc="0405001B" w:tentative="1">
      <w:start w:val="1"/>
      <w:numFmt w:val="lowerRoman"/>
      <w:lvlText w:val="%3."/>
      <w:lvlJc w:val="right"/>
      <w:pPr>
        <w:ind w:left="1913" w:hanging="180"/>
      </w:pPr>
    </w:lvl>
    <w:lvl w:ilvl="3" w:tplc="0405000F" w:tentative="1">
      <w:start w:val="1"/>
      <w:numFmt w:val="decimal"/>
      <w:lvlText w:val="%4."/>
      <w:lvlJc w:val="left"/>
      <w:pPr>
        <w:ind w:left="2633" w:hanging="360"/>
      </w:pPr>
    </w:lvl>
    <w:lvl w:ilvl="4" w:tplc="04050019" w:tentative="1">
      <w:start w:val="1"/>
      <w:numFmt w:val="lowerLetter"/>
      <w:lvlText w:val="%5."/>
      <w:lvlJc w:val="left"/>
      <w:pPr>
        <w:ind w:left="3353" w:hanging="360"/>
      </w:pPr>
    </w:lvl>
    <w:lvl w:ilvl="5" w:tplc="0405001B" w:tentative="1">
      <w:start w:val="1"/>
      <w:numFmt w:val="lowerRoman"/>
      <w:lvlText w:val="%6."/>
      <w:lvlJc w:val="right"/>
      <w:pPr>
        <w:ind w:left="4073" w:hanging="180"/>
      </w:pPr>
    </w:lvl>
    <w:lvl w:ilvl="6" w:tplc="0405000F" w:tentative="1">
      <w:start w:val="1"/>
      <w:numFmt w:val="decimal"/>
      <w:lvlText w:val="%7."/>
      <w:lvlJc w:val="left"/>
      <w:pPr>
        <w:ind w:left="4793" w:hanging="360"/>
      </w:pPr>
    </w:lvl>
    <w:lvl w:ilvl="7" w:tplc="04050019" w:tentative="1">
      <w:start w:val="1"/>
      <w:numFmt w:val="lowerLetter"/>
      <w:lvlText w:val="%8."/>
      <w:lvlJc w:val="left"/>
      <w:pPr>
        <w:ind w:left="5513" w:hanging="360"/>
      </w:pPr>
    </w:lvl>
    <w:lvl w:ilvl="8" w:tplc="0405001B" w:tentative="1">
      <w:start w:val="1"/>
      <w:numFmt w:val="lowerRoman"/>
      <w:lvlText w:val="%9."/>
      <w:lvlJc w:val="right"/>
      <w:pPr>
        <w:ind w:left="6233" w:hanging="180"/>
      </w:pPr>
    </w:lvl>
  </w:abstractNum>
  <w:abstractNum w:abstractNumId="34" w15:restartNumberingAfterBreak="0">
    <w:nsid w:val="74BB0767"/>
    <w:multiLevelType w:val="hybridMultilevel"/>
    <w:tmpl w:val="557CFD4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5" w15:restartNumberingAfterBreak="0">
    <w:nsid w:val="77401B15"/>
    <w:multiLevelType w:val="hybridMultilevel"/>
    <w:tmpl w:val="3AD4698A"/>
    <w:lvl w:ilvl="0" w:tplc="0405000F">
      <w:start w:val="1"/>
      <w:numFmt w:val="decimal"/>
      <w:lvlText w:val="%1."/>
      <w:lvlJc w:val="left"/>
      <w:pPr>
        <w:ind w:left="833" w:hanging="360"/>
      </w:pPr>
    </w:lvl>
    <w:lvl w:ilvl="1" w:tplc="04050019" w:tentative="1">
      <w:start w:val="1"/>
      <w:numFmt w:val="lowerLetter"/>
      <w:lvlText w:val="%2."/>
      <w:lvlJc w:val="left"/>
      <w:pPr>
        <w:ind w:left="1553" w:hanging="360"/>
      </w:pPr>
    </w:lvl>
    <w:lvl w:ilvl="2" w:tplc="0405001B" w:tentative="1">
      <w:start w:val="1"/>
      <w:numFmt w:val="lowerRoman"/>
      <w:lvlText w:val="%3."/>
      <w:lvlJc w:val="right"/>
      <w:pPr>
        <w:ind w:left="2273" w:hanging="180"/>
      </w:pPr>
    </w:lvl>
    <w:lvl w:ilvl="3" w:tplc="0405000F" w:tentative="1">
      <w:start w:val="1"/>
      <w:numFmt w:val="decimal"/>
      <w:lvlText w:val="%4."/>
      <w:lvlJc w:val="left"/>
      <w:pPr>
        <w:ind w:left="2993" w:hanging="360"/>
      </w:pPr>
    </w:lvl>
    <w:lvl w:ilvl="4" w:tplc="04050019" w:tentative="1">
      <w:start w:val="1"/>
      <w:numFmt w:val="lowerLetter"/>
      <w:lvlText w:val="%5."/>
      <w:lvlJc w:val="left"/>
      <w:pPr>
        <w:ind w:left="3713" w:hanging="360"/>
      </w:pPr>
    </w:lvl>
    <w:lvl w:ilvl="5" w:tplc="0405001B" w:tentative="1">
      <w:start w:val="1"/>
      <w:numFmt w:val="lowerRoman"/>
      <w:lvlText w:val="%6."/>
      <w:lvlJc w:val="right"/>
      <w:pPr>
        <w:ind w:left="4433" w:hanging="180"/>
      </w:pPr>
    </w:lvl>
    <w:lvl w:ilvl="6" w:tplc="0405000F" w:tentative="1">
      <w:start w:val="1"/>
      <w:numFmt w:val="decimal"/>
      <w:lvlText w:val="%7."/>
      <w:lvlJc w:val="left"/>
      <w:pPr>
        <w:ind w:left="5153" w:hanging="360"/>
      </w:pPr>
    </w:lvl>
    <w:lvl w:ilvl="7" w:tplc="04050019" w:tentative="1">
      <w:start w:val="1"/>
      <w:numFmt w:val="lowerLetter"/>
      <w:lvlText w:val="%8."/>
      <w:lvlJc w:val="left"/>
      <w:pPr>
        <w:ind w:left="5873" w:hanging="360"/>
      </w:pPr>
    </w:lvl>
    <w:lvl w:ilvl="8" w:tplc="0405001B" w:tentative="1">
      <w:start w:val="1"/>
      <w:numFmt w:val="lowerRoman"/>
      <w:lvlText w:val="%9."/>
      <w:lvlJc w:val="right"/>
      <w:pPr>
        <w:ind w:left="6593" w:hanging="180"/>
      </w:pPr>
    </w:lvl>
  </w:abstractNum>
  <w:abstractNum w:abstractNumId="36"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1"/>
  </w:num>
  <w:num w:numId="2">
    <w:abstractNumId w:val="27"/>
  </w:num>
  <w:num w:numId="3">
    <w:abstractNumId w:val="21"/>
  </w:num>
  <w:num w:numId="4">
    <w:abstractNumId w:val="19"/>
  </w:num>
  <w:num w:numId="5">
    <w:abstractNumId w:val="18"/>
  </w:num>
  <w:num w:numId="6">
    <w:abstractNumId w:val="22"/>
  </w:num>
  <w:num w:numId="7">
    <w:abstractNumId w:val="36"/>
  </w:num>
  <w:num w:numId="8">
    <w:abstractNumId w:val="14"/>
  </w:num>
  <w:num w:numId="9">
    <w:abstractNumId w:val="34"/>
  </w:num>
  <w:num w:numId="10">
    <w:abstractNumId w:val="8"/>
  </w:num>
  <w:num w:numId="11">
    <w:abstractNumId w:val="7"/>
  </w:num>
  <w:num w:numId="12">
    <w:abstractNumId w:val="24"/>
  </w:num>
  <w:num w:numId="13">
    <w:abstractNumId w:val="10"/>
  </w:num>
  <w:num w:numId="14">
    <w:abstractNumId w:val="9"/>
  </w:num>
  <w:num w:numId="15">
    <w:abstractNumId w:val="32"/>
  </w:num>
  <w:num w:numId="16">
    <w:abstractNumId w:val="17"/>
  </w:num>
  <w:num w:numId="17">
    <w:abstractNumId w:val="25"/>
  </w:num>
  <w:num w:numId="18">
    <w:abstractNumId w:val="6"/>
  </w:num>
  <w:num w:numId="19">
    <w:abstractNumId w:val="1"/>
  </w:num>
  <w:num w:numId="20">
    <w:abstractNumId w:val="20"/>
  </w:num>
  <w:num w:numId="21">
    <w:abstractNumId w:val="23"/>
  </w:num>
  <w:num w:numId="22">
    <w:abstractNumId w:val="16"/>
  </w:num>
  <w:num w:numId="23">
    <w:abstractNumId w:val="12"/>
  </w:num>
  <w:num w:numId="24">
    <w:abstractNumId w:val="30"/>
  </w:num>
  <w:num w:numId="25">
    <w:abstractNumId w:val="0"/>
  </w:num>
  <w:num w:numId="26">
    <w:abstractNumId w:val="13"/>
  </w:num>
  <w:num w:numId="27">
    <w:abstractNumId w:val="4"/>
  </w:num>
  <w:num w:numId="28">
    <w:abstractNumId w:val="35"/>
  </w:num>
  <w:num w:numId="29">
    <w:abstractNumId w:val="28"/>
  </w:num>
  <w:num w:numId="30">
    <w:abstractNumId w:val="5"/>
  </w:num>
  <w:num w:numId="31">
    <w:abstractNumId w:val="2"/>
  </w:num>
  <w:num w:numId="32">
    <w:abstractNumId w:val="11"/>
  </w:num>
  <w:num w:numId="33">
    <w:abstractNumId w:val="33"/>
  </w:num>
  <w:num w:numId="34">
    <w:abstractNumId w:val="3"/>
  </w:num>
  <w:num w:numId="35">
    <w:abstractNumId w:val="29"/>
  </w:num>
  <w:num w:numId="36">
    <w:abstractNumId w:val="26"/>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9"/>
  <w:hyphenationZone w:val="425"/>
  <w:defaultTableStyle w:val="Styl1"/>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NK4FANJZ0PYtAAAA"/>
  </w:docVars>
  <w:rsids>
    <w:rsidRoot w:val="004E2530"/>
    <w:rsid w:val="00000F71"/>
    <w:rsid w:val="00005B2F"/>
    <w:rsid w:val="00007A69"/>
    <w:rsid w:val="000117BB"/>
    <w:rsid w:val="00012342"/>
    <w:rsid w:val="0001315D"/>
    <w:rsid w:val="0001454A"/>
    <w:rsid w:val="00015AFB"/>
    <w:rsid w:val="000160ED"/>
    <w:rsid w:val="000165E9"/>
    <w:rsid w:val="00017C31"/>
    <w:rsid w:val="0002094C"/>
    <w:rsid w:val="00020D20"/>
    <w:rsid w:val="00021AE3"/>
    <w:rsid w:val="0002207E"/>
    <w:rsid w:val="00026875"/>
    <w:rsid w:val="0002754A"/>
    <w:rsid w:val="00027A9B"/>
    <w:rsid w:val="00027D2F"/>
    <w:rsid w:val="00027FF8"/>
    <w:rsid w:val="00030634"/>
    <w:rsid w:val="00030877"/>
    <w:rsid w:val="00032B18"/>
    <w:rsid w:val="00034872"/>
    <w:rsid w:val="00036ED2"/>
    <w:rsid w:val="00041C50"/>
    <w:rsid w:val="00042738"/>
    <w:rsid w:val="00042E85"/>
    <w:rsid w:val="00045B38"/>
    <w:rsid w:val="000542C3"/>
    <w:rsid w:val="00055E5E"/>
    <w:rsid w:val="00062402"/>
    <w:rsid w:val="00062F81"/>
    <w:rsid w:val="0006464D"/>
    <w:rsid w:val="00067DBC"/>
    <w:rsid w:val="0007064D"/>
    <w:rsid w:val="0007242A"/>
    <w:rsid w:val="00075646"/>
    <w:rsid w:val="00075663"/>
    <w:rsid w:val="00075C1D"/>
    <w:rsid w:val="0007681F"/>
    <w:rsid w:val="000772A2"/>
    <w:rsid w:val="00077476"/>
    <w:rsid w:val="00092D9C"/>
    <w:rsid w:val="000933A6"/>
    <w:rsid w:val="00093826"/>
    <w:rsid w:val="000943A2"/>
    <w:rsid w:val="000A4015"/>
    <w:rsid w:val="000A4EDA"/>
    <w:rsid w:val="000A60C6"/>
    <w:rsid w:val="000B26F9"/>
    <w:rsid w:val="000B3209"/>
    <w:rsid w:val="000B3BA9"/>
    <w:rsid w:val="000B3E20"/>
    <w:rsid w:val="000B4C40"/>
    <w:rsid w:val="000C1326"/>
    <w:rsid w:val="000C548E"/>
    <w:rsid w:val="000C7D52"/>
    <w:rsid w:val="000D026C"/>
    <w:rsid w:val="000D7441"/>
    <w:rsid w:val="000E0FEC"/>
    <w:rsid w:val="000F1CB2"/>
    <w:rsid w:val="000F5AA4"/>
    <w:rsid w:val="000F60C0"/>
    <w:rsid w:val="00100A80"/>
    <w:rsid w:val="00100B83"/>
    <w:rsid w:val="001030DE"/>
    <w:rsid w:val="00106917"/>
    <w:rsid w:val="00112589"/>
    <w:rsid w:val="0011467D"/>
    <w:rsid w:val="00116BB9"/>
    <w:rsid w:val="00120B16"/>
    <w:rsid w:val="00122F62"/>
    <w:rsid w:val="00123CF7"/>
    <w:rsid w:val="00125AC2"/>
    <w:rsid w:val="00133FB2"/>
    <w:rsid w:val="00135260"/>
    <w:rsid w:val="00136258"/>
    <w:rsid w:val="0014129C"/>
    <w:rsid w:val="00142383"/>
    <w:rsid w:val="00145BD9"/>
    <w:rsid w:val="00145C58"/>
    <w:rsid w:val="001466B0"/>
    <w:rsid w:val="00151F8F"/>
    <w:rsid w:val="00156453"/>
    <w:rsid w:val="00160458"/>
    <w:rsid w:val="00161C77"/>
    <w:rsid w:val="00161EF5"/>
    <w:rsid w:val="001621A8"/>
    <w:rsid w:val="00163143"/>
    <w:rsid w:val="00165B86"/>
    <w:rsid w:val="0016670E"/>
    <w:rsid w:val="00171C92"/>
    <w:rsid w:val="00173CDF"/>
    <w:rsid w:val="00184B07"/>
    <w:rsid w:val="00185501"/>
    <w:rsid w:val="00185705"/>
    <w:rsid w:val="00185C65"/>
    <w:rsid w:val="001930F5"/>
    <w:rsid w:val="00195961"/>
    <w:rsid w:val="00196238"/>
    <w:rsid w:val="00196BF7"/>
    <w:rsid w:val="00196C8C"/>
    <w:rsid w:val="001A18C0"/>
    <w:rsid w:val="001A5525"/>
    <w:rsid w:val="001A68CB"/>
    <w:rsid w:val="001B4FDC"/>
    <w:rsid w:val="001B71AE"/>
    <w:rsid w:val="001C038F"/>
    <w:rsid w:val="001C0AFD"/>
    <w:rsid w:val="001C33CC"/>
    <w:rsid w:val="001C5BB6"/>
    <w:rsid w:val="001C69DF"/>
    <w:rsid w:val="001D01F7"/>
    <w:rsid w:val="001D7C2F"/>
    <w:rsid w:val="001E5B94"/>
    <w:rsid w:val="001F0FBC"/>
    <w:rsid w:val="001F275C"/>
    <w:rsid w:val="002011E6"/>
    <w:rsid w:val="00203710"/>
    <w:rsid w:val="00207D54"/>
    <w:rsid w:val="00212B43"/>
    <w:rsid w:val="00212FFD"/>
    <w:rsid w:val="00213843"/>
    <w:rsid w:val="002156A8"/>
    <w:rsid w:val="00223DBE"/>
    <w:rsid w:val="00224E88"/>
    <w:rsid w:val="0023006F"/>
    <w:rsid w:val="00241FDA"/>
    <w:rsid w:val="002421A4"/>
    <w:rsid w:val="00243720"/>
    <w:rsid w:val="0024487E"/>
    <w:rsid w:val="002472DE"/>
    <w:rsid w:val="002535F8"/>
    <w:rsid w:val="00253FC2"/>
    <w:rsid w:val="0026114A"/>
    <w:rsid w:val="002612D3"/>
    <w:rsid w:val="00264207"/>
    <w:rsid w:val="00271B5B"/>
    <w:rsid w:val="00271E95"/>
    <w:rsid w:val="00273B05"/>
    <w:rsid w:val="0027526C"/>
    <w:rsid w:val="00275758"/>
    <w:rsid w:val="002768B6"/>
    <w:rsid w:val="00281884"/>
    <w:rsid w:val="002823F2"/>
    <w:rsid w:val="00283565"/>
    <w:rsid w:val="00292540"/>
    <w:rsid w:val="002946F1"/>
    <w:rsid w:val="00294F5E"/>
    <w:rsid w:val="00297ADD"/>
    <w:rsid w:val="002A3394"/>
    <w:rsid w:val="002A5D21"/>
    <w:rsid w:val="002B5C9E"/>
    <w:rsid w:val="002C0C11"/>
    <w:rsid w:val="002C21C7"/>
    <w:rsid w:val="002C44ED"/>
    <w:rsid w:val="002C7779"/>
    <w:rsid w:val="002D0170"/>
    <w:rsid w:val="002D3800"/>
    <w:rsid w:val="002D419D"/>
    <w:rsid w:val="002D49B2"/>
    <w:rsid w:val="002D7E02"/>
    <w:rsid w:val="002D7EB4"/>
    <w:rsid w:val="002E38F7"/>
    <w:rsid w:val="002E397B"/>
    <w:rsid w:val="002E45FB"/>
    <w:rsid w:val="002E5BA0"/>
    <w:rsid w:val="002F16BE"/>
    <w:rsid w:val="002F2E8D"/>
    <w:rsid w:val="002F477D"/>
    <w:rsid w:val="002F5168"/>
    <w:rsid w:val="00301DB0"/>
    <w:rsid w:val="00304BA2"/>
    <w:rsid w:val="003053CE"/>
    <w:rsid w:val="0030738D"/>
    <w:rsid w:val="00307DE3"/>
    <w:rsid w:val="00311406"/>
    <w:rsid w:val="003117C2"/>
    <w:rsid w:val="00312320"/>
    <w:rsid w:val="003127A2"/>
    <w:rsid w:val="00315E51"/>
    <w:rsid w:val="003165C2"/>
    <w:rsid w:val="003166EF"/>
    <w:rsid w:val="00320229"/>
    <w:rsid w:val="003321FD"/>
    <w:rsid w:val="0033283A"/>
    <w:rsid w:val="00333290"/>
    <w:rsid w:val="003334AF"/>
    <w:rsid w:val="00337B81"/>
    <w:rsid w:val="00342855"/>
    <w:rsid w:val="00342D5F"/>
    <w:rsid w:val="003478DC"/>
    <w:rsid w:val="00351154"/>
    <w:rsid w:val="00351902"/>
    <w:rsid w:val="00353583"/>
    <w:rsid w:val="00355833"/>
    <w:rsid w:val="00356FBA"/>
    <w:rsid w:val="003639F4"/>
    <w:rsid w:val="00364B56"/>
    <w:rsid w:val="0036501C"/>
    <w:rsid w:val="00365A7A"/>
    <w:rsid w:val="00365BBC"/>
    <w:rsid w:val="0036758A"/>
    <w:rsid w:val="0036789F"/>
    <w:rsid w:val="00371F2A"/>
    <w:rsid w:val="0037219C"/>
    <w:rsid w:val="00375822"/>
    <w:rsid w:val="00375ABB"/>
    <w:rsid w:val="00381BD2"/>
    <w:rsid w:val="00385041"/>
    <w:rsid w:val="00386E49"/>
    <w:rsid w:val="00393B71"/>
    <w:rsid w:val="003A52BB"/>
    <w:rsid w:val="003A5ACE"/>
    <w:rsid w:val="003B0BEF"/>
    <w:rsid w:val="003B1454"/>
    <w:rsid w:val="003B4937"/>
    <w:rsid w:val="003B5850"/>
    <w:rsid w:val="003B5981"/>
    <w:rsid w:val="003B5EE1"/>
    <w:rsid w:val="003C4791"/>
    <w:rsid w:val="003C5AEE"/>
    <w:rsid w:val="003C7DB4"/>
    <w:rsid w:val="003D641E"/>
    <w:rsid w:val="003D70FC"/>
    <w:rsid w:val="003D7785"/>
    <w:rsid w:val="003E03EC"/>
    <w:rsid w:val="003E379C"/>
    <w:rsid w:val="003E3BF5"/>
    <w:rsid w:val="003E3DDE"/>
    <w:rsid w:val="003E599A"/>
    <w:rsid w:val="003E74BB"/>
    <w:rsid w:val="003E7C3C"/>
    <w:rsid w:val="003F02CB"/>
    <w:rsid w:val="003F47A5"/>
    <w:rsid w:val="003F58CF"/>
    <w:rsid w:val="003F5FF5"/>
    <w:rsid w:val="003F6390"/>
    <w:rsid w:val="004004D1"/>
    <w:rsid w:val="00404D35"/>
    <w:rsid w:val="0040603E"/>
    <w:rsid w:val="00407915"/>
    <w:rsid w:val="00412C4D"/>
    <w:rsid w:val="00413B00"/>
    <w:rsid w:val="004142E4"/>
    <w:rsid w:val="004160D1"/>
    <w:rsid w:val="00422F77"/>
    <w:rsid w:val="004273A2"/>
    <w:rsid w:val="004329C6"/>
    <w:rsid w:val="00435DE9"/>
    <w:rsid w:val="00436092"/>
    <w:rsid w:val="004363D1"/>
    <w:rsid w:val="004401D0"/>
    <w:rsid w:val="00440E5A"/>
    <w:rsid w:val="00441A45"/>
    <w:rsid w:val="004503FB"/>
    <w:rsid w:val="00450AE9"/>
    <w:rsid w:val="00451791"/>
    <w:rsid w:val="0045270A"/>
    <w:rsid w:val="0045315B"/>
    <w:rsid w:val="00456085"/>
    <w:rsid w:val="004563A4"/>
    <w:rsid w:val="004600C4"/>
    <w:rsid w:val="00461957"/>
    <w:rsid w:val="0046211E"/>
    <w:rsid w:val="00465CA3"/>
    <w:rsid w:val="00466B26"/>
    <w:rsid w:val="00471355"/>
    <w:rsid w:val="00471B8E"/>
    <w:rsid w:val="00474649"/>
    <w:rsid w:val="00481BA6"/>
    <w:rsid w:val="00482D35"/>
    <w:rsid w:val="00483F0B"/>
    <w:rsid w:val="00485A46"/>
    <w:rsid w:val="00485FB5"/>
    <w:rsid w:val="00486E89"/>
    <w:rsid w:val="004879DE"/>
    <w:rsid w:val="0049351F"/>
    <w:rsid w:val="00493D0A"/>
    <w:rsid w:val="004964C6"/>
    <w:rsid w:val="004965D4"/>
    <w:rsid w:val="00497999"/>
    <w:rsid w:val="004A00D7"/>
    <w:rsid w:val="004A5F43"/>
    <w:rsid w:val="004B0B1B"/>
    <w:rsid w:val="004B2C86"/>
    <w:rsid w:val="004B2F46"/>
    <w:rsid w:val="004B7454"/>
    <w:rsid w:val="004C311E"/>
    <w:rsid w:val="004C4822"/>
    <w:rsid w:val="004C5B6C"/>
    <w:rsid w:val="004C6F9B"/>
    <w:rsid w:val="004C70A6"/>
    <w:rsid w:val="004D27AD"/>
    <w:rsid w:val="004D46DE"/>
    <w:rsid w:val="004E0DBE"/>
    <w:rsid w:val="004E2530"/>
    <w:rsid w:val="004E27B6"/>
    <w:rsid w:val="004E76D8"/>
    <w:rsid w:val="004F05FA"/>
    <w:rsid w:val="004F1093"/>
    <w:rsid w:val="004F4829"/>
    <w:rsid w:val="004F66B1"/>
    <w:rsid w:val="004F6774"/>
    <w:rsid w:val="0051528B"/>
    <w:rsid w:val="00517A50"/>
    <w:rsid w:val="00517BDB"/>
    <w:rsid w:val="005206F3"/>
    <w:rsid w:val="00525347"/>
    <w:rsid w:val="00525E03"/>
    <w:rsid w:val="0052759C"/>
    <w:rsid w:val="00530771"/>
    <w:rsid w:val="00536BDE"/>
    <w:rsid w:val="00541D6B"/>
    <w:rsid w:val="00545D21"/>
    <w:rsid w:val="005530BB"/>
    <w:rsid w:val="00553D38"/>
    <w:rsid w:val="00554486"/>
    <w:rsid w:val="00556BFB"/>
    <w:rsid w:val="00562203"/>
    <w:rsid w:val="00563760"/>
    <w:rsid w:val="00563DEE"/>
    <w:rsid w:val="00564A1B"/>
    <w:rsid w:val="00567EEE"/>
    <w:rsid w:val="0057234B"/>
    <w:rsid w:val="00572C26"/>
    <w:rsid w:val="00575308"/>
    <w:rsid w:val="00581400"/>
    <w:rsid w:val="00583BBF"/>
    <w:rsid w:val="005902FA"/>
    <w:rsid w:val="00595B8C"/>
    <w:rsid w:val="0059620F"/>
    <w:rsid w:val="00597460"/>
    <w:rsid w:val="005A33FB"/>
    <w:rsid w:val="005A48AD"/>
    <w:rsid w:val="005A74D1"/>
    <w:rsid w:val="005B2B0A"/>
    <w:rsid w:val="005B3BF5"/>
    <w:rsid w:val="005B4005"/>
    <w:rsid w:val="005B5165"/>
    <w:rsid w:val="005B585C"/>
    <w:rsid w:val="005B6FD2"/>
    <w:rsid w:val="005B7062"/>
    <w:rsid w:val="005C493A"/>
    <w:rsid w:val="005C6078"/>
    <w:rsid w:val="005C75CF"/>
    <w:rsid w:val="005C7C89"/>
    <w:rsid w:val="005D0F6A"/>
    <w:rsid w:val="005D1A18"/>
    <w:rsid w:val="005D3EC0"/>
    <w:rsid w:val="005D67F3"/>
    <w:rsid w:val="005E2FBD"/>
    <w:rsid w:val="005E3417"/>
    <w:rsid w:val="005F0F34"/>
    <w:rsid w:val="005F2407"/>
    <w:rsid w:val="005F37A4"/>
    <w:rsid w:val="005F5EE9"/>
    <w:rsid w:val="005F682B"/>
    <w:rsid w:val="00602AD2"/>
    <w:rsid w:val="00602F54"/>
    <w:rsid w:val="00604368"/>
    <w:rsid w:val="00607C99"/>
    <w:rsid w:val="006107F8"/>
    <w:rsid w:val="00611900"/>
    <w:rsid w:val="006123EC"/>
    <w:rsid w:val="006130F8"/>
    <w:rsid w:val="00613406"/>
    <w:rsid w:val="00614791"/>
    <w:rsid w:val="00617E9D"/>
    <w:rsid w:val="00624317"/>
    <w:rsid w:val="00634159"/>
    <w:rsid w:val="0063717D"/>
    <w:rsid w:val="00640535"/>
    <w:rsid w:val="006426B8"/>
    <w:rsid w:val="00643D3E"/>
    <w:rsid w:val="00645A99"/>
    <w:rsid w:val="00646A16"/>
    <w:rsid w:val="00647B06"/>
    <w:rsid w:val="006534E2"/>
    <w:rsid w:val="006562CC"/>
    <w:rsid w:val="00657178"/>
    <w:rsid w:val="00660B77"/>
    <w:rsid w:val="006644C8"/>
    <w:rsid w:val="00665F95"/>
    <w:rsid w:val="0066708A"/>
    <w:rsid w:val="00667725"/>
    <w:rsid w:val="00670457"/>
    <w:rsid w:val="00671B10"/>
    <w:rsid w:val="00673A1A"/>
    <w:rsid w:val="00674018"/>
    <w:rsid w:val="006755D2"/>
    <w:rsid w:val="006835FB"/>
    <w:rsid w:val="00687DE2"/>
    <w:rsid w:val="006926EE"/>
    <w:rsid w:val="006970AC"/>
    <w:rsid w:val="00697984"/>
    <w:rsid w:val="006A2947"/>
    <w:rsid w:val="006A47D7"/>
    <w:rsid w:val="006A5584"/>
    <w:rsid w:val="006B3FF7"/>
    <w:rsid w:val="006B7F18"/>
    <w:rsid w:val="006C0792"/>
    <w:rsid w:val="006C19E5"/>
    <w:rsid w:val="006C7E28"/>
    <w:rsid w:val="006D2806"/>
    <w:rsid w:val="006D3EBE"/>
    <w:rsid w:val="006D55DA"/>
    <w:rsid w:val="006D621F"/>
    <w:rsid w:val="006D625B"/>
    <w:rsid w:val="006E11BA"/>
    <w:rsid w:val="006E2118"/>
    <w:rsid w:val="006E3E39"/>
    <w:rsid w:val="006E4B9F"/>
    <w:rsid w:val="006E4F21"/>
    <w:rsid w:val="006E7693"/>
    <w:rsid w:val="006F5EFF"/>
    <w:rsid w:val="00700C53"/>
    <w:rsid w:val="00701C1D"/>
    <w:rsid w:val="0070219F"/>
    <w:rsid w:val="007055B1"/>
    <w:rsid w:val="00710CAF"/>
    <w:rsid w:val="00711D08"/>
    <w:rsid w:val="007142E0"/>
    <w:rsid w:val="0071486C"/>
    <w:rsid w:val="00715942"/>
    <w:rsid w:val="00716593"/>
    <w:rsid w:val="00725B48"/>
    <w:rsid w:val="00725BFC"/>
    <w:rsid w:val="00744433"/>
    <w:rsid w:val="0074454A"/>
    <w:rsid w:val="0075234A"/>
    <w:rsid w:val="00753C19"/>
    <w:rsid w:val="007563AA"/>
    <w:rsid w:val="00766D98"/>
    <w:rsid w:val="00767D06"/>
    <w:rsid w:val="00770F63"/>
    <w:rsid w:val="00777B10"/>
    <w:rsid w:val="0078263F"/>
    <w:rsid w:val="007831ED"/>
    <w:rsid w:val="00783602"/>
    <w:rsid w:val="00793F97"/>
    <w:rsid w:val="007A1552"/>
    <w:rsid w:val="007A18E0"/>
    <w:rsid w:val="007A2556"/>
    <w:rsid w:val="007A7127"/>
    <w:rsid w:val="007B42B1"/>
    <w:rsid w:val="007B6F4C"/>
    <w:rsid w:val="007B7A01"/>
    <w:rsid w:val="007C347E"/>
    <w:rsid w:val="007D09D0"/>
    <w:rsid w:val="007D3B36"/>
    <w:rsid w:val="007D5AF8"/>
    <w:rsid w:val="007E22FA"/>
    <w:rsid w:val="007E28E3"/>
    <w:rsid w:val="007E35AD"/>
    <w:rsid w:val="007E3716"/>
    <w:rsid w:val="007E441F"/>
    <w:rsid w:val="007E480B"/>
    <w:rsid w:val="007E77C3"/>
    <w:rsid w:val="007F10C0"/>
    <w:rsid w:val="007F143A"/>
    <w:rsid w:val="007F23BF"/>
    <w:rsid w:val="007F3DD3"/>
    <w:rsid w:val="007F7A2D"/>
    <w:rsid w:val="007F7C5D"/>
    <w:rsid w:val="008006FD"/>
    <w:rsid w:val="00803E4E"/>
    <w:rsid w:val="008119C1"/>
    <w:rsid w:val="008138EB"/>
    <w:rsid w:val="00815E56"/>
    <w:rsid w:val="00820593"/>
    <w:rsid w:val="00823BA1"/>
    <w:rsid w:val="00825F48"/>
    <w:rsid w:val="00826FC2"/>
    <w:rsid w:val="00827EAF"/>
    <w:rsid w:val="00831C87"/>
    <w:rsid w:val="00834075"/>
    <w:rsid w:val="00834BD1"/>
    <w:rsid w:val="00835A87"/>
    <w:rsid w:val="008360E0"/>
    <w:rsid w:val="0085055E"/>
    <w:rsid w:val="008521F9"/>
    <w:rsid w:val="00853D99"/>
    <w:rsid w:val="00855D2A"/>
    <w:rsid w:val="00860E26"/>
    <w:rsid w:val="008622B4"/>
    <w:rsid w:val="008667C6"/>
    <w:rsid w:val="00870339"/>
    <w:rsid w:val="0087222E"/>
    <w:rsid w:val="00876B8F"/>
    <w:rsid w:val="008822E8"/>
    <w:rsid w:val="00882937"/>
    <w:rsid w:val="0088400C"/>
    <w:rsid w:val="00887269"/>
    <w:rsid w:val="0089023B"/>
    <w:rsid w:val="00890A99"/>
    <w:rsid w:val="00895D4E"/>
    <w:rsid w:val="00896955"/>
    <w:rsid w:val="00896E86"/>
    <w:rsid w:val="008A070B"/>
    <w:rsid w:val="008A403E"/>
    <w:rsid w:val="008A4648"/>
    <w:rsid w:val="008A7926"/>
    <w:rsid w:val="008B1E63"/>
    <w:rsid w:val="008B229A"/>
    <w:rsid w:val="008B71C6"/>
    <w:rsid w:val="008C1CA9"/>
    <w:rsid w:val="008C2CB9"/>
    <w:rsid w:val="008D5B57"/>
    <w:rsid w:val="008D67FA"/>
    <w:rsid w:val="008E0852"/>
    <w:rsid w:val="008E11BB"/>
    <w:rsid w:val="008E2F98"/>
    <w:rsid w:val="008E58C8"/>
    <w:rsid w:val="008E5F75"/>
    <w:rsid w:val="008E605C"/>
    <w:rsid w:val="008F1ACF"/>
    <w:rsid w:val="008F22BE"/>
    <w:rsid w:val="008F4361"/>
    <w:rsid w:val="008F51DF"/>
    <w:rsid w:val="008F6AFD"/>
    <w:rsid w:val="00900413"/>
    <w:rsid w:val="0090093B"/>
    <w:rsid w:val="0090217C"/>
    <w:rsid w:val="0090446A"/>
    <w:rsid w:val="00911AC3"/>
    <w:rsid w:val="0091467F"/>
    <w:rsid w:val="00915F19"/>
    <w:rsid w:val="009166D7"/>
    <w:rsid w:val="00916DE0"/>
    <w:rsid w:val="009210A5"/>
    <w:rsid w:val="009224FC"/>
    <w:rsid w:val="009315C5"/>
    <w:rsid w:val="00933EE6"/>
    <w:rsid w:val="00935A91"/>
    <w:rsid w:val="00936BD2"/>
    <w:rsid w:val="009400CD"/>
    <w:rsid w:val="00943812"/>
    <w:rsid w:val="00943C69"/>
    <w:rsid w:val="00944D53"/>
    <w:rsid w:val="00945975"/>
    <w:rsid w:val="00952644"/>
    <w:rsid w:val="00954D39"/>
    <w:rsid w:val="00957A41"/>
    <w:rsid w:val="00961262"/>
    <w:rsid w:val="00961AF0"/>
    <w:rsid w:val="0096298D"/>
    <w:rsid w:val="00963BB1"/>
    <w:rsid w:val="009654F8"/>
    <w:rsid w:val="00965CBB"/>
    <w:rsid w:val="00965D27"/>
    <w:rsid w:val="00966B63"/>
    <w:rsid w:val="00967DFA"/>
    <w:rsid w:val="0097221B"/>
    <w:rsid w:val="0097786C"/>
    <w:rsid w:val="00980A39"/>
    <w:rsid w:val="009828AE"/>
    <w:rsid w:val="00986A2B"/>
    <w:rsid w:val="00992144"/>
    <w:rsid w:val="009A0EE0"/>
    <w:rsid w:val="009A23E7"/>
    <w:rsid w:val="009A35C2"/>
    <w:rsid w:val="009A4B8E"/>
    <w:rsid w:val="009A5B40"/>
    <w:rsid w:val="009A79A2"/>
    <w:rsid w:val="009B053B"/>
    <w:rsid w:val="009B1632"/>
    <w:rsid w:val="009B5B5F"/>
    <w:rsid w:val="009B7EEF"/>
    <w:rsid w:val="009C1918"/>
    <w:rsid w:val="009C3D0E"/>
    <w:rsid w:val="009C40D8"/>
    <w:rsid w:val="009D47FD"/>
    <w:rsid w:val="009D5898"/>
    <w:rsid w:val="009E2D97"/>
    <w:rsid w:val="009E4A3B"/>
    <w:rsid w:val="009E55E0"/>
    <w:rsid w:val="009E5C42"/>
    <w:rsid w:val="009E5DB4"/>
    <w:rsid w:val="009E714E"/>
    <w:rsid w:val="009E7933"/>
    <w:rsid w:val="009F04E0"/>
    <w:rsid w:val="009F0881"/>
    <w:rsid w:val="009F0BCD"/>
    <w:rsid w:val="009F1BD2"/>
    <w:rsid w:val="009F1BDC"/>
    <w:rsid w:val="009F2957"/>
    <w:rsid w:val="009F312F"/>
    <w:rsid w:val="009F333A"/>
    <w:rsid w:val="009F3495"/>
    <w:rsid w:val="009F4A9B"/>
    <w:rsid w:val="009F63E5"/>
    <w:rsid w:val="009F6950"/>
    <w:rsid w:val="009F7881"/>
    <w:rsid w:val="00A01D5D"/>
    <w:rsid w:val="00A05CC8"/>
    <w:rsid w:val="00A0638F"/>
    <w:rsid w:val="00A10760"/>
    <w:rsid w:val="00A10AC0"/>
    <w:rsid w:val="00A10E5A"/>
    <w:rsid w:val="00A11403"/>
    <w:rsid w:val="00A1150D"/>
    <w:rsid w:val="00A14BDA"/>
    <w:rsid w:val="00A177E2"/>
    <w:rsid w:val="00A22A4A"/>
    <w:rsid w:val="00A22B31"/>
    <w:rsid w:val="00A32A93"/>
    <w:rsid w:val="00A33588"/>
    <w:rsid w:val="00A430D5"/>
    <w:rsid w:val="00A454B8"/>
    <w:rsid w:val="00A47D77"/>
    <w:rsid w:val="00A53D4D"/>
    <w:rsid w:val="00A54E67"/>
    <w:rsid w:val="00A55A3E"/>
    <w:rsid w:val="00A62ABC"/>
    <w:rsid w:val="00A644BC"/>
    <w:rsid w:val="00A66542"/>
    <w:rsid w:val="00A66DD5"/>
    <w:rsid w:val="00A7551D"/>
    <w:rsid w:val="00A7645A"/>
    <w:rsid w:val="00A80D42"/>
    <w:rsid w:val="00A83D08"/>
    <w:rsid w:val="00A8478E"/>
    <w:rsid w:val="00A85A8A"/>
    <w:rsid w:val="00A866D7"/>
    <w:rsid w:val="00A911CE"/>
    <w:rsid w:val="00A913AF"/>
    <w:rsid w:val="00A918FB"/>
    <w:rsid w:val="00A9211B"/>
    <w:rsid w:val="00A936A1"/>
    <w:rsid w:val="00A942B8"/>
    <w:rsid w:val="00A96C16"/>
    <w:rsid w:val="00AA067D"/>
    <w:rsid w:val="00AA0C0C"/>
    <w:rsid w:val="00AA109A"/>
    <w:rsid w:val="00AA1E1D"/>
    <w:rsid w:val="00AA37B9"/>
    <w:rsid w:val="00AA6383"/>
    <w:rsid w:val="00AB0687"/>
    <w:rsid w:val="00AB2B8B"/>
    <w:rsid w:val="00AB390C"/>
    <w:rsid w:val="00AB4AD3"/>
    <w:rsid w:val="00AC2490"/>
    <w:rsid w:val="00AC3231"/>
    <w:rsid w:val="00AC4129"/>
    <w:rsid w:val="00AC52E9"/>
    <w:rsid w:val="00AC6826"/>
    <w:rsid w:val="00AC6EB1"/>
    <w:rsid w:val="00AC7EBD"/>
    <w:rsid w:val="00AD0025"/>
    <w:rsid w:val="00AD0CAF"/>
    <w:rsid w:val="00AD1C3C"/>
    <w:rsid w:val="00AD38D7"/>
    <w:rsid w:val="00AD7334"/>
    <w:rsid w:val="00AE5D55"/>
    <w:rsid w:val="00AE6678"/>
    <w:rsid w:val="00AF44D0"/>
    <w:rsid w:val="00B00F9B"/>
    <w:rsid w:val="00B0139B"/>
    <w:rsid w:val="00B01CCA"/>
    <w:rsid w:val="00B04495"/>
    <w:rsid w:val="00B06DE9"/>
    <w:rsid w:val="00B07253"/>
    <w:rsid w:val="00B105EA"/>
    <w:rsid w:val="00B14329"/>
    <w:rsid w:val="00B25831"/>
    <w:rsid w:val="00B27CD9"/>
    <w:rsid w:val="00B347F3"/>
    <w:rsid w:val="00B425EE"/>
    <w:rsid w:val="00B43B21"/>
    <w:rsid w:val="00B45436"/>
    <w:rsid w:val="00B54117"/>
    <w:rsid w:val="00B56700"/>
    <w:rsid w:val="00B6048A"/>
    <w:rsid w:val="00B61E1A"/>
    <w:rsid w:val="00B63464"/>
    <w:rsid w:val="00B63F0F"/>
    <w:rsid w:val="00B6668D"/>
    <w:rsid w:val="00B66A67"/>
    <w:rsid w:val="00B70797"/>
    <w:rsid w:val="00B72CFC"/>
    <w:rsid w:val="00B737F2"/>
    <w:rsid w:val="00B7769C"/>
    <w:rsid w:val="00B817B0"/>
    <w:rsid w:val="00B82047"/>
    <w:rsid w:val="00B84D47"/>
    <w:rsid w:val="00B84D76"/>
    <w:rsid w:val="00B84F4A"/>
    <w:rsid w:val="00B85579"/>
    <w:rsid w:val="00B91226"/>
    <w:rsid w:val="00B96FC6"/>
    <w:rsid w:val="00BA3A69"/>
    <w:rsid w:val="00BA43E7"/>
    <w:rsid w:val="00BA5452"/>
    <w:rsid w:val="00BA5F8A"/>
    <w:rsid w:val="00BA7FE8"/>
    <w:rsid w:val="00BB1E99"/>
    <w:rsid w:val="00BC1462"/>
    <w:rsid w:val="00BC1EC6"/>
    <w:rsid w:val="00BC457C"/>
    <w:rsid w:val="00BC59BD"/>
    <w:rsid w:val="00BD6BB5"/>
    <w:rsid w:val="00BD7E32"/>
    <w:rsid w:val="00BD7F0F"/>
    <w:rsid w:val="00BE17AF"/>
    <w:rsid w:val="00BE367C"/>
    <w:rsid w:val="00BE3E5C"/>
    <w:rsid w:val="00BE5FE6"/>
    <w:rsid w:val="00BE73E0"/>
    <w:rsid w:val="00BF63DF"/>
    <w:rsid w:val="00C00A28"/>
    <w:rsid w:val="00C0144D"/>
    <w:rsid w:val="00C02E09"/>
    <w:rsid w:val="00C04C40"/>
    <w:rsid w:val="00C067AC"/>
    <w:rsid w:val="00C0713F"/>
    <w:rsid w:val="00C0766F"/>
    <w:rsid w:val="00C10883"/>
    <w:rsid w:val="00C10EAA"/>
    <w:rsid w:val="00C119D7"/>
    <w:rsid w:val="00C12D0E"/>
    <w:rsid w:val="00C167FC"/>
    <w:rsid w:val="00C23536"/>
    <w:rsid w:val="00C24720"/>
    <w:rsid w:val="00C24CD5"/>
    <w:rsid w:val="00C25311"/>
    <w:rsid w:val="00C30FBC"/>
    <w:rsid w:val="00C32133"/>
    <w:rsid w:val="00C33718"/>
    <w:rsid w:val="00C34F3D"/>
    <w:rsid w:val="00C41A00"/>
    <w:rsid w:val="00C4464F"/>
    <w:rsid w:val="00C44D5F"/>
    <w:rsid w:val="00C500A2"/>
    <w:rsid w:val="00C51794"/>
    <w:rsid w:val="00C5264E"/>
    <w:rsid w:val="00C57AE8"/>
    <w:rsid w:val="00C60738"/>
    <w:rsid w:val="00C629F4"/>
    <w:rsid w:val="00C6680A"/>
    <w:rsid w:val="00C66E76"/>
    <w:rsid w:val="00C67132"/>
    <w:rsid w:val="00C702AF"/>
    <w:rsid w:val="00C71B0F"/>
    <w:rsid w:val="00C82F7C"/>
    <w:rsid w:val="00C906B2"/>
    <w:rsid w:val="00C92386"/>
    <w:rsid w:val="00C96A1C"/>
    <w:rsid w:val="00CA0BF1"/>
    <w:rsid w:val="00CA11BD"/>
    <w:rsid w:val="00CA1C96"/>
    <w:rsid w:val="00CA2BC7"/>
    <w:rsid w:val="00CA7A91"/>
    <w:rsid w:val="00CB31DE"/>
    <w:rsid w:val="00CB323A"/>
    <w:rsid w:val="00CB70BD"/>
    <w:rsid w:val="00CC47E9"/>
    <w:rsid w:val="00CC5059"/>
    <w:rsid w:val="00CC7C96"/>
    <w:rsid w:val="00CE08F5"/>
    <w:rsid w:val="00CE2F69"/>
    <w:rsid w:val="00CE3ACB"/>
    <w:rsid w:val="00CE4D25"/>
    <w:rsid w:val="00CF5C2A"/>
    <w:rsid w:val="00CF6280"/>
    <w:rsid w:val="00CF6ED5"/>
    <w:rsid w:val="00D0002F"/>
    <w:rsid w:val="00D01065"/>
    <w:rsid w:val="00D013A5"/>
    <w:rsid w:val="00D10A84"/>
    <w:rsid w:val="00D1103C"/>
    <w:rsid w:val="00D12A51"/>
    <w:rsid w:val="00D135F3"/>
    <w:rsid w:val="00D142E6"/>
    <w:rsid w:val="00D15A8A"/>
    <w:rsid w:val="00D27D89"/>
    <w:rsid w:val="00D310E0"/>
    <w:rsid w:val="00D3375F"/>
    <w:rsid w:val="00D3416C"/>
    <w:rsid w:val="00D3460F"/>
    <w:rsid w:val="00D410BF"/>
    <w:rsid w:val="00D42051"/>
    <w:rsid w:val="00D4226C"/>
    <w:rsid w:val="00D44005"/>
    <w:rsid w:val="00D44AEB"/>
    <w:rsid w:val="00D4675F"/>
    <w:rsid w:val="00D478CB"/>
    <w:rsid w:val="00D54898"/>
    <w:rsid w:val="00D61C7A"/>
    <w:rsid w:val="00D74103"/>
    <w:rsid w:val="00D807F6"/>
    <w:rsid w:val="00D81A8D"/>
    <w:rsid w:val="00D82EA5"/>
    <w:rsid w:val="00D87D68"/>
    <w:rsid w:val="00D92CA1"/>
    <w:rsid w:val="00D93240"/>
    <w:rsid w:val="00D93358"/>
    <w:rsid w:val="00D9373F"/>
    <w:rsid w:val="00D95864"/>
    <w:rsid w:val="00DA47A8"/>
    <w:rsid w:val="00DB458C"/>
    <w:rsid w:val="00DB45D9"/>
    <w:rsid w:val="00DB7699"/>
    <w:rsid w:val="00DC4F2E"/>
    <w:rsid w:val="00DC5DDB"/>
    <w:rsid w:val="00DC70C1"/>
    <w:rsid w:val="00DD0378"/>
    <w:rsid w:val="00DD32D0"/>
    <w:rsid w:val="00DD4185"/>
    <w:rsid w:val="00DD4B4F"/>
    <w:rsid w:val="00DD77C0"/>
    <w:rsid w:val="00DE3068"/>
    <w:rsid w:val="00DE390C"/>
    <w:rsid w:val="00DE3CB9"/>
    <w:rsid w:val="00DF225A"/>
    <w:rsid w:val="00DF254F"/>
    <w:rsid w:val="00DF530E"/>
    <w:rsid w:val="00DF7AB9"/>
    <w:rsid w:val="00E00137"/>
    <w:rsid w:val="00E001F1"/>
    <w:rsid w:val="00E0123E"/>
    <w:rsid w:val="00E052FB"/>
    <w:rsid w:val="00E06E45"/>
    <w:rsid w:val="00E0766C"/>
    <w:rsid w:val="00E1165D"/>
    <w:rsid w:val="00E21B3E"/>
    <w:rsid w:val="00E22A8A"/>
    <w:rsid w:val="00E253ED"/>
    <w:rsid w:val="00E267BC"/>
    <w:rsid w:val="00E27320"/>
    <w:rsid w:val="00E3109F"/>
    <w:rsid w:val="00E35435"/>
    <w:rsid w:val="00E40688"/>
    <w:rsid w:val="00E42D84"/>
    <w:rsid w:val="00E44875"/>
    <w:rsid w:val="00E44DBF"/>
    <w:rsid w:val="00E600D0"/>
    <w:rsid w:val="00E61BAB"/>
    <w:rsid w:val="00E62244"/>
    <w:rsid w:val="00E62E41"/>
    <w:rsid w:val="00E6354C"/>
    <w:rsid w:val="00E654C6"/>
    <w:rsid w:val="00E663FF"/>
    <w:rsid w:val="00E6723E"/>
    <w:rsid w:val="00E67E7F"/>
    <w:rsid w:val="00E70C6E"/>
    <w:rsid w:val="00E73B4A"/>
    <w:rsid w:val="00E761D6"/>
    <w:rsid w:val="00E762B7"/>
    <w:rsid w:val="00E80E47"/>
    <w:rsid w:val="00E81B3B"/>
    <w:rsid w:val="00E83E74"/>
    <w:rsid w:val="00E908C1"/>
    <w:rsid w:val="00E90BA6"/>
    <w:rsid w:val="00E97F90"/>
    <w:rsid w:val="00EA3C74"/>
    <w:rsid w:val="00EA3D29"/>
    <w:rsid w:val="00EA5C8D"/>
    <w:rsid w:val="00EA63C9"/>
    <w:rsid w:val="00EB09B6"/>
    <w:rsid w:val="00EB323A"/>
    <w:rsid w:val="00EB41C5"/>
    <w:rsid w:val="00EB5548"/>
    <w:rsid w:val="00EB5D12"/>
    <w:rsid w:val="00EB6759"/>
    <w:rsid w:val="00EB6C4F"/>
    <w:rsid w:val="00EC0C66"/>
    <w:rsid w:val="00EC49E3"/>
    <w:rsid w:val="00EC518A"/>
    <w:rsid w:val="00EC6ACC"/>
    <w:rsid w:val="00ED1EBB"/>
    <w:rsid w:val="00ED352C"/>
    <w:rsid w:val="00ED501F"/>
    <w:rsid w:val="00EE42AE"/>
    <w:rsid w:val="00EE47DB"/>
    <w:rsid w:val="00EF01AB"/>
    <w:rsid w:val="00EF03CF"/>
    <w:rsid w:val="00EF0D0B"/>
    <w:rsid w:val="00EF385D"/>
    <w:rsid w:val="00EF686A"/>
    <w:rsid w:val="00F01B74"/>
    <w:rsid w:val="00F038A6"/>
    <w:rsid w:val="00F04B1E"/>
    <w:rsid w:val="00F04BCD"/>
    <w:rsid w:val="00F07AB9"/>
    <w:rsid w:val="00F1228B"/>
    <w:rsid w:val="00F14F65"/>
    <w:rsid w:val="00F1611F"/>
    <w:rsid w:val="00F20616"/>
    <w:rsid w:val="00F25E4D"/>
    <w:rsid w:val="00F2687D"/>
    <w:rsid w:val="00F2719E"/>
    <w:rsid w:val="00F273F9"/>
    <w:rsid w:val="00F27932"/>
    <w:rsid w:val="00F31072"/>
    <w:rsid w:val="00F34A85"/>
    <w:rsid w:val="00F355C3"/>
    <w:rsid w:val="00F40DDD"/>
    <w:rsid w:val="00F42A6E"/>
    <w:rsid w:val="00F4302B"/>
    <w:rsid w:val="00F4406F"/>
    <w:rsid w:val="00F47C3B"/>
    <w:rsid w:val="00F54964"/>
    <w:rsid w:val="00F608E2"/>
    <w:rsid w:val="00F6176E"/>
    <w:rsid w:val="00F61FD7"/>
    <w:rsid w:val="00F6528C"/>
    <w:rsid w:val="00F661D7"/>
    <w:rsid w:val="00F66EA2"/>
    <w:rsid w:val="00F70A76"/>
    <w:rsid w:val="00F76416"/>
    <w:rsid w:val="00F85720"/>
    <w:rsid w:val="00F86E0D"/>
    <w:rsid w:val="00F90D4C"/>
    <w:rsid w:val="00F9257D"/>
    <w:rsid w:val="00F9394F"/>
    <w:rsid w:val="00F94257"/>
    <w:rsid w:val="00FA0C12"/>
    <w:rsid w:val="00FA269C"/>
    <w:rsid w:val="00FA34B3"/>
    <w:rsid w:val="00FA3AAB"/>
    <w:rsid w:val="00FA3D66"/>
    <w:rsid w:val="00FB284E"/>
    <w:rsid w:val="00FB30B7"/>
    <w:rsid w:val="00FB413C"/>
    <w:rsid w:val="00FB48A7"/>
    <w:rsid w:val="00FB72BF"/>
    <w:rsid w:val="00FC07B9"/>
    <w:rsid w:val="00FC2F69"/>
    <w:rsid w:val="00FC3619"/>
    <w:rsid w:val="00FC4F63"/>
    <w:rsid w:val="00FD6427"/>
    <w:rsid w:val="00FE05C5"/>
    <w:rsid w:val="00FE6F46"/>
    <w:rsid w:val="00FF0CCB"/>
    <w:rsid w:val="00FF201C"/>
    <w:rsid w:val="00FF2AA4"/>
    <w:rsid w:val="00FF33A0"/>
    <w:rsid w:val="00FF73EA"/>
    <w:rsid w:val="00FF7C9E"/>
    <w:rsid w:val="622EC7C3"/>
  </w:rsids>
  <m:mathPr>
    <m:mathFont m:val="Cambria Math"/>
    <m:brkBin m:val="before"/>
    <m:brkBinSub m:val="--"/>
    <m:smallFrac/>
    <m:dispDef/>
    <m:lMargin m:val="0"/>
    <m:rMargin m:val="0"/>
    <m:defJc m:val="centerGroup"/>
    <m:wrapIndent m:val="1440"/>
    <m:intLim m:val="subSup"/>
    <m:naryLim m:val="undOvr"/>
  </m:mathPr>
  <w:themeFontLang w:val="cs-CZ"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53DCC"/>
  <w15:docId w15:val="{E06B741D-1069-4163-B349-07B03C3F5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A430D5"/>
    <w:pPr>
      <w:spacing w:after="220" w:line="288" w:lineRule="auto"/>
      <w:ind w:firstLine="113"/>
      <w:jc w:val="both"/>
    </w:pPr>
  </w:style>
  <w:style w:type="paragraph" w:styleId="Nadpis1">
    <w:name w:val="heading 1"/>
    <w:aliases w:val="Nadpis 1 číslovaný"/>
    <w:basedOn w:val="Normln"/>
    <w:next w:val="Normln"/>
    <w:link w:val="Nadpis1Char"/>
    <w:uiPriority w:val="3"/>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3"/>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rPr>
  </w:style>
  <w:style w:type="paragraph" w:styleId="Textkomente">
    <w:name w:val="annotation text"/>
    <w:basedOn w:val="Normln"/>
    <w:link w:val="TextkomenteChar"/>
    <w:uiPriority w:val="99"/>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rosttabulka51">
    <w:name w:val="Prostá tabulka 51"/>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rPr>
  </w:style>
  <w:style w:type="character" w:customStyle="1" w:styleId="ZhlavChar">
    <w:name w:val="Záhlaví Char"/>
    <w:basedOn w:val="Standardnpsmoodstavce"/>
    <w:link w:val="Zhlav"/>
    <w:uiPriority w:val="99"/>
    <w:rsid w:val="00961262"/>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pPr>
      <w:tabs>
        <w:tab w:val="left" w:pos="504"/>
      </w:tabs>
      <w:spacing w:after="240" w:line="240" w:lineRule="auto"/>
      <w:ind w:left="504" w:hanging="504"/>
    </w:pPr>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style>
  <w:style w:type="character" w:styleId="Zdraznn">
    <w:name w:val="Emphasis"/>
    <w:basedOn w:val="Standardnpsmoodstavce"/>
    <w:uiPriority w:val="20"/>
    <w:qFormat/>
    <w:rsid w:val="00C67132"/>
    <w:rPr>
      <w:i/>
      <w:iCs/>
    </w:rPr>
  </w:style>
  <w:style w:type="character" w:customStyle="1" w:styleId="Nevyeenzmnka1">
    <w:name w:val="Nevyřešená zmínka1"/>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character" w:styleId="Siln">
    <w:name w:val="Strong"/>
    <w:basedOn w:val="Standardnpsmoodstavce"/>
    <w:uiPriority w:val="22"/>
    <w:qFormat/>
    <w:rsid w:val="00A0638F"/>
    <w:rPr>
      <w:b/>
      <w:bCs/>
    </w:rPr>
  </w:style>
  <w:style w:type="table" w:customStyle="1" w:styleId="Svtltabulkasmkou11">
    <w:name w:val="Světlá tabulka s mřížkou 11"/>
    <w:basedOn w:val="Normlntabulka"/>
    <w:uiPriority w:val="46"/>
    <w:rsid w:val="00FB284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Standardnpsmoodstavce"/>
    <w:rsid w:val="00B817B0"/>
  </w:style>
  <w:style w:type="character" w:customStyle="1" w:styleId="eop">
    <w:name w:val="eop"/>
    <w:basedOn w:val="Standardnpsmoodstavce"/>
    <w:rsid w:val="00B817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29261565">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32914298">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55867573">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92264171">
      <w:bodyDiv w:val="1"/>
      <w:marLeft w:val="0"/>
      <w:marRight w:val="0"/>
      <w:marTop w:val="0"/>
      <w:marBottom w:val="0"/>
      <w:divBdr>
        <w:top w:val="none" w:sz="0" w:space="0" w:color="auto"/>
        <w:left w:val="none" w:sz="0" w:space="0" w:color="auto"/>
        <w:bottom w:val="none" w:sz="0" w:space="0" w:color="auto"/>
        <w:right w:val="none" w:sz="0" w:space="0" w:color="auto"/>
      </w:divBdr>
      <w:divsChild>
        <w:div w:id="454983129">
          <w:marLeft w:val="480"/>
          <w:marRight w:val="0"/>
          <w:marTop w:val="0"/>
          <w:marBottom w:val="0"/>
          <w:divBdr>
            <w:top w:val="none" w:sz="0" w:space="0" w:color="auto"/>
            <w:left w:val="none" w:sz="0" w:space="0" w:color="auto"/>
            <w:bottom w:val="none" w:sz="0" w:space="0" w:color="auto"/>
            <w:right w:val="none" w:sz="0" w:space="0" w:color="auto"/>
          </w:divBdr>
          <w:divsChild>
            <w:div w:id="724838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06209335">
      <w:bodyDiv w:val="1"/>
      <w:marLeft w:val="0"/>
      <w:marRight w:val="0"/>
      <w:marTop w:val="0"/>
      <w:marBottom w:val="0"/>
      <w:divBdr>
        <w:top w:val="none" w:sz="0" w:space="0" w:color="auto"/>
        <w:left w:val="none" w:sz="0" w:space="0" w:color="auto"/>
        <w:bottom w:val="none" w:sz="0" w:space="0" w:color="auto"/>
        <w:right w:val="none" w:sz="0" w:space="0" w:color="auto"/>
      </w:divBdr>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2598129">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68854564">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06569223">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83907432">
      <w:bodyDiv w:val="1"/>
      <w:marLeft w:val="0"/>
      <w:marRight w:val="0"/>
      <w:marTop w:val="0"/>
      <w:marBottom w:val="0"/>
      <w:divBdr>
        <w:top w:val="none" w:sz="0" w:space="0" w:color="auto"/>
        <w:left w:val="none" w:sz="0" w:space="0" w:color="auto"/>
        <w:bottom w:val="none" w:sz="0" w:space="0" w:color="auto"/>
        <w:right w:val="none" w:sz="0" w:space="0" w:color="auto"/>
      </w:divBdr>
      <w:divsChild>
        <w:div w:id="826627379">
          <w:marLeft w:val="0"/>
          <w:marRight w:val="0"/>
          <w:marTop w:val="0"/>
          <w:marBottom w:val="0"/>
          <w:divBdr>
            <w:top w:val="none" w:sz="0" w:space="0" w:color="auto"/>
            <w:left w:val="none" w:sz="0" w:space="0" w:color="auto"/>
            <w:bottom w:val="none" w:sz="0" w:space="0" w:color="auto"/>
            <w:right w:val="none" w:sz="0" w:space="0" w:color="auto"/>
          </w:divBdr>
          <w:divsChild>
            <w:div w:id="1316492077">
              <w:marLeft w:val="0"/>
              <w:marRight w:val="0"/>
              <w:marTop w:val="0"/>
              <w:marBottom w:val="0"/>
              <w:divBdr>
                <w:top w:val="none" w:sz="0" w:space="0" w:color="auto"/>
                <w:left w:val="none" w:sz="0" w:space="0" w:color="auto"/>
                <w:bottom w:val="none" w:sz="0" w:space="0" w:color="auto"/>
                <w:right w:val="none" w:sz="0" w:space="0" w:color="auto"/>
              </w:divBdr>
              <w:divsChild>
                <w:div w:id="154058214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1010568353">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87963528">
      <w:bodyDiv w:val="1"/>
      <w:marLeft w:val="0"/>
      <w:marRight w:val="0"/>
      <w:marTop w:val="0"/>
      <w:marBottom w:val="0"/>
      <w:divBdr>
        <w:top w:val="none" w:sz="0" w:space="0" w:color="auto"/>
        <w:left w:val="none" w:sz="0" w:space="0" w:color="auto"/>
        <w:bottom w:val="none" w:sz="0" w:space="0" w:color="auto"/>
        <w:right w:val="none" w:sz="0" w:space="0" w:color="auto"/>
      </w:divBdr>
    </w:div>
    <w:div w:id="1090662942">
      <w:bodyDiv w:val="1"/>
      <w:marLeft w:val="0"/>
      <w:marRight w:val="0"/>
      <w:marTop w:val="0"/>
      <w:marBottom w:val="0"/>
      <w:divBdr>
        <w:top w:val="none" w:sz="0" w:space="0" w:color="auto"/>
        <w:left w:val="none" w:sz="0" w:space="0" w:color="auto"/>
        <w:bottom w:val="none" w:sz="0" w:space="0" w:color="auto"/>
        <w:right w:val="none" w:sz="0" w:space="0" w:color="auto"/>
      </w:divBdr>
    </w:div>
    <w:div w:id="1094087459">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36490875">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32884823">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297183888">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120785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3415996">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24194633">
      <w:bodyDiv w:val="1"/>
      <w:marLeft w:val="0"/>
      <w:marRight w:val="0"/>
      <w:marTop w:val="0"/>
      <w:marBottom w:val="0"/>
      <w:divBdr>
        <w:top w:val="none" w:sz="0" w:space="0" w:color="auto"/>
        <w:left w:val="none" w:sz="0" w:space="0" w:color="auto"/>
        <w:bottom w:val="none" w:sz="0" w:space="0" w:color="auto"/>
        <w:right w:val="none" w:sz="0" w:space="0" w:color="auto"/>
      </w:divBdr>
      <w:divsChild>
        <w:div w:id="107429611">
          <w:marLeft w:val="0"/>
          <w:marRight w:val="0"/>
          <w:marTop w:val="0"/>
          <w:marBottom w:val="0"/>
          <w:divBdr>
            <w:top w:val="none" w:sz="0" w:space="0" w:color="auto"/>
            <w:left w:val="none" w:sz="0" w:space="0" w:color="auto"/>
            <w:bottom w:val="none" w:sz="0" w:space="0" w:color="auto"/>
            <w:right w:val="none" w:sz="0" w:space="0" w:color="auto"/>
          </w:divBdr>
          <w:divsChild>
            <w:div w:id="1258712315">
              <w:marLeft w:val="0"/>
              <w:marRight w:val="0"/>
              <w:marTop w:val="0"/>
              <w:marBottom w:val="0"/>
              <w:divBdr>
                <w:top w:val="none" w:sz="0" w:space="0" w:color="auto"/>
                <w:left w:val="none" w:sz="0" w:space="0" w:color="auto"/>
                <w:bottom w:val="none" w:sz="0" w:space="0" w:color="auto"/>
                <w:right w:val="none" w:sz="0" w:space="0" w:color="auto"/>
              </w:divBdr>
              <w:divsChild>
                <w:div w:id="139894141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6589333">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705665959">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49034197">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74009608">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13684545">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071463708">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04719363">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hyperlink" Target="https://github.com/zemp02/Fleenk"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svg"/><Relationship Id="rId32" Type="http://schemas.openxmlformats.org/officeDocument/2006/relationships/image" Target="media/image18.jpe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6.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A5EAD61CDED85140BF5B934B48DD3484" ma:contentTypeVersion="4" ma:contentTypeDescription="Vytvoří nový dokument" ma:contentTypeScope="" ma:versionID="2de6ef998d83c6950bcfa82fd810f98a">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39fcf922e2f9f00aef37f9b9729fc51b"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dílí se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dílené s podrobnostmi"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2</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3</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1</b:RefOrder>
  </b:Source>
</b:Sources>
</file>

<file path=customXml/itemProps1.xml><?xml version="1.0" encoding="utf-8"?>
<ds:datastoreItem xmlns:ds="http://schemas.openxmlformats.org/officeDocument/2006/customXml" ds:itemID="{45504EFC-FD04-46FE-BFB0-11CB362E891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34BDCA9-F236-4B20-B59E-5112E0FA0C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3F35A4-9E98-4AFD-B9A4-794844924C45}">
  <ds:schemaRefs>
    <ds:schemaRef ds:uri="http://schemas.microsoft.com/sharepoint/v3/contenttype/forms"/>
  </ds:schemaRefs>
</ds:datastoreItem>
</file>

<file path=customXml/itemProps4.xml><?xml version="1.0" encoding="utf-8"?>
<ds:datastoreItem xmlns:ds="http://schemas.openxmlformats.org/officeDocument/2006/customXml" ds:itemID="{9E98DF94-4897-4B11-8AB1-7E7D8049A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Pages>
  <Words>20873</Words>
  <Characters>123152</Characters>
  <Application>Microsoft Office Word</Application>
  <DocSecurity>0</DocSecurity>
  <Lines>1026</Lines>
  <Paragraphs>287</Paragraphs>
  <ScaleCrop>false</ScaleCrop>
  <HeadingPairs>
    <vt:vector size="2" baseType="variant">
      <vt:variant>
        <vt:lpstr>Název</vt:lpstr>
      </vt:variant>
      <vt:variant>
        <vt:i4>1</vt:i4>
      </vt:variant>
    </vt:vector>
  </HeadingPairs>
  <TitlesOfParts>
    <vt:vector size="1" baseType="lpstr">
      <vt:lpstr>Šablona bakalářské/diplomové práce na FIS VŠE.</vt:lpstr>
    </vt:vector>
  </TitlesOfParts>
  <Company>VŠE</Company>
  <LinksUpToDate>false</LinksUpToDate>
  <CharactersWithSpaces>14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zemp02@vse.cz</dc:creator>
  <cp:keywords>Verze_05112018</cp:keywords>
  <dc:description/>
  <cp:lastModifiedBy>Petr Zeman</cp:lastModifiedBy>
  <cp:revision>21</cp:revision>
  <cp:lastPrinted>2020-05-10T09:29:00Z</cp:lastPrinted>
  <dcterms:created xsi:type="dcterms:W3CDTF">2020-05-09T21:47:00Z</dcterms:created>
  <dcterms:modified xsi:type="dcterms:W3CDTF">2020-05-1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ContentTypeId">
    <vt:lpwstr>0x010100A5EAD61CDED85140BF5B934B48DD3484</vt:lpwstr>
  </property>
  <property fmtid="{D5CDD505-2E9C-101B-9397-08002B2CF9AE}" pid="8" name="ZOTERO_PREF_1">
    <vt:lpwstr>&lt;data data-version="3" zotero-version="5.0.85"&gt;&lt;session id="b3z0hAsr"/&gt;&lt;style id="http://www.zotero.org/styles/iso690-numeric-brackets-cs" hasBibliography="1" bibliographyStyleHasBeenSet="1"/&gt;&lt;prefs&gt;&lt;pref name="fieldType" value="Field"/&gt;&lt;/prefs&gt;&lt;/data&gt;</vt:lpwstr>
  </property>
</Properties>
</file>